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5425" w:rsidRDefault="003F5425" w:rsidP="003F5425">
      <w:pPr>
        <w:pStyle w:val="Normal1"/>
        <w:spacing w:line="360" w:lineRule="auto"/>
        <w:jc w:val="center"/>
        <w:rPr>
          <w:rFonts w:ascii="Times New Roman" w:eastAsia="Times New Roman" w:hAnsi="Times New Roman" w:cs="Times New Roman"/>
          <w:b/>
          <w:color w:val="000000"/>
          <w:sz w:val="24"/>
          <w:szCs w:val="24"/>
        </w:rPr>
      </w:pPr>
      <w:r w:rsidRPr="003F5425">
        <w:rPr>
          <w:rFonts w:ascii="Times New Roman" w:eastAsia="Times New Roman" w:hAnsi="Times New Roman" w:cs="Times New Roman"/>
          <w:b/>
          <w:color w:val="000000"/>
          <w:sz w:val="24"/>
          <w:szCs w:val="24"/>
        </w:rPr>
        <w:t xml:space="preserve"> </w:t>
      </w:r>
      <w:r w:rsidR="00CE1D7B">
        <w:rPr>
          <w:rFonts w:ascii="Times New Roman" w:eastAsia="Times New Roman" w:hAnsi="Times New Roman" w:cs="Times New Roman"/>
          <w:b/>
          <w:color w:val="000000"/>
          <w:sz w:val="24"/>
          <w:szCs w:val="24"/>
        </w:rPr>
        <w:t>Biodegradation of plastic – A review</w:t>
      </w:r>
    </w:p>
    <w:p w:rsidR="00CE1D7B" w:rsidRDefault="00CE1D7B" w:rsidP="00CE1D7B">
      <w:pPr>
        <w:pStyle w:val="Normal1"/>
        <w:spacing w:line="360" w:lineRule="auto"/>
        <w:jc w:val="both"/>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Kashish Jishtu</w:t>
      </w:r>
      <w:r>
        <w:rPr>
          <w:rFonts w:ascii="Times New Roman" w:eastAsia="Times New Roman" w:hAnsi="Times New Roman" w:cs="Times New Roman"/>
          <w:color w:val="000000"/>
          <w:sz w:val="24"/>
          <w:szCs w:val="24"/>
          <w:vertAlign w:val="superscript"/>
        </w:rPr>
        <w:t xml:space="preserve"> </w:t>
      </w:r>
      <w:r>
        <w:rPr>
          <w:rFonts w:ascii="Times New Roman" w:eastAsia="Times New Roman" w:hAnsi="Times New Roman" w:cs="Times New Roman"/>
          <w:color w:val="000000"/>
          <w:sz w:val="24"/>
          <w:szCs w:val="24"/>
        </w:rPr>
        <w:t>and Jaspreet Kaur</w:t>
      </w:r>
      <w:r>
        <w:rPr>
          <w:rFonts w:ascii="Times New Roman" w:eastAsia="Times New Roman" w:hAnsi="Times New Roman" w:cs="Times New Roman"/>
          <w:color w:val="000000"/>
          <w:sz w:val="24"/>
          <w:szCs w:val="24"/>
          <w:vertAlign w:val="superscript"/>
        </w:rPr>
        <w:t>*</w:t>
      </w:r>
    </w:p>
    <w:p w:rsidR="00CE1D7B" w:rsidRDefault="00CE1D7B" w:rsidP="00CE1D7B">
      <w:pPr>
        <w:pStyle w:val="Heading3"/>
        <w:spacing w:before="270" w:after="0"/>
        <w:jc w:val="both"/>
        <w:rPr>
          <w:rFonts w:ascii="Georgia" w:eastAsia="Georgia" w:hAnsi="Georgia" w:cs="Georgia"/>
          <w:color w:val="000000"/>
          <w:sz w:val="24"/>
          <w:szCs w:val="24"/>
          <w:u w:val="single"/>
        </w:rPr>
      </w:pPr>
    </w:p>
    <w:p w:rsidR="00CE1D7B" w:rsidRDefault="00CE1D7B" w:rsidP="00CE1D7B">
      <w:pPr>
        <w:pStyle w:val="Normal1"/>
        <w:spacing w:line="36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Department of Biotechnology, University Institute of E</w:t>
      </w:r>
      <w:r w:rsidR="005E34DB">
        <w:rPr>
          <w:rFonts w:ascii="Times New Roman" w:eastAsia="Times New Roman" w:hAnsi="Times New Roman" w:cs="Times New Roman"/>
          <w:i/>
          <w:color w:val="000000"/>
          <w:sz w:val="24"/>
          <w:szCs w:val="24"/>
        </w:rPr>
        <w:t>ngineering Technology (UIET), Pu</w:t>
      </w:r>
      <w:r>
        <w:rPr>
          <w:rFonts w:ascii="Times New Roman" w:eastAsia="Times New Roman" w:hAnsi="Times New Roman" w:cs="Times New Roman"/>
          <w:i/>
          <w:color w:val="000000"/>
          <w:sz w:val="24"/>
          <w:szCs w:val="24"/>
        </w:rPr>
        <w:t>njab University, Chandigarh, India</w:t>
      </w:r>
    </w:p>
    <w:p w:rsidR="00CE1D7B" w:rsidRDefault="00CE1D7B" w:rsidP="00CE1D7B">
      <w:pPr>
        <w:pStyle w:val="Normal1"/>
        <w:spacing w:line="360" w:lineRule="auto"/>
        <w:jc w:val="both"/>
        <w:rPr>
          <w:rFonts w:ascii="Times New Roman" w:eastAsia="Times New Roman" w:hAnsi="Times New Roman" w:cs="Times New Roman"/>
          <w:i/>
          <w:color w:val="000000"/>
          <w:sz w:val="24"/>
          <w:szCs w:val="24"/>
        </w:rPr>
      </w:pPr>
    </w:p>
    <w:p w:rsidR="00CE1D7B" w:rsidRDefault="00CE1D7B" w:rsidP="00CE1D7B">
      <w:pPr>
        <w:pStyle w:val="Heading3"/>
        <w:shd w:val="clear" w:color="auto" w:fill="FFFFFF"/>
        <w:spacing w:line="313" w:lineRule="atLeast"/>
        <w:jc w:val="both"/>
        <w:rPr>
          <w:rStyle w:val="go"/>
          <w:b w:val="0"/>
          <w:i/>
          <w:spacing w:val="5"/>
          <w:sz w:val="24"/>
          <w:szCs w:val="24"/>
        </w:rPr>
      </w:pPr>
      <w:r w:rsidRPr="00FD67D6">
        <w:rPr>
          <w:color w:val="000000"/>
          <w:sz w:val="24"/>
          <w:szCs w:val="24"/>
        </w:rPr>
        <w:t>*Correspondence</w:t>
      </w:r>
      <w:r>
        <w:rPr>
          <w:b w:val="0"/>
          <w:sz w:val="24"/>
          <w:szCs w:val="24"/>
        </w:rPr>
        <w:t xml:space="preserve">    </w:t>
      </w:r>
      <w:r w:rsidRPr="00FD67D6">
        <w:rPr>
          <w:rStyle w:val="Heading3Char"/>
          <w:spacing w:val="5"/>
          <w:sz w:val="24"/>
          <w:szCs w:val="24"/>
        </w:rPr>
        <w:t xml:space="preserve"> </w:t>
      </w:r>
      <w:hyperlink r:id="rId8" w:history="1">
        <w:r w:rsidRPr="00277AB1">
          <w:rPr>
            <w:rStyle w:val="Hyperlink"/>
            <w:b w:val="0"/>
            <w:i/>
            <w:spacing w:val="5"/>
            <w:sz w:val="24"/>
            <w:szCs w:val="24"/>
          </w:rPr>
          <w:t>jaspreet_virdi@yahoo.com</w:t>
        </w:r>
      </w:hyperlink>
    </w:p>
    <w:p w:rsidR="00CE1D7B" w:rsidRPr="00CE1D7B" w:rsidRDefault="00CE1D7B" w:rsidP="00CE1D7B">
      <w:pPr>
        <w:pStyle w:val="Normal1"/>
      </w:pPr>
    </w:p>
    <w:p w:rsidR="00E750E1" w:rsidRDefault="00D45ED5" w:rsidP="00033960">
      <w:pPr>
        <w:jc w:val="both"/>
        <w:rPr>
          <w:rFonts w:ascii="Times New Roman" w:hAnsi="Times New Roman" w:cs="Times New Roman"/>
          <w:b/>
          <w:sz w:val="24"/>
          <w:szCs w:val="24"/>
        </w:rPr>
      </w:pPr>
      <w:r w:rsidRPr="00D45ED5">
        <w:rPr>
          <w:rFonts w:ascii="Times New Roman" w:hAnsi="Times New Roman" w:cs="Times New Roman"/>
          <w:b/>
          <w:sz w:val="24"/>
          <w:szCs w:val="24"/>
        </w:rPr>
        <w:t>Abstract</w:t>
      </w:r>
    </w:p>
    <w:p w:rsidR="008E5C3A" w:rsidRPr="00634AEC" w:rsidRDefault="00AA64F5" w:rsidP="006E7619">
      <w:pPr>
        <w:jc w:val="both"/>
        <w:rPr>
          <w:rFonts w:ascii="Times New Roman" w:hAnsi="Times New Roman" w:cs="Times New Roman"/>
          <w:sz w:val="24"/>
          <w:szCs w:val="24"/>
        </w:rPr>
      </w:pPr>
      <w:r w:rsidRPr="00FF4D25">
        <w:rPr>
          <w:rFonts w:ascii="Times New Roman" w:hAnsi="Times New Roman" w:cs="Times New Roman"/>
          <w:sz w:val="24"/>
          <w:szCs w:val="24"/>
        </w:rPr>
        <w:t>Plastic disposal is one of the most ser</w:t>
      </w:r>
      <w:r w:rsidR="00FB3F7E">
        <w:rPr>
          <w:rFonts w:ascii="Times New Roman" w:hAnsi="Times New Roman" w:cs="Times New Roman"/>
          <w:sz w:val="24"/>
          <w:szCs w:val="24"/>
        </w:rPr>
        <w:t xml:space="preserve">ious environmental issues today, as it is getting accumulated in our environment, </w:t>
      </w:r>
      <w:r w:rsidR="00E44EB4">
        <w:rPr>
          <w:rFonts w:ascii="Times New Roman" w:hAnsi="Times New Roman" w:cs="Times New Roman"/>
          <w:sz w:val="24"/>
          <w:szCs w:val="24"/>
        </w:rPr>
        <w:t xml:space="preserve">being </w:t>
      </w:r>
      <w:r w:rsidR="00E44EB4" w:rsidRPr="00FF4D25">
        <w:rPr>
          <w:rFonts w:ascii="Times New Roman" w:hAnsi="Times New Roman" w:cs="Times New Roman"/>
          <w:sz w:val="24"/>
          <w:szCs w:val="24"/>
        </w:rPr>
        <w:t>non</w:t>
      </w:r>
      <w:r w:rsidRPr="00FF4D25">
        <w:rPr>
          <w:rFonts w:ascii="Times New Roman" w:hAnsi="Times New Roman" w:cs="Times New Roman"/>
          <w:sz w:val="24"/>
          <w:szCs w:val="24"/>
        </w:rPr>
        <w:t xml:space="preserve">-biodegradable. </w:t>
      </w:r>
      <w:r w:rsidR="005462F3" w:rsidRPr="005462F3">
        <w:rPr>
          <w:rFonts w:ascii="Times New Roman" w:hAnsi="Times New Roman" w:cs="Times New Roman"/>
          <w:sz w:val="24"/>
          <w:szCs w:val="24"/>
        </w:rPr>
        <w:t>Due to the extensive usage of plastics and growing pressure on available resources for disposing of plastic waste, the necessity for biodegradable polymers has gained significance during the past few years.</w:t>
      </w:r>
      <w:r w:rsidR="005462F3">
        <w:rPr>
          <w:rFonts w:ascii="Times New Roman" w:hAnsi="Times New Roman" w:cs="Times New Roman"/>
          <w:sz w:val="24"/>
          <w:szCs w:val="24"/>
        </w:rPr>
        <w:t xml:space="preserve"> </w:t>
      </w:r>
      <w:r w:rsidRPr="00FF4D25">
        <w:rPr>
          <w:rFonts w:ascii="Times New Roman" w:hAnsi="Times New Roman" w:cs="Times New Roman"/>
          <w:sz w:val="24"/>
          <w:szCs w:val="24"/>
        </w:rPr>
        <w:t>The need for utilization of biological approaches to improve the current, existing plastic degradation processes is of vital importance, since the natural process</w:t>
      </w:r>
      <w:r w:rsidR="00FB3F7E">
        <w:rPr>
          <w:rFonts w:ascii="Times New Roman" w:hAnsi="Times New Roman" w:cs="Times New Roman"/>
          <w:sz w:val="24"/>
          <w:szCs w:val="24"/>
        </w:rPr>
        <w:t xml:space="preserve"> of plastic degradation is extremely </w:t>
      </w:r>
      <w:r w:rsidRPr="00FF4D25">
        <w:rPr>
          <w:rFonts w:ascii="Times New Roman" w:hAnsi="Times New Roman" w:cs="Times New Roman"/>
          <w:sz w:val="24"/>
          <w:szCs w:val="24"/>
        </w:rPr>
        <w:t>slow.</w:t>
      </w:r>
      <w:r w:rsidRPr="00FF4D25">
        <w:rPr>
          <w:rFonts w:ascii="Times New Roman" w:hAnsi="Times New Roman" w:cs="Times New Roman"/>
        </w:rPr>
        <w:t xml:space="preserve"> </w:t>
      </w:r>
      <w:r w:rsidRPr="00FF4D25">
        <w:rPr>
          <w:rFonts w:ascii="Times New Roman" w:hAnsi="Times New Roman" w:cs="Times New Roman"/>
          <w:sz w:val="24"/>
          <w:szCs w:val="24"/>
        </w:rPr>
        <w:t>The conventional methods for removing plast</w:t>
      </w:r>
      <w:r w:rsidR="00FF4D25" w:rsidRPr="00FF4D25">
        <w:rPr>
          <w:rFonts w:ascii="Times New Roman" w:hAnsi="Times New Roman" w:cs="Times New Roman"/>
          <w:sz w:val="24"/>
          <w:szCs w:val="24"/>
        </w:rPr>
        <w:t>ic from the environment (incineration</w:t>
      </w:r>
      <w:r w:rsidRPr="00FF4D25">
        <w:rPr>
          <w:rFonts w:ascii="Times New Roman" w:hAnsi="Times New Roman" w:cs="Times New Roman"/>
          <w:sz w:val="24"/>
          <w:szCs w:val="24"/>
        </w:rPr>
        <w:t xml:space="preserve"> and land</w:t>
      </w:r>
      <w:r w:rsidR="00FF4D25" w:rsidRPr="00FF4D25">
        <w:rPr>
          <w:rFonts w:ascii="Times New Roman" w:hAnsi="Times New Roman" w:cs="Times New Roman"/>
          <w:sz w:val="24"/>
          <w:szCs w:val="24"/>
        </w:rPr>
        <w:t xml:space="preserve"> </w:t>
      </w:r>
      <w:r w:rsidRPr="00FF4D25">
        <w:rPr>
          <w:rFonts w:ascii="Times New Roman" w:hAnsi="Times New Roman" w:cs="Times New Roman"/>
          <w:sz w:val="24"/>
          <w:szCs w:val="24"/>
        </w:rPr>
        <w:t>filling) are</w:t>
      </w:r>
      <w:r w:rsidR="00FF4D25" w:rsidRPr="00FF4D25">
        <w:rPr>
          <w:rFonts w:ascii="Times New Roman" w:hAnsi="Times New Roman" w:cs="Times New Roman"/>
          <w:color w:val="212121"/>
          <w:sz w:val="24"/>
          <w:szCs w:val="24"/>
          <w:shd w:val="clear" w:color="auto" w:fill="FFFFFF"/>
        </w:rPr>
        <w:t xml:space="preserve"> costly, unsustainable,</w:t>
      </w:r>
      <w:r w:rsidR="00FF4D25" w:rsidRPr="00FF4D25">
        <w:rPr>
          <w:rFonts w:ascii="Times New Roman" w:hAnsi="Times New Roman" w:cs="Times New Roman"/>
          <w:sz w:val="24"/>
          <w:szCs w:val="24"/>
        </w:rPr>
        <w:t xml:space="preserve"> limited to recycling,</w:t>
      </w:r>
      <w:r w:rsidR="00FF4D25" w:rsidRPr="00FF4D25">
        <w:rPr>
          <w:rFonts w:ascii="Times New Roman" w:hAnsi="Times New Roman" w:cs="Times New Roman"/>
          <w:color w:val="212121"/>
          <w:sz w:val="24"/>
          <w:szCs w:val="24"/>
          <w:shd w:val="clear" w:color="auto" w:fill="FFFFFF"/>
        </w:rPr>
        <w:t xml:space="preserve"> thereby placing additional burden on the environment</w:t>
      </w:r>
      <w:r w:rsidR="00FF4D25" w:rsidRPr="00FF4D25">
        <w:rPr>
          <w:rFonts w:ascii="Times New Roman" w:hAnsi="Times New Roman" w:cs="Times New Roman"/>
          <w:sz w:val="24"/>
          <w:szCs w:val="24"/>
        </w:rPr>
        <w:t>.</w:t>
      </w:r>
      <w:r w:rsidR="00FF4D25" w:rsidRPr="00FF4D25">
        <w:t xml:space="preserve"> </w:t>
      </w:r>
      <w:r w:rsidR="00FB3F7E">
        <w:t xml:space="preserve"> </w:t>
      </w:r>
      <w:r w:rsidR="00FF4D25" w:rsidRPr="00FF4D25">
        <w:rPr>
          <w:rFonts w:ascii="Times New Roman" w:hAnsi="Times New Roman" w:cs="Times New Roman"/>
          <w:sz w:val="24"/>
          <w:szCs w:val="24"/>
        </w:rPr>
        <w:t>As a result, a growing emphasis has risen on the potential role of biological systems in the breakdown of synthetic plastics.</w:t>
      </w:r>
      <w:r w:rsidR="00FD67D6" w:rsidRPr="00FD67D6">
        <w:t xml:space="preserve"> </w:t>
      </w:r>
      <w:r w:rsidR="00634AEC" w:rsidRPr="00634AEC">
        <w:rPr>
          <w:rFonts w:ascii="Times New Roman" w:hAnsi="Times New Roman" w:cs="Times New Roman"/>
          <w:sz w:val="24"/>
          <w:szCs w:val="24"/>
        </w:rPr>
        <w:t>The classifica</w:t>
      </w:r>
      <w:r w:rsidR="00634AEC">
        <w:rPr>
          <w:rFonts w:ascii="Times New Roman" w:hAnsi="Times New Roman" w:cs="Times New Roman"/>
          <w:sz w:val="24"/>
          <w:szCs w:val="24"/>
        </w:rPr>
        <w:t>tion of plastics, the mechanism</w:t>
      </w:r>
      <w:r w:rsidR="00634AEC" w:rsidRPr="00634AEC">
        <w:rPr>
          <w:rFonts w:ascii="Times New Roman" w:hAnsi="Times New Roman" w:cs="Times New Roman"/>
          <w:sz w:val="24"/>
          <w:szCs w:val="24"/>
        </w:rPr>
        <w:t xml:space="preserve"> of plastic biodegradation, the involved microorganisms with the recent developments associated with biodegradable plastics, is highlighted in this review.</w:t>
      </w:r>
    </w:p>
    <w:p w:rsidR="00BB2CAD" w:rsidRDefault="00BB2CAD" w:rsidP="00033960">
      <w:pPr>
        <w:jc w:val="both"/>
        <w:rPr>
          <w:rFonts w:ascii="Times New Roman" w:hAnsi="Times New Roman" w:cs="Times New Roman"/>
          <w:sz w:val="24"/>
          <w:szCs w:val="24"/>
        </w:rPr>
      </w:pPr>
      <w:r w:rsidRPr="00BB2CAD">
        <w:rPr>
          <w:rFonts w:ascii="Times New Roman" w:hAnsi="Times New Roman" w:cs="Times New Roman"/>
          <w:b/>
          <w:sz w:val="24"/>
          <w:szCs w:val="24"/>
        </w:rPr>
        <w:t>Keywords</w:t>
      </w:r>
      <w:r>
        <w:rPr>
          <w:rFonts w:ascii="Times New Roman" w:hAnsi="Times New Roman" w:cs="Times New Roman"/>
          <w:b/>
          <w:sz w:val="24"/>
          <w:szCs w:val="24"/>
        </w:rPr>
        <w:t xml:space="preserve"> – </w:t>
      </w:r>
      <w:r>
        <w:rPr>
          <w:rFonts w:ascii="Times New Roman" w:hAnsi="Times New Roman" w:cs="Times New Roman"/>
          <w:sz w:val="24"/>
          <w:szCs w:val="24"/>
        </w:rPr>
        <w:t>plastic, degradation, microorganisms</w:t>
      </w:r>
    </w:p>
    <w:p w:rsidR="0048108E" w:rsidRDefault="0048108E" w:rsidP="00033960">
      <w:pPr>
        <w:jc w:val="both"/>
        <w:rPr>
          <w:rFonts w:ascii="Times New Roman" w:hAnsi="Times New Roman" w:cs="Times New Roman"/>
          <w:sz w:val="24"/>
          <w:szCs w:val="24"/>
        </w:rPr>
      </w:pPr>
    </w:p>
    <w:p w:rsidR="0048108E" w:rsidRPr="0020452B" w:rsidRDefault="0048108E" w:rsidP="0020452B">
      <w:pPr>
        <w:pStyle w:val="ListParagraph"/>
        <w:numPr>
          <w:ilvl w:val="0"/>
          <w:numId w:val="4"/>
        </w:numPr>
        <w:jc w:val="both"/>
        <w:rPr>
          <w:rFonts w:ascii="Times New Roman" w:hAnsi="Times New Roman" w:cs="Times New Roman"/>
          <w:sz w:val="24"/>
          <w:szCs w:val="24"/>
        </w:rPr>
      </w:pPr>
      <w:r w:rsidRPr="0020452B">
        <w:rPr>
          <w:rFonts w:ascii="Times New Roman" w:hAnsi="Times New Roman" w:cs="Times New Roman"/>
          <w:sz w:val="24"/>
          <w:szCs w:val="24"/>
        </w:rPr>
        <w:t>INTRODUCTION</w:t>
      </w:r>
    </w:p>
    <w:p w:rsidR="000D05C0" w:rsidRPr="00143308" w:rsidRDefault="0048108E" w:rsidP="00033960">
      <w:pPr>
        <w:jc w:val="both"/>
        <w:rPr>
          <w:rFonts w:ascii="Times New Roman" w:hAnsi="Times New Roman" w:cs="Times New Roman"/>
          <w:sz w:val="24"/>
          <w:szCs w:val="24"/>
        </w:rPr>
      </w:pPr>
      <w:r w:rsidRPr="0048108E">
        <w:rPr>
          <w:rFonts w:ascii="Times New Roman" w:hAnsi="Times New Roman" w:cs="Times New Roman"/>
          <w:sz w:val="24"/>
          <w:szCs w:val="24"/>
        </w:rPr>
        <w:t>Plastics are high molecular weight organic polymers synthesized</w:t>
      </w:r>
      <w:r>
        <w:rPr>
          <w:rFonts w:ascii="Times New Roman" w:hAnsi="Times New Roman" w:cs="Times New Roman"/>
          <w:sz w:val="24"/>
          <w:szCs w:val="24"/>
        </w:rPr>
        <w:t xml:space="preserve"> artificially</w:t>
      </w:r>
      <w:r w:rsidRPr="0048108E">
        <w:rPr>
          <w:rFonts w:ascii="Times New Roman" w:hAnsi="Times New Roman" w:cs="Times New Roman"/>
          <w:sz w:val="24"/>
          <w:szCs w:val="24"/>
        </w:rPr>
        <w:t xml:space="preserve"> from nonrenewable petrochemicals such as </w:t>
      </w:r>
      <w:r>
        <w:rPr>
          <w:rFonts w:ascii="Times New Roman" w:hAnsi="Times New Roman" w:cs="Times New Roman"/>
          <w:sz w:val="24"/>
          <w:szCs w:val="24"/>
        </w:rPr>
        <w:t xml:space="preserve">natural gas, coal and </w:t>
      </w:r>
      <w:r w:rsidRPr="0048108E">
        <w:rPr>
          <w:rFonts w:ascii="Times New Roman" w:hAnsi="Times New Roman" w:cs="Times New Roman"/>
          <w:sz w:val="24"/>
          <w:szCs w:val="24"/>
        </w:rPr>
        <w:t>fossil</w:t>
      </w:r>
      <w:r>
        <w:rPr>
          <w:rFonts w:ascii="Times New Roman" w:hAnsi="Times New Roman" w:cs="Times New Roman"/>
          <w:sz w:val="24"/>
          <w:szCs w:val="24"/>
        </w:rPr>
        <w:t xml:space="preserve"> oil.</w:t>
      </w:r>
      <w:r w:rsidRPr="0048108E">
        <w:t xml:space="preserve"> </w:t>
      </w:r>
      <w:r w:rsidRPr="0048108E">
        <w:rPr>
          <w:rFonts w:ascii="Times New Roman" w:hAnsi="Times New Roman" w:cs="Times New Roman"/>
          <w:sz w:val="24"/>
          <w:szCs w:val="24"/>
        </w:rPr>
        <w:t>They are made up of a large number of organic subunits ("monomers") that are held together by strong covalent bonds</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21/ACSSUSCHEMENG.9B06635","ISSN":"21680485","abstract":"Plastic waste is currently generated at a rate approaching 400 Mt year-1. The amount of plastics accumulating in the environment is growing rapidly, yet our understanding of its persistence is very limited. This Perspective summarizes the existing literature on environmental degradation rates and pathways for the major types of thermoplastic polymers. A metric to harmonize disparate types of measurements, the specific surface degradation rate (SSDR), is implemented and used to extrapolate half-lives. SSDR values cover a very wide range, with some of the variability arising due to degradation studies conducted in different natural environments. SSDRs for high density polyethylene (HDPE) in the marine environment range from practically 0 to approximately 11 μm year-1. This approach yields a number of interesting insights. Using a mean SSDR for HDPE in the marine environment, linear extrapolation leads to estimated half-lives ranging from 58 years (bottles) to 1200 years (pipes). For example, SSDRs for HDPE and polylactic acid (PLA) are surprisingly similar in the marine environment, although PLA degrades approximately 20 times faster than HDPE on land. Our study highlights the need for better experimental studies under well-defined reaction conditions, standardized reporting of rates, and methods to simulate polymer degradation using.","author":[{"dropping-particle":"","family":"Chamas","given":"Ali","non-dropping-particle":"","parse-names":false,"suffix":""},{"dropping-particle":"","family":"Moon","given":"Hyunjin","non-dropping-particle":"","parse-names":false,"suffix":""},{"dropping-particle":"","family":"Zheng","given":"Jiajia","non-dropping-particle":"","parse-names":false,"suffix":""},{"dropping-particle":"","family":"Qiu","given":"Yang","non-dropping-particle":"","parse-names":false,"suffix":""},{"dropping-particle":"","family":"Tabassum","given":"Tarnuma","non-dropping-particle":"","parse-names":false,"suffix":""},{"dropping-particle":"","family":"Jang","given":"Jun Hee","non-dropping-particle":"","parse-names":false,"suffix":""},{"dropping-particle":"","family":"Abu-Omar","given":"Mahdi","non-dropping-particle":"","parse-names":false,"suffix":""},{"dropping-particle":"","family":"Scott","given":"Susannah L.","non-dropping-particle":"","parse-names":false,"suffix":""},{"dropping-particle":"","family":"Suh","given":"Sangwon","non-dropping-particle":"","parse-names":false,"suffix":""}],"container-title":"ACS Sustainable Chemistry and Engineering","id":"ITEM-1","issue":"9","issued":{"date-parts":[["2020","3","9"]]},"page":"3494-3511","publisher":"American Chemical Society","title":"Degradation Rates of Plastics in the Environment","type":"article-journal","volume":"8"},"uris":["http://www.mendeley.com/documents/?uuid=8a6e41c6-4ab2-3b3b-88f2-966ce1f719cb"]}],"mendeley":{"formattedCitation":"[1]","plainTextFormattedCitation":"[1]","previouslyFormattedCitation":"[1]"},"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1]</w:t>
      </w:r>
      <w:r w:rsidR="00AE4DB0">
        <w:rPr>
          <w:rFonts w:ascii="Times New Roman" w:hAnsi="Times New Roman" w:cs="Times New Roman"/>
          <w:sz w:val="24"/>
          <w:szCs w:val="24"/>
        </w:rPr>
        <w:fldChar w:fldCharType="end"/>
      </w:r>
      <w:r w:rsidRPr="0048108E">
        <w:rPr>
          <w:rFonts w:ascii="Times New Roman" w:hAnsi="Times New Roman" w:cs="Times New Roman"/>
          <w:sz w:val="24"/>
          <w:szCs w:val="24"/>
        </w:rPr>
        <w:t>.</w:t>
      </w:r>
      <w:r w:rsidR="00F73F55" w:rsidRPr="00F73F55">
        <w:t xml:space="preserve"> </w:t>
      </w:r>
      <w:r w:rsidR="00F73F55" w:rsidRPr="00F73F55">
        <w:rPr>
          <w:rFonts w:ascii="Times New Roman" w:hAnsi="Times New Roman" w:cs="Times New Roman"/>
          <w:sz w:val="24"/>
          <w:szCs w:val="24"/>
        </w:rPr>
        <w:t>Petro-derived plastics have numerous a</w:t>
      </w:r>
      <w:r w:rsidR="00F73F55">
        <w:rPr>
          <w:rFonts w:ascii="Times New Roman" w:hAnsi="Times New Roman" w:cs="Times New Roman"/>
          <w:sz w:val="24"/>
          <w:szCs w:val="24"/>
        </w:rPr>
        <w:t>dvantageous properties including</w:t>
      </w:r>
      <w:r w:rsidR="00F73F55" w:rsidRPr="00F73F55">
        <w:rPr>
          <w:rFonts w:ascii="Times New Roman" w:hAnsi="Times New Roman" w:cs="Times New Roman"/>
          <w:sz w:val="24"/>
          <w:szCs w:val="24"/>
        </w:rPr>
        <w:t xml:space="preserve"> stable chemical and physical properties</w:t>
      </w:r>
      <w:r w:rsidR="00F73F55">
        <w:rPr>
          <w:rFonts w:ascii="Times New Roman" w:hAnsi="Times New Roman" w:cs="Times New Roman"/>
          <w:sz w:val="24"/>
          <w:szCs w:val="24"/>
        </w:rPr>
        <w:t>, being lightweight thereby imparting durability</w:t>
      </w:r>
      <w:r w:rsidR="00F73F55" w:rsidRPr="00F73F55">
        <w:rPr>
          <w:rFonts w:ascii="Times New Roman" w:hAnsi="Times New Roman" w:cs="Times New Roman"/>
          <w:sz w:val="24"/>
          <w:szCs w:val="24"/>
        </w:rPr>
        <w:t>.</w:t>
      </w:r>
      <w:r w:rsidR="00CE7265" w:rsidRPr="00CE7265">
        <w:t xml:space="preserve"> </w:t>
      </w:r>
      <w:r w:rsidR="00CE7265" w:rsidRPr="00CE7265">
        <w:rPr>
          <w:rFonts w:ascii="Times New Roman" w:hAnsi="Times New Roman" w:cs="Times New Roman"/>
          <w:sz w:val="24"/>
          <w:szCs w:val="24"/>
        </w:rPr>
        <w:t>The production methods are well-known and have</w:t>
      </w:r>
      <w:r w:rsidR="00CE7265">
        <w:rPr>
          <w:rFonts w:ascii="Times New Roman" w:hAnsi="Times New Roman" w:cs="Times New Roman"/>
          <w:sz w:val="24"/>
          <w:szCs w:val="24"/>
        </w:rPr>
        <w:t xml:space="preserve"> a greater throughput, yielding</w:t>
      </w:r>
      <w:r w:rsidR="00CE7265" w:rsidRPr="00CE7265">
        <w:rPr>
          <w:rFonts w:ascii="Times New Roman" w:hAnsi="Times New Roman" w:cs="Times New Roman"/>
          <w:sz w:val="24"/>
          <w:szCs w:val="24"/>
        </w:rPr>
        <w:t> inexpensive costs. As a result, they've gained prevalence in the global economy</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98/RSTB.2008.0205","ISSN":"1471-2970","PMID":"19528051","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 © 2009 The Royal Society.","author":[{"dropping-particle":"","family":"Barnes","given":"David K.A.","non-dropping-particle":"","parse-names":false,"suffix":""},{"dropping-particle":"","family":"Galgani","given":"Francois","non-dropping-particle":"","parse-names":false,"suffix":""},{"dropping-particle":"","family":"Thompson","given":"Richard C.","non-dropping-particle":"","parse-names":false,"suffix":""},{"dropping-particle":"","family":"Barlaz","given":"Morton","non-dropping-particle":"","parse-names":false,"suffix":""}],"container-title":"Philosophical transactions of the Royal Society of London. Series B, Biological sciences","id":"ITEM-1","issue":"1526","issued":{"date-parts":[["2009","7","27"]]},"page":"1985-1998","publisher":"Philos Trans R Soc Lond B Biol Sci","title":"Accumulation and fragmentation of plastic debris in global environments","type":"article-journal","volume":"364"},"uris":["http://www.mendeley.com/documents/?uuid=beea1ac2-ac90-31dd-986e-62fc553bb9bc"]}],"mendeley":{"formattedCitation":"[2]","plainTextFormattedCitation":"[2]","previouslyFormattedCitation":"[2]"},"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2]</w:t>
      </w:r>
      <w:r w:rsidR="00AE4DB0">
        <w:rPr>
          <w:rFonts w:ascii="Times New Roman" w:hAnsi="Times New Roman" w:cs="Times New Roman"/>
          <w:sz w:val="24"/>
          <w:szCs w:val="24"/>
        </w:rPr>
        <w:fldChar w:fldCharType="end"/>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J.MARPOLBUL.2011.05.030","ISSN":"1879-3363","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1","issue":"8","issued":{"date-parts":[["2011","8"]]},"page":"1596-1605","publisher":"Mar Pollut Bull","title":"Microplastics in the marine environment","type":"article-journal","volume":"62"},"uris":["http://www.mendeley.com/documents/?uuid=af2cfeae-db07-3a7b-a6d6-d8a44504c703"]}],"mendeley":{"formattedCitation":"[3]","plainTextFormattedCitation":"[3]","previouslyFormattedCitation":"[3]"},"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w:t>
      </w:r>
      <w:r w:rsidR="00AE4DB0">
        <w:rPr>
          <w:rFonts w:ascii="Times New Roman" w:hAnsi="Times New Roman" w:cs="Times New Roman"/>
          <w:sz w:val="24"/>
          <w:szCs w:val="24"/>
        </w:rPr>
        <w:fldChar w:fldCharType="end"/>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21/ES2031505","ISSN":"1520-5851","PMID":"22321064","abstract":"This review of 68 studies compares the methodologies used for the identification and quantification of microplastics from the marine environment. Three main sampling strategies were identified: selective, volume-reduced, and bulk sampling. Most sediment samples came from sandy beaches at the high tide line, and most seawater samples were taken at the sea surface using neuston nets. Four steps were distinguished during sample processing: density separation, filtration, sieving, and visual sorting of microplastics. Visual sorting was one of the most commonly used methods for the identification of microplastics (using type, shape, degradation stage, and color as criteria). Chemical and physical characteristics (e.g., specific density) were also used. The most reliable method to identify the chemical composition of microplastics is by infrared spectroscopy. Most studies reported that plastic fragments were polyethylene and polypropylene polymers. Units commonly used for abundance estimates are \"items per m2\" for sediment and sea surface studies and \"items per m3\" for water column studies. Mesh size of sieves and filters used during sampling or sample processing influence abundance estimates. Most studies reported two main size ranges of microplastics: (i) 500 μm-5 mm, which are retained by a 500 μm sieve/net, and (ii) 1-500 μm, or fractions thereof that are retained on filters. We recommend that future programs of monitoring continue to distinguish these size fractions, but we suggest standardized sampling procedures which allow the spatiotemporal comparison of microplastic abundance across marine environments. © 2012 American Chemical Society.","author":[{"dropping-particle":"","family":"Hidalgo-Ruz","given":"Valeria","non-dropping-particle":"","parse-names":false,"suffix":""},{"dropping-particle":"","family":"Gutow","given":"Lars","non-dropping-particle":"","parse-names":false,"suffix":""},{"dropping-particle":"","family":"Thompson","given":"Richard C.","non-dropping-particle":"","parse-names":false,"suffix":""},{"dropping-particle":"","family":"Thiel","given":"Martin","non-dropping-particle":"","parse-names":false,"suffix":""}],"container-title":"Environmental science &amp; technology","id":"ITEM-1","issue":"6","issued":{"date-parts":[["2012","3","20"]]},"page":"3060-3075","publisher":"Environ Sci Technol","title":"Microplastics in the marine environment: a review of the methods used for identification and quantification","type":"article-journal","volume":"46"},"uris":["http://www.mendeley.com/documents/?uuid=4ad883ad-33a6-343a-acac-f910a79cefda"]}],"mendeley":{"formattedCitation":"[4]","plainTextFormattedCitation":"[4]","previouslyFormattedCitation":"[4]"},"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4]</w:t>
      </w:r>
      <w:r w:rsidR="00AE4DB0">
        <w:rPr>
          <w:rFonts w:ascii="Times New Roman" w:hAnsi="Times New Roman" w:cs="Times New Roman"/>
          <w:sz w:val="24"/>
          <w:szCs w:val="24"/>
        </w:rPr>
        <w:fldChar w:fldCharType="end"/>
      </w:r>
      <w:r w:rsidR="00CE7265">
        <w:rPr>
          <w:rFonts w:ascii="Times New Roman" w:hAnsi="Times New Roman" w:cs="Times New Roman"/>
          <w:sz w:val="24"/>
          <w:szCs w:val="24"/>
        </w:rPr>
        <w:t>.</w:t>
      </w:r>
      <w:r w:rsidR="00C71CF7">
        <w:rPr>
          <w:rFonts w:ascii="Times New Roman" w:hAnsi="Times New Roman" w:cs="Times New Roman"/>
          <w:sz w:val="24"/>
          <w:szCs w:val="24"/>
        </w:rPr>
        <w:t>T</w:t>
      </w:r>
      <w:r w:rsidR="00C71CF7" w:rsidRPr="00C71CF7">
        <w:rPr>
          <w:rFonts w:ascii="Times New Roman" w:hAnsi="Times New Roman" w:cs="Times New Roman"/>
          <w:sz w:val="24"/>
          <w:szCs w:val="24"/>
        </w:rPr>
        <w:t>hese materials are resistant to normal</w:t>
      </w:r>
      <w:r w:rsidR="00C71CF7">
        <w:rPr>
          <w:rFonts w:ascii="Times New Roman" w:hAnsi="Times New Roman" w:cs="Times New Roman"/>
          <w:sz w:val="24"/>
          <w:szCs w:val="24"/>
        </w:rPr>
        <w:t xml:space="preserve"> processes of biodegradation, leading to the</w:t>
      </w:r>
      <w:r w:rsidR="00C71CF7" w:rsidRPr="00C71CF7">
        <w:rPr>
          <w:rFonts w:ascii="Times New Roman" w:hAnsi="Times New Roman" w:cs="Times New Roman"/>
          <w:sz w:val="24"/>
          <w:szCs w:val="24"/>
        </w:rPr>
        <w:t xml:space="preserve"> accumulation of petro-plastic po</w:t>
      </w:r>
      <w:r w:rsidR="00C71CF7">
        <w:rPr>
          <w:rFonts w:ascii="Times New Roman" w:hAnsi="Times New Roman" w:cs="Times New Roman"/>
          <w:sz w:val="24"/>
          <w:szCs w:val="24"/>
        </w:rPr>
        <w:t xml:space="preserve">llutants in the environment as </w:t>
      </w:r>
      <w:r w:rsidR="00C71CF7" w:rsidRPr="00C71CF7">
        <w:rPr>
          <w:rFonts w:ascii="Times New Roman" w:hAnsi="Times New Roman" w:cs="Times New Roman"/>
          <w:sz w:val="24"/>
          <w:szCs w:val="24"/>
        </w:rPr>
        <w:t xml:space="preserve">a serious </w:t>
      </w:r>
      <w:r w:rsidR="00C71CF7" w:rsidRPr="00C71CF7">
        <w:rPr>
          <w:rFonts w:ascii="Times New Roman" w:hAnsi="Times New Roman" w:cs="Times New Roman"/>
          <w:sz w:val="24"/>
          <w:szCs w:val="24"/>
        </w:rPr>
        <w:lastRenderedPageBreak/>
        <w:t>comprehensive problem.</w:t>
      </w:r>
      <w:r w:rsidR="00C71CF7" w:rsidRPr="00C71CF7">
        <w:t xml:space="preserve"> </w:t>
      </w:r>
      <w:r w:rsidR="00C71CF7" w:rsidRPr="00C71CF7">
        <w:rPr>
          <w:rFonts w:ascii="Times New Roman" w:hAnsi="Times New Roman" w:cs="Times New Roman"/>
          <w:sz w:val="24"/>
          <w:szCs w:val="24"/>
        </w:rPr>
        <w:t>Micro- and nano-sized plastic particles have become ubiquitous in both terrestrial and aquatic ecosystems as a result of their substantial deposition in municipal waste systems</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J.MARPOLBUL.2019.05.064","ISSN":"1879-3363","PMID":"31426155","abstract":"The occurrence and composition of microplastics (1–5 mm) was evaluated in six beaches of the island of Tenerife (Canary Islands, Spain). Two of them were located at the North coast (El Socorro and San Marcos) and the rest in the South littoral (Leocadio Machado, El Porís, Los Abriguitos and Playa Grande). Sampling was developed during the months of October, November and December 2018 (depending on the beach) above the high tide line. Isolated microplastics were identified by attenuated total reflection infrared spectroscopy. All the beaches showed a relatively low content of microplastics, below 3.5 g/m2, which is also below 0.069 g/L of sand, except for Playa Grande, which showed an average content of 99 g/m2 or 2.0 g/L of sand. Tar pollution (around 18%) was also found in Playa Grande. The major polymers found were polyethylene, polypropylene and polystyrene, accounting for 69%, 18% and 4%, respectively.","author":[{"dropping-particle":"","family":"Álvarez-Hernández","given":"Clara","non-dropping-particle":"","parse-names":false,"suffix":""},{"dropping-particle":"","family":"Cairós","given":"Carlos","non-dropping-particle":"","parse-names":false,"suffix":""},{"dropping-particle":"","family":"López-Darias","given":"Jessica","non-dropping-particle":"","parse-names":false,"suffix":""},{"dropping-particle":"","family":"Mazzetti","given":"Elisa","non-dropping-particle":"","parse-names":false,"suffix":""},{"dropping-particle":"","family":"Hernández-Sánchez","given":"Cintia","non-dropping-particle":"","parse-names":false,"suffix":""},{"dropping-particle":"","family":"González-Sálamo","given":"Javier","non-dropping-particle":"","parse-names":false,"suffix":""},{"dropping-particle":"","family":"Hernández-Borges","given":"Javier","non-dropping-particle":"","parse-names":false,"suffix":""}],"container-title":"Marine pollution bulletin","id":"ITEM-1","issued":{"date-parts":[["2019","9","1"]]},"page":"26-32","publisher":"Mar Pollut Bull","title":"Microplastic debris in beaches of Tenerife (Canary Islands, Spain)","type":"article-journal","volume":"146"},"uris":["http://www.mendeley.com/documents/?uuid=58af9536-ea9f-3659-a7d9-e52137696de9"]}],"mendeley":{"formattedCitation":"[5]","plainTextFormattedCitation":"[5]","previouslyFormattedCitation":"[5]"},"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5]</w:t>
      </w:r>
      <w:r w:rsidR="00AE4DB0">
        <w:rPr>
          <w:rFonts w:ascii="Times New Roman" w:hAnsi="Times New Roman" w:cs="Times New Roman"/>
          <w:sz w:val="24"/>
          <w:szCs w:val="24"/>
        </w:rPr>
        <w:fldChar w:fldCharType="end"/>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126/SCIADV.AAX1157","ISSN":"2375-2548","PMID":"31453336","abstract":"Microplastics (MPs) are ubiquitous, and considerable quantities prevail even in the Arctic; however, there are large knowledge gaps regarding pathways to the North. To assess whether atmospheric transport plays a role, we analyzed snow samples from ice floes in Fram Strait. For comparison, we investigated snow samples from remote (Swiss Alps) and populated (Bremen, Bavaria) European sites. MPs were identified by Fourier transform infrared imaging in 20 of 21 samples. The MP concentration of Arctic snow was significantly lower (0 to 14.4 × 103 N liter−1) than European snow (0.19 × 103 to 154 × 103 N liter−1) but still substantial. Polymer composition varied strongly, but varnish, rubber, polyethylene, and polyamide dominated overall. Most particles were in the smallest size range indicating large numbers of particles below the detection limit of 11 m. Our data highlight that atmospheric transport and deposition can be notable pathways for MPs meriting more research.","author":[{"dropping-particle":"","family":"Bergmann","given":"Melanie","non-dropping-particle":"","parse-names":false,"suffix":""},{"dropping-particle":"","family":"Mützel","given":"Sophia","non-dropping-particle":"","parse-names":false,"suffix":""},{"dropping-particle":"","family":"Primpke","given":"Sebastian","non-dropping-particle":"","parse-names":false,"suffix":""},{"dropping-particle":"","family":"Tekman","given":"Mine B.","non-dropping-particle":"","parse-names":false,"suffix":""},{"dropping-particle":"","family":"Trachsel","given":"Jürg","non-dropping-particle":"","parse-names":false,"suffix":""},{"dropping-particle":"","family":"Gerdts","given":"Gunnar","non-dropping-particle":"","parse-names":false,"suffix":""}],"container-title":"Science advances","id":"ITEM-1","issue":"8","issued":{"date-parts":[["2019","8","14"]]},"publisher":"Sci Adv","title":"White and wonderful? Microplastics prevail in snow from the Alps to the Arctic","type":"article-journal","volume":"5"},"uris":["http://www.mendeley.com/documents/?uuid=4d562ca6-93cc-355b-9ee2-3c0b311180ca"]}],"mendeley":{"formattedCitation":"[6]","plainTextFormattedCitation":"[6]","previouslyFormattedCitation":"[6]"},"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6]</w:t>
      </w:r>
      <w:r w:rsidR="00AE4DB0">
        <w:rPr>
          <w:rFonts w:ascii="Times New Roman" w:hAnsi="Times New Roman" w:cs="Times New Roman"/>
          <w:sz w:val="24"/>
          <w:szCs w:val="24"/>
        </w:rPr>
        <w:fldChar w:fldCharType="end"/>
      </w:r>
      <w:r w:rsidR="00C71CF7" w:rsidRPr="00C71CF7">
        <w:rPr>
          <w:rFonts w:ascii="Times New Roman" w:hAnsi="Times New Roman" w:cs="Times New Roman"/>
          <w:sz w:val="24"/>
          <w:szCs w:val="24"/>
        </w:rPr>
        <w:t>.</w:t>
      </w:r>
      <w:r w:rsidR="00AF2CAC" w:rsidRPr="00AF2CAC">
        <w:t xml:space="preserve"> </w:t>
      </w:r>
      <w:r w:rsidR="00AF2CAC" w:rsidRPr="00AF2CAC">
        <w:rPr>
          <w:rFonts w:ascii="Times New Roman" w:hAnsi="Times New Roman" w:cs="Times New Roman"/>
          <w:sz w:val="24"/>
          <w:szCs w:val="24"/>
        </w:rPr>
        <w:t>With increased plastic production and use, it is approximated that 5 to 13 million metric tons of plastic ends up in the ocean each year, with harmful implications for various ecosystems as well as human and animal health</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126/SCIADV.1700782","ISSN":"2375-2548","PMID":"28776036","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author":[{"dropping-particle":"","family":"Geyer","given":"Roland","non-dropping-particle":"","parse-names":false,"suffix":""},{"dropping-particle":"","family":"Jambeck","given":"Jenna R.","non-dropping-particle":"","parse-names":false,"suffix":""},{"dropping-particle":"","family":"Law","given":"Kara Lavender","non-dropping-particle":"","parse-names":false,"suffix":""}],"container-title":"Science advances","id":"ITEM-1","issue":"7","issued":{"date-parts":[["2017","7","5"]]},"publisher":"Sci Adv","title":"Production, use, and fate of all plastics ever made","type":"article-journal","volume":"3"},"uris":["http://www.mendeley.com/documents/?uuid=9d291a66-d360-383f-ac94-152020038548"]}],"mendeley":{"formattedCitation":"[7]","plainTextFormattedCitation":"[7]","previouslyFormattedCitation":"[7]"},"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7]</w:t>
      </w:r>
      <w:r w:rsidR="00AE4DB0">
        <w:rPr>
          <w:rFonts w:ascii="Times New Roman" w:hAnsi="Times New Roman" w:cs="Times New Roman"/>
          <w:sz w:val="24"/>
          <w:szCs w:val="24"/>
        </w:rPr>
        <w:fldChar w:fldCharType="end"/>
      </w:r>
      <w:r w:rsidR="00AF2CAC" w:rsidRPr="00AF2CAC">
        <w:rPr>
          <w:rFonts w:ascii="Times New Roman" w:hAnsi="Times New Roman" w:cs="Times New Roman"/>
          <w:sz w:val="24"/>
          <w:szCs w:val="24"/>
        </w:rPr>
        <w:t>.</w:t>
      </w:r>
      <w:r w:rsidR="00A54988" w:rsidRPr="00A54988">
        <w:t xml:space="preserve"> </w:t>
      </w:r>
      <w:r w:rsidR="00A54988" w:rsidRPr="00A54988">
        <w:rPr>
          <w:rFonts w:ascii="Times New Roman" w:hAnsi="Times New Roman" w:cs="Times New Roman"/>
          <w:sz w:val="24"/>
          <w:szCs w:val="24"/>
        </w:rPr>
        <w:t xml:space="preserve">Carbon-based polymers such as polyethene PE, polypropylene (PP), polystyrene (PS), polyvinyl chloride (PVC), and polyethylene terephthalate (PET) are the most </w:t>
      </w:r>
      <w:r w:rsidR="00E90006" w:rsidRPr="00E90006">
        <w:t xml:space="preserve"> </w:t>
      </w:r>
      <w:r w:rsidR="00E90006">
        <w:rPr>
          <w:rFonts w:ascii="Times New Roman" w:hAnsi="Times New Roman" w:cs="Times New Roman"/>
          <w:sz w:val="24"/>
          <w:szCs w:val="24"/>
        </w:rPr>
        <w:t xml:space="preserve">widely used in various </w:t>
      </w:r>
      <w:r w:rsidR="00E90006" w:rsidRPr="00E90006">
        <w:rPr>
          <w:rFonts w:ascii="Times New Roman" w:hAnsi="Times New Roman" w:cs="Times New Roman"/>
          <w:sz w:val="24"/>
          <w:szCs w:val="24"/>
        </w:rPr>
        <w:t xml:space="preserve"> industrial and domestic applications </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J.MARPOLBUL.2011.05.030","ISSN":"0025-326X","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1","issue":"8","issued":{"date-parts":[["2011","8","1"]]},"page":"1596-1605","publisher":"Pergamon","title":"Microplastics in the marine environment","type":"article-journal","volume":"62"},"uris":["http://www.mendeley.com/documents/?uuid=68a71c5e-afd0-3fa9-8971-42d70f85a5bf"]}],"mendeley":{"formattedCitation":"[8]","plainTextFormattedCitation":"[8]","previouslyFormattedCitation":"[8]"},"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8]</w:t>
      </w:r>
      <w:r w:rsidR="00AE4DB0">
        <w:rPr>
          <w:rFonts w:ascii="Times New Roman" w:hAnsi="Times New Roman" w:cs="Times New Roman"/>
          <w:sz w:val="24"/>
          <w:szCs w:val="24"/>
        </w:rPr>
        <w:fldChar w:fldCharType="end"/>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J.BIOTECHADV.2007.12.005","ISSN":"0734-9750","PMID":"18337047","abstract":"Lack of degradability and the closing of landfill sites as well as growing water and land pollution problems have led to concern about plastics. With the excessive use of plastics and increasing pressure being placed on capacities available for plastic waste disposal, the need for biodegradable plastics and biodegradation of plastic wastes has assumed increasing importance in the last few years. Awareness of the waste problem and its impact on the environment has awakened new interest in the area of degradable polymers. The interest in environmental issues is growing and there are increasing demands to develop material which do not burden the environment significantly. Biodegradation is necessary for water-soluble or water-immiscible polymers because they eventually enter streams which can neither be recycled nor incinerated. It is important to consider the microbial degradation of natural and synthetic polymers in order to understand what is necessary for biodegradation and the mechanisms involved. This requires understanding of the interactions between materials and microorganisms and the biochemical changes involved. Widespread studies on the biodegradation of plastics have been carried out in order to overcome the environmental problems associated with synthetic plastic waste. This paper reviews the current research on the biodegradation of biodegradable and also the conventional synthetic plastics and also use of various techniques for the analysis of degradation in vitro. © 2008 Elsevier Inc. All rights reserved.","author":[{"dropping-particle":"","family":"Shah","given":"Aamer Ali","non-dropping-particle":"","parse-names":false,"suffix":""},{"dropping-particle":"","family":"Hasan","given":"Fariha","non-dropping-particle":"","parse-names":false,"suffix":""},{"dropping-particle":"","family":"Hameed","given":"Abdul","non-dropping-particle":"","parse-names":false,"suffix":""},{"dropping-particle":"","family":"Ahmed","given":"Safia","non-dropping-particle":"","parse-names":false,"suffix":""}],"container-title":"Biotechnology advances","id":"ITEM-1","issue":"3","issued":{"date-parts":[["2008","5"]]},"page":"246-265","publisher":"Biotechnol Adv","title":"Biological degradation of plastics: a comprehensive review","type":"article-journal","volume":"26"},"uris":["http://www.mendeley.com/documents/?uuid=c8986449-fc58-367d-aaf6-daea38e8a71f"]}],"mendeley":{"formattedCitation":"[9]","plainTextFormattedCitation":"[9]","previouslyFormattedCitation":"[9]"},"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9]</w:t>
      </w:r>
      <w:r w:rsidR="00AE4DB0">
        <w:rPr>
          <w:rFonts w:ascii="Times New Roman" w:hAnsi="Times New Roman" w:cs="Times New Roman"/>
          <w:sz w:val="24"/>
          <w:szCs w:val="24"/>
        </w:rPr>
        <w:fldChar w:fldCharType="end"/>
      </w:r>
      <w:r w:rsidR="00A54988" w:rsidRPr="00A54988">
        <w:rPr>
          <w:rFonts w:ascii="Times New Roman" w:hAnsi="Times New Roman" w:cs="Times New Roman"/>
          <w:sz w:val="24"/>
          <w:szCs w:val="24"/>
        </w:rPr>
        <w:t>.</w:t>
      </w:r>
      <w:r w:rsidR="00E90006" w:rsidRPr="00E90006">
        <w:t xml:space="preserve"> </w:t>
      </w:r>
      <w:r w:rsidR="00E90006" w:rsidRPr="00E90006">
        <w:rPr>
          <w:rFonts w:ascii="Times New Roman" w:hAnsi="Times New Roman" w:cs="Times New Roman"/>
          <w:sz w:val="24"/>
          <w:szCs w:val="24"/>
        </w:rPr>
        <w:t>The ever-increasing volume of plastic waste has become a global challenge. Despite increased attempts to limit plastic waste through separated collection and recycling, a significant proportion of plastic solid waste still continues to be landfilled</w:t>
      </w:r>
      <w:r w:rsidR="00730EF5" w:rsidRPr="00730EF5">
        <w:rPr>
          <w:rFonts w:ascii="Times New Roman" w:hAnsi="Times New Roman" w:cs="Times New Roman"/>
          <w:sz w:val="24"/>
          <w:szCs w:val="24"/>
        </w:rPr>
        <w:t>.</w:t>
      </w:r>
      <w:r w:rsidR="008C628C" w:rsidRPr="008C628C">
        <w:rPr>
          <w:rFonts w:ascii="Times New Roman" w:hAnsi="Times New Roman" w:cs="Times New Roman"/>
          <w:sz w:val="24"/>
          <w:szCs w:val="24"/>
        </w:rPr>
        <w:t xml:space="preserve"> </w:t>
      </w:r>
      <w:r w:rsidR="008C628C">
        <w:rPr>
          <w:rFonts w:ascii="Times New Roman" w:hAnsi="Times New Roman" w:cs="Times New Roman"/>
          <w:sz w:val="24"/>
          <w:szCs w:val="24"/>
        </w:rPr>
        <w:t>A</w:t>
      </w:r>
      <w:r w:rsidR="008C628C" w:rsidRPr="00184D8A">
        <w:rPr>
          <w:rFonts w:ascii="Times New Roman" w:hAnsi="Times New Roman" w:cs="Times New Roman"/>
          <w:sz w:val="24"/>
          <w:szCs w:val="24"/>
        </w:rPr>
        <w:t>t the moment, less than 1</w:t>
      </w:r>
      <w:r w:rsidR="008C628C">
        <w:rPr>
          <w:rFonts w:ascii="Times New Roman" w:hAnsi="Times New Roman" w:cs="Times New Roman"/>
          <w:sz w:val="24"/>
          <w:szCs w:val="24"/>
        </w:rPr>
        <w:t>0% of all plastics are recycled and segregated</w:t>
      </w:r>
      <w:r w:rsidR="008C628C" w:rsidRPr="00184D8A">
        <w:rPr>
          <w:rFonts w:ascii="Times New Roman" w:hAnsi="Times New Roman" w:cs="Times New Roman"/>
          <w:sz w:val="24"/>
          <w:szCs w:val="24"/>
        </w:rPr>
        <w:t xml:space="preserve">, </w:t>
      </w:r>
      <w:r w:rsidR="008C628C">
        <w:rPr>
          <w:rFonts w:ascii="Times New Roman" w:hAnsi="Times New Roman" w:cs="Times New Roman"/>
          <w:sz w:val="24"/>
          <w:szCs w:val="24"/>
        </w:rPr>
        <w:t>the next 24% is</w:t>
      </w:r>
      <w:r w:rsidR="008C628C" w:rsidRPr="00184D8A">
        <w:rPr>
          <w:rFonts w:ascii="Times New Roman" w:hAnsi="Times New Roman" w:cs="Times New Roman"/>
          <w:sz w:val="24"/>
          <w:szCs w:val="24"/>
        </w:rPr>
        <w:t xml:space="preserve"> incinerated for</w:t>
      </w:r>
      <w:r w:rsidR="008C628C">
        <w:rPr>
          <w:rFonts w:ascii="Times New Roman" w:hAnsi="Times New Roman" w:cs="Times New Roman"/>
          <w:sz w:val="24"/>
          <w:szCs w:val="24"/>
        </w:rPr>
        <w:t xml:space="preserve"> fuel and</w:t>
      </w:r>
      <w:r w:rsidR="008C628C" w:rsidRPr="00184D8A">
        <w:rPr>
          <w:rFonts w:ascii="Times New Roman" w:hAnsi="Times New Roman" w:cs="Times New Roman"/>
          <w:sz w:val="24"/>
          <w:szCs w:val="24"/>
        </w:rPr>
        <w:t xml:space="preserve"> energy production, and the left over</w:t>
      </w:r>
      <w:r w:rsidR="008C628C">
        <w:rPr>
          <w:rFonts w:ascii="Times New Roman" w:hAnsi="Times New Roman" w:cs="Times New Roman"/>
          <w:sz w:val="24"/>
          <w:szCs w:val="24"/>
        </w:rPr>
        <w:t xml:space="preserve"> ~60% is never</w:t>
      </w:r>
      <w:r w:rsidR="008C628C" w:rsidRPr="00184D8A">
        <w:rPr>
          <w:rFonts w:ascii="Times New Roman" w:hAnsi="Times New Roman" w:cs="Times New Roman"/>
          <w:sz w:val="24"/>
          <w:szCs w:val="24"/>
        </w:rPr>
        <w:t xml:space="preserve"> recovered</w:t>
      </w:r>
      <w:r w:rsidR="008C628C">
        <w:rPr>
          <w:rFonts w:ascii="Times New Roman" w:hAnsi="Times New Roman" w:cs="Times New Roman"/>
          <w:sz w:val="24"/>
          <w:szCs w:val="24"/>
        </w:rPr>
        <w:t xml:space="preserve"> out of the</w:t>
      </w:r>
      <w:r w:rsidR="008C628C" w:rsidRPr="00F87628">
        <w:rPr>
          <w:rFonts w:ascii="Times New Roman" w:hAnsi="Times New Roman" w:cs="Times New Roman"/>
          <w:sz w:val="24"/>
          <w:szCs w:val="24"/>
        </w:rPr>
        <w:t xml:space="preserve"> </w:t>
      </w:r>
      <w:r w:rsidR="008C628C">
        <w:rPr>
          <w:rFonts w:ascii="Times New Roman" w:hAnsi="Times New Roman" w:cs="Times New Roman"/>
          <w:sz w:val="24"/>
          <w:szCs w:val="24"/>
        </w:rPr>
        <w:t>total plastic production. About  8,300 million tons of plastic</w:t>
      </w:r>
      <w:r w:rsidR="008C628C" w:rsidRPr="00730EF5">
        <w:rPr>
          <w:rFonts w:ascii="Times New Roman" w:hAnsi="Times New Roman" w:cs="Times New Roman"/>
          <w:sz w:val="24"/>
          <w:szCs w:val="24"/>
        </w:rPr>
        <w:t xml:space="preserve"> was left in the environment, with 95% in landfi</w:t>
      </w:r>
      <w:r w:rsidR="008C628C">
        <w:rPr>
          <w:rFonts w:ascii="Times New Roman" w:hAnsi="Times New Roman" w:cs="Times New Roman"/>
          <w:sz w:val="24"/>
          <w:szCs w:val="24"/>
        </w:rPr>
        <w:t>lls and 5% in the oceans and some</w:t>
      </w:r>
      <w:r w:rsidR="008C628C" w:rsidRPr="00730EF5">
        <w:rPr>
          <w:rFonts w:ascii="Times New Roman" w:hAnsi="Times New Roman" w:cs="Times New Roman"/>
          <w:sz w:val="24"/>
          <w:szCs w:val="24"/>
        </w:rPr>
        <w:t xml:space="preserve"> terrestrial areas</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126/SCIADV.1700782","ISSN":"2375-2548","PMID":"28776036","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author":[{"dropping-particle":"","family":"Geyer","given":"Roland","non-dropping-particle":"","parse-names":false,"suffix":""},{"dropping-particle":"","family":"Jambeck","given":"Jenna R.","non-dropping-particle":"","parse-names":false,"suffix":""},{"dropping-particle":"","family":"Law","given":"Kara Lavender","non-dropping-particle":"","parse-names":false,"suffix":""}],"container-title":"Science advances","id":"ITEM-1","issue":"7","issued":{"date-parts":[["2017","7","5"]]},"publisher":"Sci Adv","title":"Production, use, and fate of all plastics ever made","type":"article-journal","volume":"3"},"uris":["http://www.mendeley.com/documents/?uuid=5edf1250-a6ba-3520-b20a-ec24347b6a2b"]}],"mendeley":{"formattedCitation":"[7]","plainTextFormattedCitation":"[7]","previouslyFormattedCitation":"[7]"},"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7]</w:t>
      </w:r>
      <w:r w:rsidR="00AE4DB0">
        <w:rPr>
          <w:rFonts w:ascii="Times New Roman" w:hAnsi="Times New Roman" w:cs="Times New Roman"/>
          <w:sz w:val="24"/>
          <w:szCs w:val="24"/>
        </w:rPr>
        <w:fldChar w:fldCharType="end"/>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J.WASMAN.2017.07.044","ISSN":"1879-2456","PMID":"28823699","abstract":"This review presents a comprehensive description of the current pathways for recycling of polymers, via both mechanical and chemical recycling. The principles of these recycling pathways are framed against current-day industrial reality, by discussing predominant industrial technologies, design strategies and recycling examples of specific waste streams. Starting with an overview on types of solid plastic waste (SPW) and their origins, the manuscript continues with a discussion on the different valorisation options for SPW. The section on mechanical recycling contains an overview of current sorting technologies, specific challenges for mechanical recycling such as thermo-mechanical or lifetime degradation and the immiscibility of polymer blends. It also includes some industrial examples such as polyethylene terephthalate (PET) recycling, and SPW from post-consumer packaging, end-of-life vehicles or electr(on)ic devices. A separate section is dedicated to the relationship between design and recycling, emphasizing the role of concepts such as Design from Recycling. The section on chemical recycling collects a state-of-the-art on techniques such as chemolysis, pyrolysis, fluid catalytic cracking, hydrogen techniques and gasification. Additionally, this review discusses the main challenges (and some potential remedies) to these recycling strategies and ground them in the relevant polymer science, thus providing an academic angle as well as an applied one.","author":[{"dropping-particle":"","family":"Ragaert","given":"Kim","non-dropping-particle":"","parse-names":false,"suffix":""},{"dropping-particle":"","family":"Delva","given":"Laurens","non-dropping-particle":"","parse-names":false,"suffix":""},{"dropping-particle":"","family":"Geem","given":"Kevin","non-dropping-particle":"Van","parse-names":false,"suffix":""}],"container-title":"Waste management (New York, N.Y.)","id":"ITEM-1","issued":{"date-parts":[["2017","11","1"]]},"page":"24-58","publisher":"Waste Manag","title":"Mechanical and chemical recycling of solid plastic waste","type":"article-journal","volume":"69"},"uris":["http://www.mendeley.com/documents/?uuid=4e4a8075-77eb-3304-94df-97ae11da5400"]}],"mendeley":{"formattedCitation":"[10]","plainTextFormattedCitation":"[10]","previouslyFormattedCitation":"[10]"},"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10]</w:t>
      </w:r>
      <w:r w:rsidR="00AE4DB0">
        <w:rPr>
          <w:rFonts w:ascii="Times New Roman" w:hAnsi="Times New Roman" w:cs="Times New Roman"/>
          <w:sz w:val="24"/>
          <w:szCs w:val="24"/>
        </w:rPr>
        <w:fldChar w:fldCharType="end"/>
      </w:r>
      <w:r w:rsidR="008C628C">
        <w:rPr>
          <w:rFonts w:ascii="Times New Roman" w:hAnsi="Times New Roman" w:cs="Times New Roman"/>
          <w:sz w:val="24"/>
          <w:szCs w:val="24"/>
        </w:rPr>
        <w:t>.</w:t>
      </w:r>
      <w:r w:rsidR="000D05C0" w:rsidRPr="000D05C0">
        <w:t xml:space="preserve"> </w:t>
      </w:r>
      <w:r w:rsidR="000D05C0" w:rsidRPr="000D05C0">
        <w:rPr>
          <w:rFonts w:ascii="Times New Roman" w:hAnsi="Times New Roman" w:cs="Times New Roman"/>
          <w:sz w:val="24"/>
          <w:szCs w:val="24"/>
        </w:rPr>
        <w:t>By 2050, the global buildup of plastic waste in landfills and the natural environment is supposed to surpass over 12,000 Mt at present growth rates</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126/SCIADV.1700782","ISSN":"2375-2548","PMID":"28776036","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author":[{"dropping-particle":"","family":"Geyer","given":"Roland","non-dropping-particle":"","parse-names":false,"suffix":""},{"dropping-particle":"","family":"Jambeck","given":"Jenna R.","non-dropping-particle":"","parse-names":false,"suffix":""},{"dropping-particle":"","family":"Law","given":"Kara Lavender","non-dropping-particle":"","parse-names":false,"suffix":""}],"container-title":"Science advances","id":"ITEM-1","issue":"7","issued":{"date-parts":[["2017","7","5"]]},"publisher":"Sci Adv","title":"Production, use, and fate of all plastics ever made","type":"article-journal","volume":"3"},"uris":["http://www.mendeley.com/documents/?uuid=5edf1250-a6ba-3520-b20a-ec24347b6a2b"]}],"mendeley":{"formattedCitation":"[7]","plainTextFormattedCitation":"[7]","previouslyFormattedCitation":"[7]"},"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7]</w:t>
      </w:r>
      <w:r w:rsidR="00AE4DB0">
        <w:rPr>
          <w:rFonts w:ascii="Times New Roman" w:hAnsi="Times New Roman" w:cs="Times New Roman"/>
          <w:sz w:val="24"/>
          <w:szCs w:val="24"/>
        </w:rPr>
        <w:fldChar w:fldCharType="end"/>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38/s41558-019-0459-z","abstract":"Over the past four decades, global plastics production has quadrupled 1. If this trend were to continue, the GHG emissions from plastics would reach 15% of the global carbon budget by 2050 2. Strategies to mitigate the life-cycle GHG emissions of plastics, however, have not been evaluated on a global scale. Here, we compile a dataset covering ten conventional and five bio-based plastics and their life-cycle GHG emissions under various mitigation strategies. Our results show that the global life-cycle GHG emissions of conventional plastics were 1.7 Gt of CO 2-equivalent (CO 2 e) in 2015, which would grow to 6.5 GtCO 2 e by 2050 under the current trajectory. However, aggressive application of renewable energy, recycling and demand-management strategies, in concert, has the potential to keep 2050 emissions comparable to 2015 levels. In addition , replacing fossil fuel feedstock with biomass can further reduce emissions and achieve an absolute reduction from the current level. Our study demonstrates the need for integrating energy, materials, recycling and demand-management strategies to curb growing life-cycle GHG emissions from plastics. Global production of plastics grew from 2 Mt to 380 Mt between 1950 and 2015, at a compound annual growth rate of 8.4% (ref. 1). Globally, 58% of plastic waste was discarded or landfilled, and only 18% was recycled in 2015 1. It is estimated that 4.8-12.7 Mt of plastic waste generated by coastal countries entered the ocean in 2010 3. Growing alongside the volume of global production and consumption of plastics are the diverse concerns on their impacts on the ecosystem and human health 4-7. However, relatively little attention has been paid to their contributions to climate change. Although the chemical industry as a whole is responsible for about 15% of global anthropogenic GHG emissions 8 , the magnitude of global life-cycle GHG emissions from plastics has yet to be quantified. Various strategies to reduce GHG emissions from plastics have been discussed in the literature, such as replacing fossil fuel-based plastics with bio-based plastics 9-11. Bio-based plastics generally show lower life-cycle GHG emissions than their fossil fuel-based counterparts 12. It is estimated that substituting 65.8% of the world's conventional plastics with bio-based plastics would avoid 241-316 MtCO 2-equivalent (CO 2 e) yr-1 (ref. 13). Both biodegradable and non-biodegradable forms of bio-based plastics are available on the market 14. Bio-ba…","author":[{"dropping-particle":"","family":"Zheng","given":"Jiajia","non-dropping-particle":"","parse-names":false,"suffix":""},{"dropping-particle":"","family":"Suh","given":"Sangwon","non-dropping-particle":"","parse-names":false,"suffix":""}],"id":"ITEM-1","issued":{"date-parts":[["0"]]},"title":"Strategies to reduce the global carbon footprint of plastics","type":"article-journal"},"uris":["http://www.mendeley.com/documents/?uuid=d16b1121-a32b-3dfd-ba9f-5bee84180da0"]}],"mendeley":{"formattedCitation":"[11]","plainTextFormattedCitation":"[11]","previouslyFormattedCitation":"[11]"},"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11]</w:t>
      </w:r>
      <w:r w:rsidR="00AE4DB0">
        <w:rPr>
          <w:rFonts w:ascii="Times New Roman" w:hAnsi="Times New Roman" w:cs="Times New Roman"/>
          <w:sz w:val="24"/>
          <w:szCs w:val="24"/>
        </w:rPr>
        <w:fldChar w:fldCharType="end"/>
      </w:r>
      <w:r w:rsidR="000D05C0" w:rsidRPr="000D05C0">
        <w:rPr>
          <w:rFonts w:ascii="Times New Roman" w:hAnsi="Times New Roman" w:cs="Times New Roman"/>
          <w:sz w:val="24"/>
          <w:szCs w:val="24"/>
        </w:rPr>
        <w:t>.</w:t>
      </w:r>
      <w:r w:rsidR="00184D8A" w:rsidRPr="00184D8A">
        <w:t xml:space="preserve"> </w:t>
      </w:r>
      <w:r w:rsidR="00E57552" w:rsidRPr="00143308">
        <w:rPr>
          <w:rFonts w:ascii="Times New Roman" w:hAnsi="Times New Roman" w:cs="Times New Roman"/>
          <w:sz w:val="24"/>
          <w:szCs w:val="24"/>
        </w:rPr>
        <w:t>This persistent plastic pollution is caused by illegal dumping of industrial or domestic waste, as well as inappropriate waste storage and further transportation.</w:t>
      </w:r>
      <w:r w:rsidR="00143308" w:rsidRPr="00143308">
        <w:t xml:space="preserve"> </w:t>
      </w:r>
      <w:r w:rsidR="00143308">
        <w:rPr>
          <w:rFonts w:ascii="Times New Roman" w:hAnsi="Times New Roman" w:cs="Times New Roman"/>
          <w:sz w:val="24"/>
          <w:szCs w:val="24"/>
        </w:rPr>
        <w:t>P</w:t>
      </w:r>
      <w:r w:rsidR="00143308" w:rsidRPr="00143308">
        <w:rPr>
          <w:rFonts w:ascii="Times New Roman" w:hAnsi="Times New Roman" w:cs="Times New Roman"/>
          <w:sz w:val="24"/>
          <w:szCs w:val="24"/>
        </w:rPr>
        <w:t>oor recycling</w:t>
      </w:r>
      <w:r w:rsidR="00143308">
        <w:rPr>
          <w:rFonts w:ascii="Times New Roman" w:hAnsi="Times New Roman" w:cs="Times New Roman"/>
          <w:sz w:val="24"/>
          <w:szCs w:val="24"/>
        </w:rPr>
        <w:t xml:space="preserve"> of plastic</w:t>
      </w:r>
      <w:r w:rsidR="00143308" w:rsidRPr="00143308">
        <w:rPr>
          <w:rFonts w:ascii="Times New Roman" w:hAnsi="Times New Roman" w:cs="Times New Roman"/>
          <w:sz w:val="24"/>
          <w:szCs w:val="24"/>
        </w:rPr>
        <w:t>, little repetitive</w:t>
      </w:r>
      <w:r w:rsidR="00143308">
        <w:rPr>
          <w:rFonts w:ascii="Times New Roman" w:hAnsi="Times New Roman" w:cs="Times New Roman"/>
          <w:sz w:val="24"/>
          <w:szCs w:val="24"/>
        </w:rPr>
        <w:t xml:space="preserve"> use</w:t>
      </w:r>
      <w:r w:rsidR="00143308" w:rsidRPr="00143308">
        <w:rPr>
          <w:rFonts w:ascii="Times New Roman" w:hAnsi="Times New Roman" w:cs="Times New Roman"/>
          <w:sz w:val="24"/>
          <w:szCs w:val="24"/>
        </w:rPr>
        <w:t>, and high resistance to environmental and microbiological activity are all additional factors that direct their amassing in the environment.</w:t>
      </w:r>
      <w:r w:rsidR="00143308" w:rsidRPr="00143308">
        <w:t xml:space="preserve"> </w:t>
      </w:r>
      <w:r w:rsidR="00143308" w:rsidRPr="00143308">
        <w:rPr>
          <w:rFonts w:ascii="Times New Roman" w:hAnsi="Times New Roman" w:cs="Times New Roman"/>
          <w:sz w:val="24"/>
          <w:szCs w:val="24"/>
        </w:rPr>
        <w:t>Plastic pollution is well recognized to have negative consequences for many ecosystems, soil fertility, the visual appearance of places</w:t>
      </w:r>
      <w:r w:rsidR="00143308">
        <w:rPr>
          <w:rFonts w:ascii="Times New Roman" w:hAnsi="Times New Roman" w:cs="Times New Roman"/>
          <w:sz w:val="24"/>
          <w:szCs w:val="24"/>
        </w:rPr>
        <w:t xml:space="preserve"> and the environment, along with certain implications</w:t>
      </w:r>
      <w:r w:rsidR="00143308" w:rsidRPr="00143308">
        <w:rPr>
          <w:rFonts w:ascii="Times New Roman" w:hAnsi="Times New Roman" w:cs="Times New Roman"/>
          <w:sz w:val="24"/>
          <w:szCs w:val="24"/>
        </w:rPr>
        <w:t xml:space="preserve"> </w:t>
      </w:r>
      <w:r w:rsidR="00143308">
        <w:rPr>
          <w:rFonts w:ascii="Times New Roman" w:hAnsi="Times New Roman" w:cs="Times New Roman"/>
          <w:sz w:val="24"/>
          <w:szCs w:val="24"/>
        </w:rPr>
        <w:t xml:space="preserve">on </w:t>
      </w:r>
      <w:r w:rsidR="00143308" w:rsidRPr="00143308">
        <w:rPr>
          <w:rFonts w:ascii="Times New Roman" w:hAnsi="Times New Roman" w:cs="Times New Roman"/>
          <w:sz w:val="24"/>
          <w:szCs w:val="24"/>
        </w:rPr>
        <w:t>human and animal health</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126/SCIENCE.1260352","ISSN":"1095-9203","PMID":"25678662","abstract":"Plastic debris in the marine environment is widely documented, but the quantity of plastic entering the ocean from waste generated on land is unknown. By linking worldwide data on solid waste, population density, and economic status, we estimated the mass of land-based plastic waste entering the ocean. We calculate that 275 million metric tons (MT) of plastic waste was generated in 192 coastal countries in 2010, with 4.8 to 12.7 million MT entering the ocean. Population size and the quality of waste management systems largely determine which countries contribute the greatest mass of uncaptured waste available to become plastic marine debris. Without waste management infrastructure improvements, the cumulative quantity of plastic waste available to enter the ocean from land is predicted to increase by an order of magnitude by 2025.","author":[{"dropping-particle":"","family":"Jambeck","given":"Jenna R.","non-dropping-particle":"","parse-names":false,"suffix":""},{"dropping-particle":"","family":"Geyer","given":"Roland","non-dropping-particle":"","parse-names":false,"suffix":""},{"dropping-particle":"","family":"Wilcox","given":"Chris","non-dropping-particle":"","parse-names":false,"suffix":""},{"dropping-particle":"","family":"Siegler","given":"Theodore R.","non-dropping-particle":"","parse-names":false,"suffix":""},{"dropping-particle":"","family":"Perryman","given":"Miriam","non-dropping-particle":"","parse-names":false,"suffix":""},{"dropping-particle":"","family":"Andrady","given":"Anthony","non-dropping-particle":"","parse-names":false,"suffix":""},{"dropping-particle":"","family":"Narayan","given":"Ramani","non-dropping-particle":"","parse-names":false,"suffix":""},{"dropping-particle":"","family":"Law","given":"Kara Lavender","non-dropping-particle":"","parse-names":false,"suffix":""}],"container-title":"Science (New York, N.Y.)","id":"ITEM-1","issue":"6223","issued":{"date-parts":[["2015","2","13"]]},"page":"768-771","publisher":"Science","title":"Marine pollution. Plastic waste inputs from land into the ocean","type":"article-journal","volume":"347"},"uris":["http://www.mendeley.com/documents/?uuid=f461352a-3c88-3ebe-afcb-fbe682b4e10e"]}],"mendeley":{"formattedCitation":"[12]","plainTextFormattedCitation":"[12]","previouslyFormattedCitation":"[12]"},"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12]</w:t>
      </w:r>
      <w:r w:rsidR="00AE4DB0">
        <w:rPr>
          <w:rFonts w:ascii="Times New Roman" w:hAnsi="Times New Roman" w:cs="Times New Roman"/>
          <w:sz w:val="24"/>
          <w:szCs w:val="24"/>
        </w:rPr>
        <w:fldChar w:fldCharType="end"/>
      </w:r>
      <w:r w:rsidR="00143308" w:rsidRPr="00143308">
        <w:rPr>
          <w:rFonts w:ascii="Times New Roman" w:hAnsi="Times New Roman" w:cs="Times New Roman"/>
          <w:sz w:val="24"/>
          <w:szCs w:val="24"/>
        </w:rPr>
        <w:t>.</w:t>
      </w:r>
      <w:r w:rsidR="00AB1C38" w:rsidRPr="00AB1C38">
        <w:t xml:space="preserve"> </w:t>
      </w:r>
      <w:r w:rsidR="00AB1C38" w:rsidRPr="00AB1C38">
        <w:rPr>
          <w:rFonts w:ascii="Times New Roman" w:hAnsi="Times New Roman" w:cs="Times New Roman"/>
          <w:sz w:val="24"/>
          <w:szCs w:val="24"/>
        </w:rPr>
        <w:t xml:space="preserve">Plastic </w:t>
      </w:r>
      <w:r w:rsidR="00AB1C38">
        <w:rPr>
          <w:rFonts w:ascii="Times New Roman" w:hAnsi="Times New Roman" w:cs="Times New Roman"/>
          <w:sz w:val="24"/>
          <w:szCs w:val="24"/>
        </w:rPr>
        <w:t>dumping has been found to have</w:t>
      </w:r>
      <w:r w:rsidR="00AB1C38" w:rsidRPr="00AB1C38">
        <w:rPr>
          <w:rFonts w:ascii="Times New Roman" w:hAnsi="Times New Roman" w:cs="Times New Roman"/>
          <w:sz w:val="24"/>
          <w:szCs w:val="24"/>
        </w:rPr>
        <w:t xml:space="preserve"> negative effects on a wide range of biological species, including cetaceans,</w:t>
      </w:r>
      <w:r w:rsidR="00AB1C38">
        <w:rPr>
          <w:rFonts w:ascii="Times New Roman" w:hAnsi="Times New Roman" w:cs="Times New Roman"/>
          <w:sz w:val="24"/>
          <w:szCs w:val="24"/>
        </w:rPr>
        <w:t xml:space="preserve"> </w:t>
      </w:r>
      <w:r w:rsidR="00AB1C38" w:rsidRPr="00AB1C38">
        <w:rPr>
          <w:rFonts w:ascii="Times New Roman" w:hAnsi="Times New Roman" w:cs="Times New Roman"/>
          <w:sz w:val="24"/>
          <w:szCs w:val="24"/>
        </w:rPr>
        <w:t>marine birds, fur seals,</w:t>
      </w:r>
      <w:r w:rsidR="00AB1C38">
        <w:rPr>
          <w:rFonts w:ascii="Times New Roman" w:hAnsi="Times New Roman" w:cs="Times New Roman"/>
          <w:sz w:val="24"/>
          <w:szCs w:val="24"/>
        </w:rPr>
        <w:t xml:space="preserve"> </w:t>
      </w:r>
      <w:r w:rsidR="00AB1C38" w:rsidRPr="00AB1C38">
        <w:rPr>
          <w:rFonts w:ascii="Times New Roman" w:hAnsi="Times New Roman" w:cs="Times New Roman"/>
          <w:sz w:val="24"/>
          <w:szCs w:val="24"/>
        </w:rPr>
        <w:t>sharks, and</w:t>
      </w:r>
      <w:r w:rsidR="00AB1C38">
        <w:rPr>
          <w:rFonts w:ascii="Times New Roman" w:hAnsi="Times New Roman" w:cs="Times New Roman"/>
          <w:sz w:val="24"/>
          <w:szCs w:val="24"/>
        </w:rPr>
        <w:t xml:space="preserve"> </w:t>
      </w:r>
      <w:r w:rsidR="00AB1C38" w:rsidRPr="00AB1C38">
        <w:rPr>
          <w:rFonts w:ascii="Times New Roman" w:hAnsi="Times New Roman" w:cs="Times New Roman"/>
          <w:sz w:val="24"/>
          <w:szCs w:val="24"/>
        </w:rPr>
        <w:t>sea turtles,  among others.</w:t>
      </w:r>
      <w:r w:rsidR="007B30AC" w:rsidRPr="007B30AC">
        <w:t xml:space="preserve"> </w:t>
      </w:r>
      <w:r w:rsidR="007B30AC" w:rsidRPr="007B30AC">
        <w:rPr>
          <w:rFonts w:ascii="Times New Roman" w:hAnsi="Times New Roman" w:cs="Times New Roman"/>
          <w:sz w:val="24"/>
          <w:szCs w:val="24"/>
        </w:rPr>
        <w:t>The accumulation of dumped plastic in the environment has increased social awareness of the effects of land degradation.</w:t>
      </w:r>
      <w:r w:rsidR="007B30AC" w:rsidRPr="007B30AC">
        <w:t xml:space="preserve"> </w:t>
      </w:r>
      <w:r w:rsidR="007B30AC" w:rsidRPr="007B30AC">
        <w:rPr>
          <w:rFonts w:ascii="Times New Roman" w:hAnsi="Times New Roman" w:cs="Times New Roman"/>
          <w:sz w:val="24"/>
          <w:szCs w:val="24"/>
        </w:rPr>
        <w:t>As a result, since 2006, the amount of packaging waste transported to recycling has increased by 92%; nonetheless, this is still insufficient, especially given the annual increase in plastic manufacture</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3390/IJMS22115610","ISSN":"1422-0067","PMID":"34070607","abstract":"Intensive exploitation, poor recycling, low repeatable use, and unusual resistance of plastics to environmental and microbiological action result in accumulation of huge waste amounts in terrestrial and marine environments, causing enormous hazard for human and animal life. In the last decades, much scientific interest has been focused on plastic biodegradation. Due to the comparatively short evolutionary period of their appearance in nature, sufficiently effective enzymes for their biodegradation are not available. Plastics are designed for use in conditions typical for human activity, and their physicochemical properties roughly change at extreme environmental parameters like low temperatures, salt, or low or high pH that are typical for the life of extremophilic microorganisms and the activity of their enzymes. This review represents a first attempt to summarize the extraordinarily limited information on biodegradation of conventional synthetic plastics by thermophilic, alkaliphilic, halophilic, and psychrophilic bacteria in natural environments and laboratory conditions. Most of the available data was reported in the last several years and concerns moderate extremophiles. Two main questions are highlighted in it: which extremophilic bacteria and their enzymes are reported to be involved in the degradation of different synthetic plastics, and what could be the impact of extremophiles in future technologies for resolving of pollution problems.","author":[{"dropping-particle":"","family":"Atanasova","given":"Nikolina","non-dropping-particle":"","parse-names":false,"suffix":""},{"dropping-particle":"","family":"Stoitsova","given":"Stoyanka","non-dropping-particle":"","parse-names":false,"suffix":""},{"dropping-particle":"","family":"Paunova‐krasteva","given":"Tsvetelina","non-dropping-particle":"","parse-names":false,"suffix":""},{"dropping-particle":"","family":"Kambourova","given":"Margarita","non-dropping-particle":"","parse-names":false,"suffix":""}],"container-title":"International Journal of Molecular Sciences 2021, Vol. 22, Page 5610","id":"ITEM-1","issue":"11","issued":{"date-parts":[["2021","5","25"]]},"page":"5610","publisher":"Multidisciplinary Digital Publishing Institute","title":"Plastic Degradation by Extremophilic Bacteria","type":"article-journal","volume":"22"},"uris":["http://www.mendeley.com/documents/?uuid=1bd529d3-2101-3014-bcb9-653c78d112a7"]}],"mendeley":{"formattedCitation":"[13]","plainTextFormattedCitation":"[13]","previouslyFormattedCitation":"[13]"},"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13]</w:t>
      </w:r>
      <w:r w:rsidR="00AE4DB0">
        <w:rPr>
          <w:rFonts w:ascii="Times New Roman" w:hAnsi="Times New Roman" w:cs="Times New Roman"/>
          <w:sz w:val="24"/>
          <w:szCs w:val="24"/>
        </w:rPr>
        <w:fldChar w:fldCharType="end"/>
      </w:r>
      <w:r w:rsidR="007B30AC" w:rsidRPr="007B30AC">
        <w:rPr>
          <w:rFonts w:ascii="Times New Roman" w:hAnsi="Times New Roman" w:cs="Times New Roman"/>
          <w:sz w:val="24"/>
          <w:szCs w:val="24"/>
        </w:rPr>
        <w:t>.</w:t>
      </w:r>
    </w:p>
    <w:p w:rsidR="000D05C0" w:rsidRDefault="00406CD6" w:rsidP="00033960">
      <w:pPr>
        <w:jc w:val="both"/>
        <w:rPr>
          <w:rFonts w:ascii="Times New Roman" w:hAnsi="Times New Roman" w:cs="Times New Roman"/>
          <w:sz w:val="24"/>
          <w:szCs w:val="24"/>
        </w:rPr>
      </w:pPr>
      <w:r w:rsidRPr="00406CD6">
        <w:rPr>
          <w:rFonts w:ascii="Times New Roman" w:hAnsi="Times New Roman" w:cs="Times New Roman"/>
          <w:sz w:val="24"/>
          <w:szCs w:val="24"/>
        </w:rPr>
        <w:t>Plastic accumulation is slowed</w:t>
      </w:r>
      <w:r>
        <w:rPr>
          <w:rFonts w:ascii="Times New Roman" w:hAnsi="Times New Roman" w:cs="Times New Roman"/>
          <w:sz w:val="24"/>
          <w:szCs w:val="24"/>
        </w:rPr>
        <w:t xml:space="preserve"> by environmental degradation, </w:t>
      </w:r>
      <w:r w:rsidRPr="00406CD6">
        <w:rPr>
          <w:rFonts w:ascii="Times New Roman" w:hAnsi="Times New Roman" w:cs="Times New Roman"/>
          <w:sz w:val="24"/>
          <w:szCs w:val="24"/>
        </w:rPr>
        <w:t>known as "ageing." It encompasses a variety of mechanical and chemical treatment processes and is dependent on a number of parameters.</w:t>
      </w:r>
      <w:r w:rsidRPr="00406CD6">
        <w:t xml:space="preserve"> </w:t>
      </w:r>
      <w:r w:rsidRPr="00406CD6">
        <w:rPr>
          <w:rFonts w:ascii="Times New Roman" w:hAnsi="Times New Roman" w:cs="Times New Roman"/>
          <w:sz w:val="24"/>
          <w:szCs w:val="24"/>
        </w:rPr>
        <w:t>Mechanical ageing is influenced by temperature, solar light, and moisture, and results in cracking, discoloration, changes in form or optical properties, and flaking in the mass structure of plastic.</w:t>
      </w:r>
      <w:r w:rsidRPr="00406CD6">
        <w:t xml:space="preserve"> </w:t>
      </w:r>
      <w:r w:rsidRPr="00406CD6">
        <w:rPr>
          <w:rFonts w:ascii="Times New Roman" w:hAnsi="Times New Roman" w:cs="Times New Roman"/>
          <w:sz w:val="24"/>
          <w:szCs w:val="24"/>
        </w:rPr>
        <w:t>Chemical effects pertain to molecular changes caused by chemically oxidizing or breaking the large polymer chain, resulting in new molecules with considerably shorter chain lengths.</w:t>
      </w:r>
      <w:r w:rsidRPr="00406CD6">
        <w:t xml:space="preserve"> </w:t>
      </w:r>
      <w:r w:rsidRPr="00406CD6">
        <w:rPr>
          <w:rFonts w:ascii="Times New Roman" w:hAnsi="Times New Roman" w:cs="Times New Roman"/>
          <w:sz w:val="24"/>
          <w:szCs w:val="24"/>
        </w:rPr>
        <w:t>Mechanical or chemical man-made recycling is a key strategy for waste remediation because environmental degradation is a slow process</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J.WASMAN.2017.07.044","ISSN":"1879-2456","PMID":"28823699","abstract":"This review presents a comprehensive description of the current pathways for recycling of polymers, via both mechanical and chemical recycling. The principles of these recycling pathways are framed against current-day industrial reality, by discussing predominant industrial technologies, design strategies and recycling examples of specific waste streams. Starting with an overview on types of solid plastic waste (SPW) and their origins, the manuscript continues with a discussion on the different valorisation options for SPW. The section on mechanical recycling contains an overview of current sorting technologies, specific challenges for mechanical recycling such as thermo-mechanical or lifetime degradation and the immiscibility of polymer blends. It also includes some industrial examples such as polyethylene terephthalate (PET) recycling, and SPW from post-consumer packaging, end-of-life vehicles or electr(on)ic devices. A separate section is dedicated to the relationship between design and recycling, emphasizing the role of concepts such as Design from Recycling. The section on chemical recycling collects a state-of-the-art on techniques such as chemolysis, pyrolysis, fluid catalytic cracking, hydrogen techniques and gasification. Additionally, this review discusses the main challenges (and some potential remedies) to these recycling strategies and ground them in the relevant polymer science, thus providing an academic angle as well as an applied one.","author":[{"dropping-particle":"","family":"Ragaert","given":"Kim","non-dropping-particle":"","parse-names":false,"suffix":""},{"dropping-particle":"","family":"Delva","given":"Laurens","non-dropping-particle":"","parse-names":false,"suffix":""},{"dropping-particle":"","family":"Geem","given":"Kevin","non-dropping-particle":"Van","parse-names":false,"suffix":""}],"container-title":"Waste management (New York, N.Y.)","id":"ITEM-1","issued":{"date-parts":[["2017","11","1"]]},"page":"24-58","publisher":"Waste Manag","title":"Mechanical and chemical recycling of solid plastic waste","type":"article-journal","volume":"69"},"uris":["http://www.mendeley.com/documents/?uuid=f4897d95-5392-3be8-bea5-206bbe7d35df"]}],"mendeley":{"formattedCitation":"[10]","plainTextFormattedCitation":"[10]","previouslyFormattedCitation":"[10]"},"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10]</w:t>
      </w:r>
      <w:r w:rsidR="00AE4DB0">
        <w:rPr>
          <w:rFonts w:ascii="Times New Roman" w:hAnsi="Times New Roman" w:cs="Times New Roman"/>
          <w:sz w:val="24"/>
          <w:szCs w:val="24"/>
        </w:rPr>
        <w:fldChar w:fldCharType="end"/>
      </w:r>
      <w:r w:rsidRPr="00406CD6">
        <w:rPr>
          <w:rFonts w:ascii="Times New Roman" w:hAnsi="Times New Roman" w:cs="Times New Roman"/>
          <w:sz w:val="24"/>
          <w:szCs w:val="24"/>
        </w:rPr>
        <w:t>.</w:t>
      </w:r>
      <w:r w:rsidR="00B62A2E" w:rsidRPr="00B62A2E">
        <w:t xml:space="preserve"> </w:t>
      </w:r>
      <w:r w:rsidR="00B62A2E" w:rsidRPr="00B62A2E">
        <w:rPr>
          <w:rFonts w:ascii="Times New Roman" w:hAnsi="Times New Roman" w:cs="Times New Roman"/>
          <w:sz w:val="24"/>
          <w:szCs w:val="24"/>
        </w:rPr>
        <w:t>Mechanical recycling, on the other hand, introduces organic and inorganic pollutants into the waste stream, while chemical recycling involves the employment of hazardous and expensive chemicals</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111/1751-7915.12714","ISSN":"1751-7915","PMID":"28401691","author":[{"dropping-particle":"","family":"Wei","given":"Ren","non-dropping-particle":"","parse-names":false,"suffix":""},{"dropping-particle":"","family":"Zimmermann","given":"Wolfgang","non-dropping-particle":"","parse-names":false,"suffix":""}],"container-title":"Microbial biotechnology","id":"ITEM-1","issue":"6","issued":{"date-parts":[["2017","11","1"]]},"page":"1302-1307","publisher":"Microb Biotechnol","title":"Biocatalysis as a green route for recycling the recalcitrant plastic polyethylene terephthalate","type":"article-journal","volume":"10"},"uris":["http://www.mendeley.com/documents/?uuid=9f7c9004-beac-37ef-b437-c55cf8d45a8a"]}],"mendeley":{"formattedCitation":"[14]","plainTextFormattedCitation":"[14]","previouslyFormattedCitation":"[14]"},"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14]</w:t>
      </w:r>
      <w:r w:rsidR="00AE4DB0">
        <w:rPr>
          <w:rFonts w:ascii="Times New Roman" w:hAnsi="Times New Roman" w:cs="Times New Roman"/>
          <w:sz w:val="24"/>
          <w:szCs w:val="24"/>
        </w:rPr>
        <w:fldChar w:fldCharType="end"/>
      </w:r>
      <w:r w:rsidR="00B62A2E" w:rsidRPr="00B62A2E">
        <w:rPr>
          <w:rFonts w:ascii="Times New Roman" w:hAnsi="Times New Roman" w:cs="Times New Roman"/>
          <w:sz w:val="24"/>
          <w:szCs w:val="24"/>
        </w:rPr>
        <w:t>.</w:t>
      </w:r>
      <w:r w:rsidR="00B62A2E" w:rsidRPr="00B62A2E">
        <w:t xml:space="preserve"> </w:t>
      </w:r>
      <w:r w:rsidR="00B62A2E" w:rsidRPr="00B62A2E">
        <w:rPr>
          <w:rFonts w:ascii="Times New Roman" w:hAnsi="Times New Roman" w:cs="Times New Roman"/>
          <w:sz w:val="24"/>
          <w:szCs w:val="24"/>
        </w:rPr>
        <w:t>Biodegradation tends to be the most suitable waste disposal method, providing specificity in targeting plastics while also being a cost-effective and effective method that generates no secondary pollutants</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3390/POLYM5010001","ISSN":"2073-4360","abstract":"With increasing global consumption and their natural resistance to degradation, plastic materials and their accumulation in the environment is of increasing concern. This review aims to present a general overview of the current state of knowledge in areas that relate to biodegradation of polymers, especially poly(ethylene terephthalate) (PET). This includes an outline of the problems associated with plastic pollution in the marine environment, a description of the properties, commercial manufacturing and degradability of PET, an overview of the potential for biodegradation of conventional polymers and biodegradable polymers already in production.","author":[{"dropping-particle":"","family":"Webb","given":"Hayden K.","non-dropping-particle":"","parse-names":false,"suffix":""},{"dropping-particle":"","family":"Arnott","given":"Jaimys","non-dropping-particle":"","parse-names":false,"suffix":""},{"dropping-particle":"","family":"Crawford","given":"Russell J.","non-dropping-particle":"","parse-names":false,"suffix":""},{"dropping-particle":"","family":"Ivanova","given":"Elena P.","non-dropping-particle":"","parse-names":false,"suffix":""}],"container-title":"Polymers 2013, Vol. 5, Pages 1-18","id":"ITEM-1","issue":"1","issued":{"date-parts":[["2012","12","28"]]},"page":"1-18","publisher":"Multidisciplinary Digital Publishing Institute","title":"Plastic Degradation and Its Environmental Implications with Special Reference to Poly(ethylene terephthalate)","type":"article-journal","volume":"5"},"uris":["http://www.mendeley.com/documents/?uuid=c61b5d39-c884-36fa-913b-0d9ec86a76e8"]}],"mendeley":{"formattedCitation":"[15]","plainTextFormattedCitation":"[15]","previouslyFormattedCitation":"[15]"},"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15]</w:t>
      </w:r>
      <w:r w:rsidR="00AE4DB0">
        <w:rPr>
          <w:rFonts w:ascii="Times New Roman" w:hAnsi="Times New Roman" w:cs="Times New Roman"/>
          <w:sz w:val="24"/>
          <w:szCs w:val="24"/>
        </w:rPr>
        <w:fldChar w:fldCharType="end"/>
      </w:r>
      <w:r w:rsidR="00B62A2E" w:rsidRPr="00B62A2E">
        <w:rPr>
          <w:rFonts w:ascii="Times New Roman" w:hAnsi="Times New Roman" w:cs="Times New Roman"/>
          <w:sz w:val="24"/>
          <w:szCs w:val="24"/>
        </w:rPr>
        <w:t>.</w:t>
      </w:r>
    </w:p>
    <w:p w:rsidR="000D05C0" w:rsidRDefault="0087062C" w:rsidP="00033960">
      <w:pPr>
        <w:jc w:val="both"/>
        <w:rPr>
          <w:rFonts w:ascii="Times New Roman" w:hAnsi="Times New Roman" w:cs="Times New Roman"/>
          <w:color w:val="212121"/>
          <w:sz w:val="24"/>
          <w:szCs w:val="24"/>
          <w:shd w:val="clear" w:color="auto" w:fill="FFFFFF"/>
        </w:rPr>
      </w:pPr>
      <w:r w:rsidRPr="003C5A98">
        <w:rPr>
          <w:rFonts w:ascii="Times New Roman" w:hAnsi="Times New Roman" w:cs="Times New Roman"/>
          <w:sz w:val="24"/>
          <w:szCs w:val="24"/>
        </w:rPr>
        <w:lastRenderedPageBreak/>
        <w:t>The synthetic plastics have been split into two classes based on their degradation pathways: plastics with a carbon-carbon backbone (PE, PS, PP, and PVC polymers) and the ones with heteroatom in the main chain (</w:t>
      </w:r>
      <w:r w:rsidRPr="003C5A98">
        <w:rPr>
          <w:rFonts w:ascii="Times New Roman" w:hAnsi="Times New Roman" w:cs="Times New Roman"/>
          <w:color w:val="212121"/>
          <w:sz w:val="24"/>
          <w:szCs w:val="24"/>
          <w:shd w:val="clear" w:color="auto" w:fill="FFFFFF"/>
        </w:rPr>
        <w:t>PET and PU)</w:t>
      </w:r>
      <w:r w:rsidR="00AE4DB0" w:rsidRPr="003C5A98">
        <w:rPr>
          <w:rFonts w:ascii="Times New Roman" w:hAnsi="Times New Roman" w:cs="Times New Roman"/>
          <w:color w:val="212121"/>
          <w:sz w:val="24"/>
          <w:szCs w:val="24"/>
          <w:shd w:val="clear" w:color="auto" w:fill="FFFFFF"/>
        </w:rPr>
        <w:fldChar w:fldCharType="begin" w:fldLock="1"/>
      </w:r>
      <w:r w:rsidR="00AF6CEE">
        <w:rPr>
          <w:rFonts w:ascii="Times New Roman" w:hAnsi="Times New Roman" w:cs="Times New Roman"/>
          <w:color w:val="212121"/>
          <w:sz w:val="24"/>
          <w:szCs w:val="24"/>
          <w:shd w:val="clear" w:color="auto" w:fill="FFFFFF"/>
        </w:rPr>
        <w:instrText>ADDIN CSL_CITATION {"citationItems":[{"id":"ITEM-1","itemData":{"DOI":"10.1016/J.POLYMDEGRADSTAB.2010.12.004","ISSN":"0141-3910","abstract":"High density polyethylene (HDPE), linear low density polyethylene (LLDPE), and isotactic polypropylene (PP) containing antioxidant additives at low or zero levels were extruded and blown moulded as films. An HDPE/LLDPE commercial blend containing a pro-oxidant additive (i.e., an oxo-biodegradable blend) was taken from the market as supermarket bag. These four polyolefin samples were exposed to natural weathering for one year during which their structure and thermal and mechanical properties were monitored. This study shows that the real durability of olefin polymers may be much shorter than centuries, as in less than one year the mechanical properties of all samples decreased virtually to zero, as a consequence of severe oxidative degradation, that resulted in substantial reduction in molar mass accompanied by a significant increase in content of carbonyl groups. PP and the oxo-bio HDPE/LLDPE blend degraded very rapidly, whereas HDPE and LLDPE degraded more slowly, but significantly in a few months. The main factors influencing the degradability were the frequency of tertiary carbon atoms in the chain and the presence of a pro-oxidant additive. The primary (sterically hindered phenol) and secondary (phosphite) antioxidant additives added to PP slowed but did not prevent rapid photo-oxidative degradation, and in HDPE and LLDPE the secondary antioxidant additive had little influence on the rate of abiotic degradation at the concentrations used here. © 2010 Elsevier Ltd. All rights reserved.","author":[{"dropping-particle":"","family":"Ojeda","given":"Telmo","non-dropping-particle":"","parse-names":false,"suffix":""},{"dropping-particle":"","family":"Freitas","given":"Ana","non-dropping-particle":"","parse-names":false,"suffix":""},{"dropping-particle":"","family":"Birck","given":"Kátia","non-dropping-particle":"","parse-names":false,"suffix":""},{"dropping-particle":"","family":"Dalmolin","given":"Emilene","non-dropping-particle":"","parse-names":false,"suffix":""},{"dropping-particle":"","family":"Jacques","given":"Rodrigo","non-dropping-particle":"","parse-names":false,"suffix":""},{"dropping-particle":"","family":"Bento","given":"Fátima","non-dropping-particle":"","parse-names":false,"suffix":""},{"dropping-particle":"","family":"Camargo","given":"Flávio","non-dropping-particle":"","parse-names":false,"suffix":""}],"container-title":"Polymer Degradation and Stability","id":"ITEM-1","issue":"4","issued":{"date-parts":[["2011","4","1"]]},"page":"703-707","publisher":"Elsevier","title":"Degradability of linear polyolefins under natural weathering","type":"article-journal","volume":"96"},"uris":["http://www.mendeley.com/documents/?uuid=4d343fda-fe94-3c07-bc3d-fc701bda84d2"]}],"mendeley":{"formattedCitation":"[16]","plainTextFormattedCitation":"[16]","previouslyFormattedCitation":"[16]"},"properties":{"noteIndex":0},"schema":"https://github.com/citation-style-language/schema/raw/master/csl-citation.json"}</w:instrText>
      </w:r>
      <w:r w:rsidR="00AE4DB0" w:rsidRPr="003C5A98">
        <w:rPr>
          <w:rFonts w:ascii="Times New Roman" w:hAnsi="Times New Roman" w:cs="Times New Roman"/>
          <w:color w:val="212121"/>
          <w:sz w:val="24"/>
          <w:szCs w:val="24"/>
          <w:shd w:val="clear" w:color="auto" w:fill="FFFFFF"/>
        </w:rPr>
        <w:fldChar w:fldCharType="separate"/>
      </w:r>
      <w:r w:rsidR="00AF6CEE" w:rsidRPr="00AF6CEE">
        <w:rPr>
          <w:rFonts w:ascii="Times New Roman" w:hAnsi="Times New Roman" w:cs="Times New Roman"/>
          <w:noProof/>
          <w:color w:val="212121"/>
          <w:sz w:val="24"/>
          <w:szCs w:val="24"/>
          <w:shd w:val="clear" w:color="auto" w:fill="FFFFFF"/>
        </w:rPr>
        <w:t>[16]</w:t>
      </w:r>
      <w:r w:rsidR="00AE4DB0" w:rsidRPr="003C5A98">
        <w:rPr>
          <w:rFonts w:ascii="Times New Roman" w:hAnsi="Times New Roman" w:cs="Times New Roman"/>
          <w:color w:val="212121"/>
          <w:sz w:val="24"/>
          <w:szCs w:val="24"/>
          <w:shd w:val="clear" w:color="auto" w:fill="FFFFFF"/>
        </w:rPr>
        <w:fldChar w:fldCharType="end"/>
      </w:r>
      <w:r w:rsidRPr="003C5A98">
        <w:rPr>
          <w:rFonts w:ascii="Times New Roman" w:hAnsi="Times New Roman" w:cs="Times New Roman"/>
          <w:color w:val="212121"/>
          <w:sz w:val="24"/>
          <w:szCs w:val="24"/>
          <w:shd w:val="clear" w:color="auto" w:fill="FFFFFF"/>
        </w:rPr>
        <w:t>.</w:t>
      </w:r>
      <w:r w:rsidRPr="003C5A98">
        <w:rPr>
          <w:rFonts w:ascii="Times New Roman" w:hAnsi="Times New Roman" w:cs="Times New Roman"/>
          <w:sz w:val="24"/>
          <w:szCs w:val="24"/>
        </w:rPr>
        <w:t xml:space="preserve"> </w:t>
      </w:r>
      <w:r w:rsidRPr="003C5A98">
        <w:rPr>
          <w:rFonts w:ascii="Times New Roman" w:hAnsi="Times New Roman" w:cs="Times New Roman"/>
          <w:color w:val="212121"/>
          <w:sz w:val="24"/>
          <w:szCs w:val="24"/>
          <w:shd w:val="clear" w:color="auto" w:fill="FFFFFF"/>
        </w:rPr>
        <w:t>Many biodegradable aliphatic polyesters, such as polyhydroxyalkanoate (PHA) and polylactic acid (PLA), have been developed as potential replacements for various petro-plastics</w:t>
      </w:r>
      <w:r w:rsidR="00AE4DB0" w:rsidRPr="003C5A98">
        <w:rPr>
          <w:rFonts w:ascii="Times New Roman" w:hAnsi="Times New Roman" w:cs="Times New Roman"/>
          <w:color w:val="212121"/>
          <w:sz w:val="24"/>
          <w:szCs w:val="24"/>
          <w:shd w:val="clear" w:color="auto" w:fill="FFFFFF"/>
        </w:rPr>
        <w:fldChar w:fldCharType="begin" w:fldLock="1"/>
      </w:r>
      <w:r w:rsidR="00AF6CEE">
        <w:rPr>
          <w:rFonts w:ascii="Times New Roman" w:hAnsi="Times New Roman" w:cs="Times New Roman"/>
          <w:color w:val="212121"/>
          <w:sz w:val="24"/>
          <w:szCs w:val="24"/>
          <w:shd w:val="clear" w:color="auto" w:fill="FFFFFF"/>
        </w:rPr>
        <w:instrText>ADDIN CSL_CITATION {"citationItems":[{"id":"ITEM-1","itemData":{"DOI":"10.1016/J.BIORTECH.2018.09.122","ISSN":"1873-2976","PMID":"30290323","abstract":"Pretreatment of lignocellulosic biomass results in the formation of byproducts (furfural, hydroxymethylfurfural [HMF], vanillin, acetate etc.), which affect microbial growth and productivity. Furfural (0.02%), HMF (0.04%), and acetate (0.6%) showed positive effects on Ralstonia eutropha 5119 growth and polyhydroxyalkanoate (PHA) production, while vanillin exhibited negative effects. Response optimization and interaction studies between the variables glucose, ammonium chloride, furfural, HMF, and acetate using the response surface methodology resulted in maximum PHA production (2.1 g/L) at optimal variable values of 15.3 g/L, 0.43 g/L, 0.04 g/L, 0.05 g/L, and 2.34 g/L, respectively. Different lignocellulosic biomass hydrolysates (LBHs), including barley biomass hydrolysate (BBH), Miscanthus biomass hydrolysate (MBH), and pine biomass hydrolysate (PBH), were evaluated as potential carbon sources for R. eutropha 5119 and resulted in 1.8, 2.0, and 1.7 g/L PHA production, respectively. MBH proved the best carbon source, resulted in higher biomass (Yx/s, 0.31 g/g) and PHA (Yp/s, 0.14 g/g) yield.","author":[{"dropping-particle":"","family":"Bhatia","given":"Shashi Kant","non-dropping-particle":"","parse-names":false,"suffix":""},{"dropping-particle":"","family":"Gurav","given":"Ranjit","non-dropping-particle":"","parse-names":false,"suffix":""},{"dropping-particle":"","family":"Choi","given":"Tae Rim","non-dropping-particle":"","parse-names":false,"suffix":""},{"dropping-particle":"","family":"Jung","given":"Hye Rim","non-dropping-particle":"","parse-names":false,"suffix":""},{"dropping-particle":"","family":"Yang","given":"Soo Yeon","non-dropping-particle":"","parse-names":false,"suffix":""},{"dropping-particle":"","family":"Moon","given":"Yu Mi","non-dropping-particle":"","parse-names":false,"suffix":""},{"dropping-particle":"","family":"Song","given":"Hun Suk","non-dropping-particle":"","parse-names":false,"suffix":""},{"dropping-particle":"","family":"Jeon","given":"Jong Min","non-dropping-particle":"","parse-names":false,"suffix":""},{"dropping-particle":"","family":"Choi","given":"Kwon Young","non-dropping-particle":"","parse-names":false,"suffix":""},{"dropping-particle":"","family":"Yang","given":"Yung Hun","non-dropping-particle":"","parse-names":false,"suffix":""}],"container-title":"Bioresource technology","id":"ITEM-1","issued":{"date-parts":[["2019","1","1"]]},"page":"306-315","publisher":"Bioresour Technol","title":"Bioconversion of plant biomass hydrolysate into bioplastic (polyhydroxyalkanoates) using Ralstonia eutropha 5119","type":"article-journal","volume":"271"},"uris":["http://www.mendeley.com/documents/?uuid=05ac7575-a03a-3af0-b3ff-4dce4cd8f3d4"]}],"mendeley":{"formattedCitation":"[17]","plainTextFormattedCitation":"[17]","previouslyFormattedCitation":"[17]"},"properties":{"noteIndex":0},"schema":"https://github.com/citation-style-language/schema/raw/master/csl-citation.json"}</w:instrText>
      </w:r>
      <w:r w:rsidR="00AE4DB0" w:rsidRPr="003C5A98">
        <w:rPr>
          <w:rFonts w:ascii="Times New Roman" w:hAnsi="Times New Roman" w:cs="Times New Roman"/>
          <w:color w:val="212121"/>
          <w:sz w:val="24"/>
          <w:szCs w:val="24"/>
          <w:shd w:val="clear" w:color="auto" w:fill="FFFFFF"/>
        </w:rPr>
        <w:fldChar w:fldCharType="separate"/>
      </w:r>
      <w:r w:rsidR="00AF6CEE" w:rsidRPr="00AF6CEE">
        <w:rPr>
          <w:rFonts w:ascii="Times New Roman" w:hAnsi="Times New Roman" w:cs="Times New Roman"/>
          <w:noProof/>
          <w:color w:val="212121"/>
          <w:sz w:val="24"/>
          <w:szCs w:val="24"/>
          <w:shd w:val="clear" w:color="auto" w:fill="FFFFFF"/>
        </w:rPr>
        <w:t>[17]</w:t>
      </w:r>
      <w:r w:rsidR="00AE4DB0" w:rsidRPr="003C5A98">
        <w:rPr>
          <w:rFonts w:ascii="Times New Roman" w:hAnsi="Times New Roman" w:cs="Times New Roman"/>
          <w:color w:val="212121"/>
          <w:sz w:val="24"/>
          <w:szCs w:val="24"/>
          <w:shd w:val="clear" w:color="auto" w:fill="FFFFFF"/>
        </w:rPr>
        <w:fldChar w:fldCharType="end"/>
      </w:r>
      <w:r w:rsidR="00AE4DB0" w:rsidRPr="003C5A98">
        <w:rPr>
          <w:rFonts w:ascii="Times New Roman" w:hAnsi="Times New Roman" w:cs="Times New Roman"/>
          <w:color w:val="212121"/>
          <w:sz w:val="24"/>
          <w:szCs w:val="24"/>
          <w:shd w:val="clear" w:color="auto" w:fill="FFFFFF"/>
        </w:rPr>
        <w:fldChar w:fldCharType="begin" w:fldLock="1"/>
      </w:r>
      <w:r w:rsidR="00AF6CEE">
        <w:rPr>
          <w:rFonts w:ascii="Times New Roman" w:hAnsi="Times New Roman" w:cs="Times New Roman"/>
          <w:color w:val="212121"/>
          <w:sz w:val="24"/>
          <w:szCs w:val="24"/>
          <w:shd w:val="clear" w:color="auto" w:fill="FFFFFF"/>
        </w:rPr>
        <w:instrText>ADDIN CSL_CITATION {"citationItems":[{"id":"ITEM-1","itemData":{"DOI":"10.1016/J.IJBIOMAC.2019.04.083","ISSN":"1879-0003","PMID":"30986452","abstract":"Ralstonia eutropha Re2133/pCB81 is able to utilize various volatile fatty acids (VFAs) (acetate, butyrate, lactate, and propionate) for polyhydroxyalkanoates (PHAs) production. Acetate and lactate resulted in poly(3-hydroxybutyrate) P(3HB) production, butyrate in poly(3-hydroxybutyrate-co-3-hydroxyhexanoate) P(3HB-co-3HHx), and propionate in poly(3-hydroxybutyrate-co-3-hydroxyvalerate) P(3-HB-co-3HV). Various biomass yields i.e. (Yx/s, 0.131 ± 0.02 g/g acetate, 0.221 ± 0.02 g/g butyrate, 0.222 ± 0.05 g/g lactate, and 0.225 ± 0.04 g/g propionate) and PHA yields (Yp/s, 0.01 ± 0.001 g/g acetate, 0.11 ± 0.004 g/g butyrate, 0.03 ± 0.001 g/g lactate, and 0.18 ± 0.005 g/g propionate) were observed with the different organic acids. When all the organic acids were mixed together R. eutropha Re2133/pCB81 had the following order of preference; lactate &gt; butyrate &gt; propionate &gt; acetate. A response surface design study showed that in mixtures butyrate is the main organic acid involved in PHA production and acts as a precursor for HHx monomer units to produce copolymer P(3HB-co-3HHx). Food waste ferment (FWF) without any additional nitrogen source and precursors resulted in P(3HB-co-3HHx) accumulation (52 ± 4% w/w with 18.5 ± 3% HHx fraction).","author":[{"dropping-particle":"","family":"Bhatia","given":"Shashi Kant","non-dropping-particle":"","parse-names":false,"suffix":""},{"dropping-particle":"","family":"Gurav","given":"Ranjit","non-dropping-particle":"","parse-names":false,"suffix":""},{"dropping-particle":"","family":"Choi","given":"Tae Rim","non-dropping-particle":"","parse-names":false,"suffix":""},{"dropping-particle":"","family":"Jung","given":"Hye Rim","non-dropping-particle":"","parse-names":false,"suffix":""},{"dropping-particle":"","family":"Yang","given":"Soo Yeon","non-dropping-particle":"","parse-names":false,"suffix":""},{"dropping-particle":"","family":"Song","given":"Hun Suk","non-dropping-particle":"","parse-names":false,"suffix":""},{"dropping-particle":"","family":"Jeon","given":"Jong Min","non-dropping-particle":"","parse-names":false,"suffix":""},{"dropping-particle":"","family":"Kim","given":"Jae Seok","non-dropping-particle":"","parse-names":false,"suffix":""},{"dropping-particle":"","family":"Lee","given":"Yoo Kyung","non-dropping-particle":"","parse-names":false,"suffix":""},{"dropping-particle":"","family":"Yang","given":"Yung Hun","non-dropping-particle":"","parse-names":false,"suffix":""}],"container-title":"International journal of biological macromolecules","id":"ITEM-1","issued":{"date-parts":[["2019","7","15"]]},"page":"1-10","publisher":"Int J Biol Macromol","title":"Poly(3-hydroxybutyrate-co-3-hydroxyhexanoate) production from engineered Ralstonia eutropha using synthetic and anaerobically digested food waste derived volatile fatty acids","type":"article-journal","volume":"133"},"uris":["http://www.mendeley.com/documents/?uuid=942b2292-3355-3343-977e-16137b35ef6b"]}],"mendeley":{"formattedCitation":"[18]","plainTextFormattedCitation":"[18]","previouslyFormattedCitation":"[18]"},"properties":{"noteIndex":0},"schema":"https://github.com/citation-style-language/schema/raw/master/csl-citation.json"}</w:instrText>
      </w:r>
      <w:r w:rsidR="00AE4DB0" w:rsidRPr="003C5A98">
        <w:rPr>
          <w:rFonts w:ascii="Times New Roman" w:hAnsi="Times New Roman" w:cs="Times New Roman"/>
          <w:color w:val="212121"/>
          <w:sz w:val="24"/>
          <w:szCs w:val="24"/>
          <w:shd w:val="clear" w:color="auto" w:fill="FFFFFF"/>
        </w:rPr>
        <w:fldChar w:fldCharType="separate"/>
      </w:r>
      <w:r w:rsidR="00AF6CEE" w:rsidRPr="00AF6CEE">
        <w:rPr>
          <w:rFonts w:ascii="Times New Roman" w:hAnsi="Times New Roman" w:cs="Times New Roman"/>
          <w:noProof/>
          <w:color w:val="212121"/>
          <w:sz w:val="24"/>
          <w:szCs w:val="24"/>
          <w:shd w:val="clear" w:color="auto" w:fill="FFFFFF"/>
        </w:rPr>
        <w:t>[18]</w:t>
      </w:r>
      <w:r w:rsidR="00AE4DB0" w:rsidRPr="003C5A98">
        <w:rPr>
          <w:rFonts w:ascii="Times New Roman" w:hAnsi="Times New Roman" w:cs="Times New Roman"/>
          <w:color w:val="212121"/>
          <w:sz w:val="24"/>
          <w:szCs w:val="24"/>
          <w:shd w:val="clear" w:color="auto" w:fill="FFFFFF"/>
        </w:rPr>
        <w:fldChar w:fldCharType="end"/>
      </w:r>
      <w:r w:rsidRPr="003C5A98">
        <w:rPr>
          <w:rFonts w:ascii="Times New Roman" w:hAnsi="Times New Roman" w:cs="Times New Roman"/>
          <w:color w:val="212121"/>
          <w:sz w:val="24"/>
          <w:szCs w:val="24"/>
          <w:shd w:val="clear" w:color="auto" w:fill="FFFFFF"/>
        </w:rPr>
        <w:t>.</w:t>
      </w:r>
      <w:r w:rsidR="003C5A98" w:rsidRPr="003C5A98">
        <w:rPr>
          <w:rFonts w:ascii="Times New Roman" w:hAnsi="Times New Roman" w:cs="Times New Roman"/>
          <w:sz w:val="24"/>
          <w:szCs w:val="24"/>
        </w:rPr>
        <w:t xml:space="preserve"> </w:t>
      </w:r>
      <w:r w:rsidR="003C5A98" w:rsidRPr="003C5A98">
        <w:rPr>
          <w:rFonts w:ascii="Times New Roman" w:hAnsi="Times New Roman" w:cs="Times New Roman"/>
          <w:color w:val="212121"/>
          <w:sz w:val="24"/>
          <w:szCs w:val="24"/>
          <w:shd w:val="clear" w:color="auto" w:fill="FFFFFF"/>
        </w:rPr>
        <w:t>Due to their predicted high biodegradability in many environments, biocompatibility, chemical diversification, manufacturing from renewable carbon resources, and liberation of non-polluting and non-toxic compounds following degradation, polyhydroxyalkanoates (PHAs) have evolved as a safe choice</w:t>
      </w:r>
      <w:r w:rsidR="00AE4DB0" w:rsidRPr="003C5A98">
        <w:rPr>
          <w:rFonts w:ascii="Times New Roman" w:hAnsi="Times New Roman" w:cs="Times New Roman"/>
          <w:color w:val="212121"/>
          <w:sz w:val="24"/>
          <w:szCs w:val="24"/>
          <w:shd w:val="clear" w:color="auto" w:fill="FFFFFF"/>
        </w:rPr>
        <w:fldChar w:fldCharType="begin" w:fldLock="1"/>
      </w:r>
      <w:r w:rsidR="00AF6CEE">
        <w:rPr>
          <w:rFonts w:ascii="Times New Roman" w:hAnsi="Times New Roman" w:cs="Times New Roman"/>
          <w:color w:val="212121"/>
          <w:sz w:val="24"/>
          <w:szCs w:val="24"/>
          <w:shd w:val="clear" w:color="auto" w:fill="FFFFFF"/>
        </w:rPr>
        <w:instrText>ADDIN CSL_CITATION {"citationItems":[{"id":"ITEM-1","itemData":{"DOI":"10.1016/J.BIORTECH.2018.09.122","ISSN":"1873-2976","PMID":"30290323","abstract":"Pretreatment of lignocellulosic biomass results in the formation of byproducts (furfural, hydroxymethylfurfural [HMF], vanillin, acetate etc.), which affect microbial growth and productivity. Furfural (0.02%), HMF (0.04%), and acetate (0.6%) showed positive effects on Ralstonia eutropha 5119 growth and polyhydroxyalkanoate (PHA) production, while vanillin exhibited negative effects. Response optimization and interaction studies between the variables glucose, ammonium chloride, furfural, HMF, and acetate using the response surface methodology resulted in maximum PHA production (2.1 g/L) at optimal variable values of 15.3 g/L, 0.43 g/L, 0.04 g/L, 0.05 g/L, and 2.34 g/L, respectively. Different lignocellulosic biomass hydrolysates (LBHs), including barley biomass hydrolysate (BBH), Miscanthus biomass hydrolysate (MBH), and pine biomass hydrolysate (PBH), were evaluated as potential carbon sources for R. eutropha 5119 and resulted in 1.8, 2.0, and 1.7 g/L PHA production, respectively. MBH proved the best carbon source, resulted in higher biomass (Yx/s, 0.31 g/g) and PHA (Yp/s, 0.14 g/g) yield.","author":[{"dropping-particle":"","family":"Bhatia","given":"Shashi Kant","non-dropping-particle":"","parse-names":false,"suffix":""},{"dropping-particle":"","family":"Gurav","given":"Ranjit","non-dropping-particle":"","parse-names":false,"suffix":""},{"dropping-particle":"","family":"Choi","given":"Tae Rim","non-dropping-particle":"","parse-names":false,"suffix":""},{"dropping-particle":"","family":"Jung","given":"Hye Rim","non-dropping-particle":"","parse-names":false,"suffix":""},{"dropping-particle":"","family":"Yang","given":"Soo Yeon","non-dropping-particle":"","parse-names":false,"suffix":""},{"dropping-particle":"","family":"Moon","given":"Yu Mi","non-dropping-particle":"","parse-names":false,"suffix":""},{"dropping-particle":"","family":"Song","given":"Hun Suk","non-dropping-particle":"","parse-names":false,"suffix":""},{"dropping-particle":"","family":"Jeon","given":"Jong Min","non-dropping-particle":"","parse-names":false,"suffix":""},{"dropping-particle":"","family":"Choi","given":"Kwon Young","non-dropping-particle":"","parse-names":false,"suffix":""},{"dropping-particle":"","family":"Yang","given":"Yung Hun","non-dropping-particle":"","parse-names":false,"suffix":""}],"container-title":"Bioresource technology","id":"ITEM-1","issued":{"date-parts":[["2019","1","1"]]},"page":"306-315","publisher":"Bioresour Technol","title":"Bioconversion of plant biomass hydrolysate into bioplastic (polyhydroxyalkanoates) using Ralstonia eutropha 5119","type":"article-journal","volume":"271"},"uris":["http://www.mendeley.com/documents/?uuid=05ac7575-a03a-3af0-b3ff-4dce4cd8f3d4"]}],"mendeley":{"formattedCitation":"[17]","plainTextFormattedCitation":"[17]","previouslyFormattedCitation":"[17]"},"properties":{"noteIndex":0},"schema":"https://github.com/citation-style-language/schema/raw/master/csl-citation.json"}</w:instrText>
      </w:r>
      <w:r w:rsidR="00AE4DB0" w:rsidRPr="003C5A98">
        <w:rPr>
          <w:rFonts w:ascii="Times New Roman" w:hAnsi="Times New Roman" w:cs="Times New Roman"/>
          <w:color w:val="212121"/>
          <w:sz w:val="24"/>
          <w:szCs w:val="24"/>
          <w:shd w:val="clear" w:color="auto" w:fill="FFFFFF"/>
        </w:rPr>
        <w:fldChar w:fldCharType="separate"/>
      </w:r>
      <w:r w:rsidR="00AF6CEE" w:rsidRPr="00AF6CEE">
        <w:rPr>
          <w:rFonts w:ascii="Times New Roman" w:hAnsi="Times New Roman" w:cs="Times New Roman"/>
          <w:noProof/>
          <w:color w:val="212121"/>
          <w:sz w:val="24"/>
          <w:szCs w:val="24"/>
          <w:shd w:val="clear" w:color="auto" w:fill="FFFFFF"/>
        </w:rPr>
        <w:t>[17]</w:t>
      </w:r>
      <w:r w:rsidR="00AE4DB0" w:rsidRPr="003C5A98">
        <w:rPr>
          <w:rFonts w:ascii="Times New Roman" w:hAnsi="Times New Roman" w:cs="Times New Roman"/>
          <w:color w:val="212121"/>
          <w:sz w:val="24"/>
          <w:szCs w:val="24"/>
          <w:shd w:val="clear" w:color="auto" w:fill="FFFFFF"/>
        </w:rPr>
        <w:fldChar w:fldCharType="end"/>
      </w:r>
      <w:r w:rsidR="00AE4DB0" w:rsidRPr="003C5A98">
        <w:rPr>
          <w:rFonts w:ascii="Times New Roman" w:hAnsi="Times New Roman" w:cs="Times New Roman"/>
          <w:color w:val="212121"/>
          <w:sz w:val="24"/>
          <w:szCs w:val="24"/>
          <w:shd w:val="clear" w:color="auto" w:fill="FFFFFF"/>
        </w:rPr>
        <w:fldChar w:fldCharType="begin" w:fldLock="1"/>
      </w:r>
      <w:r w:rsidR="00AF6CEE">
        <w:rPr>
          <w:rFonts w:ascii="Times New Roman" w:hAnsi="Times New Roman" w:cs="Times New Roman"/>
          <w:color w:val="212121"/>
          <w:sz w:val="24"/>
          <w:szCs w:val="24"/>
          <w:shd w:val="clear" w:color="auto" w:fill="FFFFFF"/>
        </w:rPr>
        <w:instrText>ADDIN CSL_CITATION {"citationItems":[{"id":"ITEM-1","itemData":{"DOI":"10.1016/J.IJBIOMAC.2019.04.083","ISSN":"1879-0003","PMID":"30986452","abstract":"Ralstonia eutropha Re2133/pCB81 is able to utilize various volatile fatty acids (VFAs) (acetate, butyrate, lactate, and propionate) for polyhydroxyalkanoates (PHAs) production. Acetate and lactate resulted in poly(3-hydroxybutyrate) P(3HB) production, butyrate in poly(3-hydroxybutyrate-co-3-hydroxyhexanoate) P(3HB-co-3HHx), and propionate in poly(3-hydroxybutyrate-co-3-hydroxyvalerate) P(3-HB-co-3HV). Various biomass yields i.e. (Yx/s, 0.131 ± 0.02 g/g acetate, 0.221 ± 0.02 g/g butyrate, 0.222 ± 0.05 g/g lactate, and 0.225 ± 0.04 g/g propionate) and PHA yields (Yp/s, 0.01 ± 0.001 g/g acetate, 0.11 ± 0.004 g/g butyrate, 0.03 ± 0.001 g/g lactate, and 0.18 ± 0.005 g/g propionate) were observed with the different organic acids. When all the organic acids were mixed together R. eutropha Re2133/pCB81 had the following order of preference; lactate &gt; butyrate &gt; propionate &gt; acetate. A response surface design study showed that in mixtures butyrate is the main organic acid involved in PHA production and acts as a precursor for HHx monomer units to produce copolymer P(3HB-co-3HHx). Food waste ferment (FWF) without any additional nitrogen source and precursors resulted in P(3HB-co-3HHx) accumulation (52 ± 4% w/w with 18.5 ± 3% HHx fraction).","author":[{"dropping-particle":"","family":"Bhatia","given":"Shashi Kant","non-dropping-particle":"","parse-names":false,"suffix":""},{"dropping-particle":"","family":"Gurav","given":"Ranjit","non-dropping-particle":"","parse-names":false,"suffix":""},{"dropping-particle":"","family":"Choi","given":"Tae Rim","non-dropping-particle":"","parse-names":false,"suffix":""},{"dropping-particle":"","family":"Jung","given":"Hye Rim","non-dropping-particle":"","parse-names":false,"suffix":""},{"dropping-particle":"","family":"Yang","given":"Soo Yeon","non-dropping-particle":"","parse-names":false,"suffix":""},{"dropping-particle":"","family":"Song","given":"Hun Suk","non-dropping-particle":"","parse-names":false,"suffix":""},{"dropping-particle":"","family":"Jeon","given":"Jong Min","non-dropping-particle":"","parse-names":false,"suffix":""},{"dropping-particle":"","family":"Kim","given":"Jae Seok","non-dropping-particle":"","parse-names":false,"suffix":""},{"dropping-particle":"","family":"Lee","given":"Yoo Kyung","non-dropping-particle":"","parse-names":false,"suffix":""},{"dropping-particle":"","family":"Yang","given":"Yung Hun","non-dropping-particle":"","parse-names":false,"suffix":""}],"container-title":"International journal of biological macromolecules","id":"ITEM-1","issued":{"date-parts":[["2019","7","15"]]},"page":"1-10","publisher":"Int J Biol Macromol","title":"Poly(3-hydroxybutyrate-co-3-hydroxyhexanoate) production from engineered Ralstonia eutropha using synthetic and anaerobically digested food waste derived volatile fatty acids","type":"article-journal","volume":"133"},"uris":["http://www.mendeley.com/documents/?uuid=942b2292-3355-3343-977e-16137b35ef6b"]}],"mendeley":{"formattedCitation":"[18]","plainTextFormattedCitation":"[18]","previouslyFormattedCitation":"[18]"},"properties":{"noteIndex":0},"schema":"https://github.com/citation-style-language/schema/raw/master/csl-citation.json"}</w:instrText>
      </w:r>
      <w:r w:rsidR="00AE4DB0" w:rsidRPr="003C5A98">
        <w:rPr>
          <w:rFonts w:ascii="Times New Roman" w:hAnsi="Times New Roman" w:cs="Times New Roman"/>
          <w:color w:val="212121"/>
          <w:sz w:val="24"/>
          <w:szCs w:val="24"/>
          <w:shd w:val="clear" w:color="auto" w:fill="FFFFFF"/>
        </w:rPr>
        <w:fldChar w:fldCharType="separate"/>
      </w:r>
      <w:r w:rsidR="00AF6CEE" w:rsidRPr="00AF6CEE">
        <w:rPr>
          <w:rFonts w:ascii="Times New Roman" w:hAnsi="Times New Roman" w:cs="Times New Roman"/>
          <w:noProof/>
          <w:color w:val="212121"/>
          <w:sz w:val="24"/>
          <w:szCs w:val="24"/>
          <w:shd w:val="clear" w:color="auto" w:fill="FFFFFF"/>
        </w:rPr>
        <w:t>[18]</w:t>
      </w:r>
      <w:r w:rsidR="00AE4DB0" w:rsidRPr="003C5A98">
        <w:rPr>
          <w:rFonts w:ascii="Times New Roman" w:hAnsi="Times New Roman" w:cs="Times New Roman"/>
          <w:color w:val="212121"/>
          <w:sz w:val="24"/>
          <w:szCs w:val="24"/>
          <w:shd w:val="clear" w:color="auto" w:fill="FFFFFF"/>
        </w:rPr>
        <w:fldChar w:fldCharType="end"/>
      </w:r>
      <w:r w:rsidR="003C5A98" w:rsidRPr="003C5A98">
        <w:rPr>
          <w:rFonts w:ascii="Times New Roman" w:hAnsi="Times New Roman" w:cs="Times New Roman"/>
          <w:color w:val="212121"/>
          <w:sz w:val="24"/>
          <w:szCs w:val="24"/>
          <w:shd w:val="clear" w:color="auto" w:fill="FFFFFF"/>
        </w:rPr>
        <w:t>.</w:t>
      </w:r>
      <w:r w:rsidR="003C5A98" w:rsidRPr="003C5A98">
        <w:t xml:space="preserve"> </w:t>
      </w:r>
      <w:r w:rsidR="003C5A98" w:rsidRPr="003C5A98">
        <w:rPr>
          <w:rFonts w:ascii="Times New Roman" w:hAnsi="Times New Roman" w:cs="Times New Roman"/>
          <w:color w:val="212121"/>
          <w:sz w:val="24"/>
          <w:szCs w:val="24"/>
          <w:shd w:val="clear" w:color="auto" w:fill="FFFFFF"/>
        </w:rPr>
        <w:t xml:space="preserve">When a key non-carboneous nutrient (e.g., nitrogen or phosphorus) is limited, many prokaryotic bacteria synthesis and accumulate PHAs as carbon and energy storage </w:t>
      </w:r>
      <w:r w:rsidR="000F13D6" w:rsidRPr="003C5A98">
        <w:rPr>
          <w:rFonts w:ascii="Times New Roman" w:hAnsi="Times New Roman" w:cs="Times New Roman"/>
          <w:color w:val="212121"/>
          <w:sz w:val="24"/>
          <w:szCs w:val="24"/>
          <w:shd w:val="clear" w:color="auto" w:fill="FFFFFF"/>
        </w:rPr>
        <w:t>essentials</w:t>
      </w:r>
      <w:r w:rsidR="003C5A98" w:rsidRPr="003C5A98">
        <w:rPr>
          <w:rFonts w:ascii="Times New Roman" w:hAnsi="Times New Roman" w:cs="Times New Roman"/>
          <w:color w:val="212121"/>
          <w:sz w:val="24"/>
          <w:szCs w:val="24"/>
          <w:shd w:val="clear" w:color="auto" w:fill="FFFFFF"/>
        </w:rPr>
        <w:t>.</w:t>
      </w:r>
      <w:r w:rsidR="008B6245" w:rsidRPr="008B6245">
        <w:t xml:space="preserve"> </w:t>
      </w:r>
      <w:r w:rsidR="008B6245" w:rsidRPr="008B6245">
        <w:rPr>
          <w:rFonts w:ascii="Times New Roman" w:hAnsi="Times New Roman" w:cs="Times New Roman"/>
          <w:color w:val="212121"/>
          <w:sz w:val="24"/>
          <w:szCs w:val="24"/>
          <w:shd w:val="clear" w:color="auto" w:fill="FFFFFF"/>
        </w:rPr>
        <w:t>The accumulation of these polymers allows for better survival in adverse environmental conditions. The most widely used plastics, however, are still synthetic polymers obtained from p</w:t>
      </w:r>
      <w:r w:rsidR="008B6245">
        <w:rPr>
          <w:rFonts w:ascii="Times New Roman" w:hAnsi="Times New Roman" w:cs="Times New Roman"/>
          <w:color w:val="212121"/>
          <w:sz w:val="24"/>
          <w:szCs w:val="24"/>
          <w:shd w:val="clear" w:color="auto" w:fill="FFFFFF"/>
        </w:rPr>
        <w:t>etroleum</w:t>
      </w:r>
      <w:r w:rsidR="008B6245" w:rsidRPr="008B6245">
        <w:rPr>
          <w:rFonts w:ascii="Times New Roman" w:hAnsi="Times New Roman" w:cs="Times New Roman"/>
          <w:color w:val="212121"/>
          <w:sz w:val="24"/>
          <w:szCs w:val="24"/>
          <w:shd w:val="clear" w:color="auto" w:fill="FFFFFF"/>
        </w:rPr>
        <w:t xml:space="preserve"> based hydrocarbons</w:t>
      </w:r>
      <w:r w:rsidR="00AE4DB0">
        <w:rPr>
          <w:rFonts w:ascii="Times New Roman" w:hAnsi="Times New Roman" w:cs="Times New Roman"/>
          <w:color w:val="212121"/>
          <w:sz w:val="24"/>
          <w:szCs w:val="24"/>
          <w:shd w:val="clear" w:color="auto" w:fill="FFFFFF"/>
        </w:rPr>
        <w:fldChar w:fldCharType="begin" w:fldLock="1"/>
      </w:r>
      <w:r w:rsidR="00AF6CEE">
        <w:rPr>
          <w:rFonts w:ascii="Times New Roman" w:hAnsi="Times New Roman" w:cs="Times New Roman"/>
          <w:color w:val="212121"/>
          <w:sz w:val="24"/>
          <w:szCs w:val="24"/>
          <w:shd w:val="clear" w:color="auto" w:fill="FFFFFF"/>
        </w:rPr>
        <w:instrText>ADDIN CSL_CITATION {"citationItems":[{"id":"ITEM-1","itemData":{"DOI":"10.1126/SCIADV.1700782","ISSN":"2375-2548","PMID":"28776036","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author":[{"dropping-particle":"","family":"Geyer","given":"Roland","non-dropping-particle":"","parse-names":false,"suffix":""},{"dropping-particle":"","family":"Jambeck","given":"Jenna R.","non-dropping-particle":"","parse-names":false,"suffix":""},{"dropping-particle":"","family":"Law","given":"Kara Lavender","non-dropping-particle":"","parse-names":false,"suffix":""}],"container-title":"Science advances","id":"ITEM-1","issue":"7","issued":{"date-parts":[["2017","7","5"]]},"publisher":"Sci Adv","title":"Production, use, and fate of all plastics ever made","type":"article-journal","volume":"3"},"uris":["http://www.mendeley.com/documents/?uuid=5edf1250-a6ba-3520-b20a-ec24347b6a2b"]}],"mendeley":{"formattedCitation":"[7]","plainTextFormattedCitation":"[7]","previouslyFormattedCitation":"[7]"},"properties":{"noteIndex":0},"schema":"https://github.com/citation-style-language/schema/raw/master/csl-citation.json"}</w:instrText>
      </w:r>
      <w:r w:rsidR="00AE4DB0">
        <w:rPr>
          <w:rFonts w:ascii="Times New Roman" w:hAnsi="Times New Roman" w:cs="Times New Roman"/>
          <w:color w:val="212121"/>
          <w:sz w:val="24"/>
          <w:szCs w:val="24"/>
          <w:shd w:val="clear" w:color="auto" w:fill="FFFFFF"/>
        </w:rPr>
        <w:fldChar w:fldCharType="separate"/>
      </w:r>
      <w:r w:rsidR="00AF6CEE" w:rsidRPr="00AF6CEE">
        <w:rPr>
          <w:rFonts w:ascii="Times New Roman" w:hAnsi="Times New Roman" w:cs="Times New Roman"/>
          <w:noProof/>
          <w:color w:val="212121"/>
          <w:sz w:val="24"/>
          <w:szCs w:val="24"/>
          <w:shd w:val="clear" w:color="auto" w:fill="FFFFFF"/>
        </w:rPr>
        <w:t>[7]</w:t>
      </w:r>
      <w:r w:rsidR="00AE4DB0">
        <w:rPr>
          <w:rFonts w:ascii="Times New Roman" w:hAnsi="Times New Roman" w:cs="Times New Roman"/>
          <w:color w:val="212121"/>
          <w:sz w:val="24"/>
          <w:szCs w:val="24"/>
          <w:shd w:val="clear" w:color="auto" w:fill="FFFFFF"/>
        </w:rPr>
        <w:fldChar w:fldCharType="end"/>
      </w:r>
      <w:r w:rsidR="008B6245" w:rsidRPr="008B6245">
        <w:rPr>
          <w:rFonts w:ascii="Times New Roman" w:hAnsi="Times New Roman" w:cs="Times New Roman"/>
          <w:color w:val="212121"/>
          <w:sz w:val="24"/>
          <w:szCs w:val="24"/>
          <w:shd w:val="clear" w:color="auto" w:fill="FFFFFF"/>
        </w:rPr>
        <w:t>.</w:t>
      </w:r>
    </w:p>
    <w:p w:rsidR="008B6245" w:rsidRPr="0020452B" w:rsidRDefault="008B6245" w:rsidP="0020452B">
      <w:pPr>
        <w:pStyle w:val="ListParagraph"/>
        <w:numPr>
          <w:ilvl w:val="0"/>
          <w:numId w:val="4"/>
        </w:numPr>
        <w:jc w:val="both"/>
        <w:rPr>
          <w:rFonts w:ascii="Times New Roman" w:hAnsi="Times New Roman" w:cs="Times New Roman"/>
          <w:color w:val="212121"/>
          <w:sz w:val="24"/>
          <w:szCs w:val="24"/>
          <w:shd w:val="clear" w:color="auto" w:fill="FFFFFF"/>
        </w:rPr>
      </w:pPr>
      <w:r w:rsidRPr="0020452B">
        <w:rPr>
          <w:rFonts w:ascii="Times New Roman" w:hAnsi="Times New Roman" w:cs="Times New Roman"/>
          <w:color w:val="212121"/>
          <w:sz w:val="24"/>
          <w:szCs w:val="24"/>
          <w:shd w:val="clear" w:color="auto" w:fill="FFFFFF"/>
        </w:rPr>
        <w:t>MICROBIAL DEGRADATION OF PLASTIC</w:t>
      </w:r>
    </w:p>
    <w:p w:rsidR="008B6245" w:rsidRPr="003C5A98" w:rsidRDefault="00ED55E3" w:rsidP="00033960">
      <w:pPr>
        <w:jc w:val="both"/>
        <w:rPr>
          <w:rFonts w:ascii="Times New Roman" w:hAnsi="Times New Roman" w:cs="Times New Roman"/>
          <w:sz w:val="24"/>
          <w:szCs w:val="24"/>
        </w:rPr>
      </w:pPr>
      <w:r w:rsidRPr="00ED55E3">
        <w:rPr>
          <w:rFonts w:ascii="Times New Roman" w:hAnsi="Times New Roman" w:cs="Times New Roman"/>
          <w:sz w:val="24"/>
          <w:szCs w:val="24"/>
        </w:rPr>
        <w:t>Biodegradation is the process by which large po</w:t>
      </w:r>
      <w:r>
        <w:rPr>
          <w:rFonts w:ascii="Times New Roman" w:hAnsi="Times New Roman" w:cs="Times New Roman"/>
          <w:sz w:val="24"/>
          <w:szCs w:val="24"/>
        </w:rPr>
        <w:t>lymer molecules are degraded by</w:t>
      </w:r>
      <w:r w:rsidRPr="00ED55E3">
        <w:rPr>
          <w:rFonts w:ascii="Times New Roman" w:hAnsi="Times New Roman" w:cs="Times New Roman"/>
          <w:sz w:val="24"/>
          <w:szCs w:val="24"/>
        </w:rPr>
        <w:t> living organisms into oligomers and monomers.</w:t>
      </w:r>
      <w:r w:rsidRPr="00ED55E3">
        <w:t xml:space="preserve"> </w:t>
      </w:r>
      <w:r w:rsidRPr="00ED55E3">
        <w:rPr>
          <w:rFonts w:ascii="Times New Roman" w:hAnsi="Times New Roman" w:cs="Times New Roman"/>
          <w:sz w:val="24"/>
          <w:szCs w:val="24"/>
        </w:rPr>
        <w:t>Plastic degradation by microbia</w:t>
      </w:r>
      <w:r>
        <w:rPr>
          <w:rFonts w:ascii="Times New Roman" w:hAnsi="Times New Roman" w:cs="Times New Roman"/>
          <w:sz w:val="24"/>
          <w:szCs w:val="24"/>
        </w:rPr>
        <w:t>l and/or enzymatic methods is a</w:t>
      </w:r>
      <w:r w:rsidRPr="00ED55E3">
        <w:rPr>
          <w:rFonts w:ascii="Times New Roman" w:hAnsi="Times New Roman" w:cs="Times New Roman"/>
          <w:sz w:val="24"/>
          <w:szCs w:val="24"/>
        </w:rPr>
        <w:t xml:space="preserve"> useful approach for depolymerizing waste petro-plastics into smaller units (monomers) for</w:t>
      </w:r>
      <w:r>
        <w:rPr>
          <w:rFonts w:ascii="Times New Roman" w:hAnsi="Times New Roman" w:cs="Times New Roman"/>
          <w:sz w:val="24"/>
          <w:szCs w:val="24"/>
        </w:rPr>
        <w:t xml:space="preserve"> the purpose of</w:t>
      </w:r>
      <w:r w:rsidRPr="00ED55E3">
        <w:rPr>
          <w:rFonts w:ascii="Times New Roman" w:hAnsi="Times New Roman" w:cs="Times New Roman"/>
          <w:sz w:val="24"/>
          <w:szCs w:val="24"/>
        </w:rPr>
        <w:t xml:space="preserve"> recycling or mineralizing them into water, carbon dioxide, and new biomass, </w:t>
      </w:r>
      <w:r>
        <w:rPr>
          <w:rFonts w:ascii="Times New Roman" w:hAnsi="Times New Roman" w:cs="Times New Roman"/>
          <w:sz w:val="24"/>
          <w:szCs w:val="24"/>
        </w:rPr>
        <w:t xml:space="preserve">at the same time </w:t>
      </w:r>
      <w:r w:rsidRPr="00ED55E3">
        <w:rPr>
          <w:rFonts w:ascii="Times New Roman" w:hAnsi="Times New Roman" w:cs="Times New Roman"/>
          <w:sz w:val="24"/>
          <w:szCs w:val="24"/>
        </w:rPr>
        <w:t>also producing higher-value bioproducts</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139/CJM-2018-0335","ISSN":"1480-3275","PMID":"30485122","abstract":"We have characterized the ability of eight bacterial strains to utilize powdered low-density polyethylene (LDPE) plastic (untreated and without any additives) as a sole carbon source. Cell mass production on LDPE-containing medium after 21 days of incubation varied between 0.083 ± 0.015 g/L cell dry mass (cdm) for Micrococcus luteus IRN20 and 0.39 ± 0.036 g/L for Cupriavidus necator H16. The percent decrease in LDPE mass ranged from 18.9% ± 0.72% for M. luteus IRN20 to 33.7% ± 1.2% for C. necator H16. Linear alkane hydrolysis products from LDPE degradation were detected in the culture media, and the carbon chain lengths of the hydrolysis products detected varied, depending on the species of bacteria. We also determined that C. necator H16 produced short-chain-length polyhydroxyalkanoate biopolymers, while Pseudomonas putida LS46 and Acinetobacter pittii IRN19 produced medium-chain-length biopolymers while growing on polyethylene powder. Cupriavidus necator H16 accumulated poly (3-hydroxybutyrate-co-3-hydroxyvalerate) (PHB-V) polymers to 3.18% ± 0.4% of cdm. The monomer composition of the PHB-V was 94.9% ± 0.61% 3-hydroxybutyrate and 5.03% ± 0.56% 3-hydroxyvalerate. This is the first report that provides direct evidence for simultaneous bioconversion of LDPE plastic to biodegradable polyhydroxyalkanoate polymers.","author":[{"dropping-particle":"","family":"Montazer","given":"Zahra","non-dropping-particle":"","parse-names":false,"suffix":""},{"dropping-particle":"","family":"Habibi Najafi","given":"Mohammad B.","non-dropping-particle":"","parse-names":false,"suffix":""},{"dropping-particle":"","family":"Levin","given":"David B.","non-dropping-particle":"","parse-names":false,"suffix":""}],"container-title":"Canadian journal of microbiology","id":"ITEM-1","issue":"3","issued":{"date-parts":[["2019"]]},"page":"224-234","publisher":"Can J Microbiol","title":"Microbial degradation of low-density polyethylene and synthesis of polyhydroxyalkanoate polymers","type":"article-journal","volume":"65"},"uris":["http://www.mendeley.com/documents/?uuid=eb471e6b-b628-365f-b63d-f90020eb6a36"]}],"mendeley":{"formattedCitation":"[19]","plainTextFormattedCitation":"[19]","previouslyFormattedCitation":"[19]"},"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19]</w:t>
      </w:r>
      <w:r w:rsidR="00AE4DB0">
        <w:rPr>
          <w:rFonts w:ascii="Times New Roman" w:hAnsi="Times New Roman" w:cs="Times New Roman"/>
          <w:sz w:val="24"/>
          <w:szCs w:val="24"/>
        </w:rPr>
        <w:fldChar w:fldCharType="end"/>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3390/POLYM12010123","ISSN":"20734360","PMID":"31948075","abstract":"Polyethylene (PE) is the most abundant synthetic, petroleum-based plastic materials produced globally, and one of the most resistant to biodegradation, resulting in massive accumulation in the environment. Although the microbial degradation of polyethylene has been reported, complete biodegradation of polyethylene has not been achieved, and rapid degradation of polyethylene under ambient conditions in the environment is still not feasible. Experiments reported in the literature suer from a number of limitations, and conclusive evidence for the complete biodegradation of polyethylene by microorganisms has been elusive. These limitations include the lack of a working definition for the biodegradation of polyethylene that can lead to testable hypotheses, a non-uniform description of experimental conditions used, and variations in the type(s) of polyethylene used, leading to a profound limitation in our understanding of the processes and mechanisms involved in the microbial degradation of polyethylene. The objective of this review is to outline the challenges in polyethylene degradation experiments and clarify the parameters required to achieve polyethylene biodegradation. This review emphasizes the necessity of developing a biochemically-based definition for the biodegradation of polyethylene (and other synthetic plastics) to simplify the comparison of results of experiments focused for the microbial degradation of polyethylene.","author":[{"dropping-particle":"","family":"Montazer","given":"Zahra","non-dropping-particle":"","parse-names":false,"suffix":""},{"dropping-particle":"","family":"Najafi","given":"Mohammad B.Habibi","non-dropping-particle":"","parse-names":false,"suffix":""},{"dropping-particle":"","family":"Levin","given":"David B.","non-dropping-particle":"","parse-names":false,"suffix":""}],"container-title":"Polymers","id":"ITEM-1","issue":"1","issued":{"date-parts":[["2020","1","1"]]},"publisher":"Multidisciplinary Digital Publishing Institute  (MDPI)","title":"Challenges with Verifying Microbial Degradation of Polyethylene","type":"article-journal","volume":"12"},"uris":["http://www.mendeley.com/documents/?uuid=69f6945f-c1f1-3e07-9f4d-901d8d016500"]}],"mendeley":{"formattedCitation":"[20]","plainTextFormattedCitation":"[20]","previouslyFormattedCitation":"[20]"},"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20]</w:t>
      </w:r>
      <w:r w:rsidR="00AE4DB0">
        <w:rPr>
          <w:rFonts w:ascii="Times New Roman" w:hAnsi="Times New Roman" w:cs="Times New Roman"/>
          <w:sz w:val="24"/>
          <w:szCs w:val="24"/>
        </w:rPr>
        <w:fldChar w:fldCharType="end"/>
      </w:r>
      <w:r w:rsidRPr="00ED55E3">
        <w:rPr>
          <w:rFonts w:ascii="Times New Roman" w:hAnsi="Times New Roman" w:cs="Times New Roman"/>
          <w:sz w:val="24"/>
          <w:szCs w:val="24"/>
        </w:rPr>
        <w:t>.</w:t>
      </w:r>
      <w:r w:rsidR="007E233D" w:rsidRPr="007E233D">
        <w:t xml:space="preserve"> </w:t>
      </w:r>
      <w:r w:rsidR="007E233D" w:rsidRPr="007E233D">
        <w:rPr>
          <w:rFonts w:ascii="Times New Roman" w:hAnsi="Times New Roman" w:cs="Times New Roman"/>
          <w:sz w:val="24"/>
          <w:szCs w:val="24"/>
        </w:rPr>
        <w:t>Plastic biodegradation involves the microbe excreting extracellular enzymes, attaching the enzyme to the surface of the plastic, and hydrolysis to short polymer intermediates, which are then ingested by microbial cells as a carbon source, releasing CO2.</w:t>
      </w:r>
      <w:r w:rsidR="007E233D" w:rsidRPr="007E233D">
        <w:t xml:space="preserve"> </w:t>
      </w:r>
      <w:r w:rsidR="007E233D" w:rsidRPr="007E233D">
        <w:rPr>
          <w:rFonts w:ascii="Times New Roman" w:hAnsi="Times New Roman" w:cs="Times New Roman"/>
          <w:sz w:val="24"/>
          <w:szCs w:val="24"/>
        </w:rPr>
        <w:t xml:space="preserve">Petroleum-based polymers have been known to breakdown in vitro by over 90 microorganisms, notably </w:t>
      </w:r>
      <w:r w:rsidR="001E2F4E">
        <w:rPr>
          <w:rFonts w:ascii="Times New Roman" w:hAnsi="Times New Roman" w:cs="Times New Roman"/>
          <w:sz w:val="24"/>
          <w:szCs w:val="24"/>
        </w:rPr>
        <w:t xml:space="preserve">by </w:t>
      </w:r>
      <w:r w:rsidR="007E233D" w:rsidRPr="007E233D">
        <w:rPr>
          <w:rFonts w:ascii="Times New Roman" w:hAnsi="Times New Roman" w:cs="Times New Roman"/>
          <w:sz w:val="24"/>
          <w:szCs w:val="24"/>
        </w:rPr>
        <w:t>bacteria and fungi</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9790/2402-1105029398","ISSN":"23192399","abstract":"Plastic wastes accumulating in the environment are posing an ever increasing ecological threat. Plastics that are biodegradable can be considered environment friendly, they have an increasing range of potential application and are driven by the growing use of plastics in packaging. In this study, the biodegradation of plastic material was analyzed 1 month of incubation in liquid culture method. The microbial species found associated with the degrading materials were identified as three Gram positive and two Gram negative bacteria. The microbial species associated with the polythene materials were identified as Bacillus amylolyticus, Bacillus firmus, Pseudomonas putida, Pseudomonas fluroscence, Bacillus subtilis. The efficacy of microbes in the degradation of plastics were analyzed in liquid (shaker) culture method, among the bacteria Pseudomonas putida degrades plastic more in 1 month (30% weight loss/month) period compared to others and lowest degradation rate was observed in case of Bacillus subtilis (22% weight loss/month). This work reveals that Pseudomonas putida posses greater potential to degrade plastics when compared with other bacteria.","author":[{"dropping-particle":"","family":"Jumaah","given":"Omar Saad","non-dropping-particle":"","parse-names":false,"suffix":""}],"container-title":"IOSR Journal of Environmental Science, Toxicology and Food Technology","id":"ITEM-1","issue":"05","issued":{"date-parts":[["2017","5"]]},"page":"93-98","publisher":"IOSR Journals","title":"Screening Of Plastic Degrading Bacteria from Dumped Soil Area","type":"article-journal","volume":"11"},"uris":["http://www.mendeley.com/documents/?uuid=30e83a76-ad7e-33d8-a351-97c33bc96021"]}],"mendeley":{"formattedCitation":"[21]","plainTextFormattedCitation":"[21]","previouslyFormattedCitation":"[21]"},"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21]</w:t>
      </w:r>
      <w:r w:rsidR="00AE4DB0">
        <w:rPr>
          <w:rFonts w:ascii="Times New Roman" w:hAnsi="Times New Roman" w:cs="Times New Roman"/>
          <w:sz w:val="24"/>
          <w:szCs w:val="24"/>
        </w:rPr>
        <w:fldChar w:fldCharType="end"/>
      </w:r>
      <w:r w:rsidR="007E233D" w:rsidRPr="007E233D">
        <w:rPr>
          <w:rFonts w:ascii="Times New Roman" w:hAnsi="Times New Roman" w:cs="Times New Roman"/>
          <w:sz w:val="24"/>
          <w:szCs w:val="24"/>
        </w:rPr>
        <w:t>.</w:t>
      </w:r>
      <w:r w:rsidR="001E2F4E" w:rsidRPr="001E2F4E">
        <w:t xml:space="preserve"> </w:t>
      </w:r>
      <w:r w:rsidR="001E2F4E" w:rsidRPr="001E2F4E">
        <w:rPr>
          <w:rFonts w:ascii="Times New Roman" w:hAnsi="Times New Roman" w:cs="Times New Roman"/>
          <w:sz w:val="24"/>
          <w:szCs w:val="24"/>
        </w:rPr>
        <w:t>They enhance soil fertility, limit plastic deposition in the environment, and lower waste management costs in this way. Biodegradable polymers may also be useful in the generation of important metabolites (monomers and oligomers)</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3390/IJMS10093722","ISSN":"1422-0067","PMID":"19865515","abstract":"Plastic is a broad name given to different polymers with high molecular weight, which can be degraded by various processes. However, considering their abundance in the environment and their specificity in attacking plastics, biodegradation of plastics by microorganisms and enzymes seems to be the most effective process. When plastics are used as substrates for microorganisms, evaluation of their biodegradability should not only be based on their chemical structure, but also on their physical properties (melting point, glass transition temperature, crystallinity, storage modulus etc.). In this review, microbial and enzymatic biodegradation of plastics and some factors that affect their biodegradability are discussed.","author":[{"dropping-particle":"","family":"Tokiwa","given":"Yutaka","non-dropping-particle":"","parse-names":false,"suffix":""},{"dropping-particle":"","family":"Calabia","given":"Buenaventurada P.","non-dropping-particle":"","parse-names":false,"suffix":""},{"dropping-particle":"","family":"Ugwu","given":"Charles U.","non-dropping-particle":"","parse-names":false,"suffix":""},{"dropping-particle":"","family":"Aiba","given":"Seiichi","non-dropping-particle":"","parse-names":false,"suffix":""}],"container-title":"International Journal of Molecular Sciences 2009, Vol. 10, Pages 3722-3742","id":"ITEM-1","issue":"9","issued":{"date-parts":[["2009","8","26"]]},"page":"3722-3742","publisher":"Molecular Diversity Preservation International","title":"Biodegradability of Plastics","type":"article-journal","volume":"10"},"uris":["http://www.mendeley.com/documents/?uuid=0e3aafff-5f3a-3d3f-8d06-c6d0a40b9485"]}],"mendeley":{"formattedCitation":"[22]","plainTextFormattedCitation":"[22]","previouslyFormattedCitation":"[22]"},"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22]</w:t>
      </w:r>
      <w:r w:rsidR="00AE4DB0">
        <w:rPr>
          <w:rFonts w:ascii="Times New Roman" w:hAnsi="Times New Roman" w:cs="Times New Roman"/>
          <w:sz w:val="24"/>
          <w:szCs w:val="24"/>
        </w:rPr>
        <w:fldChar w:fldCharType="end"/>
      </w:r>
      <w:r w:rsidR="001E2F4E">
        <w:rPr>
          <w:rFonts w:ascii="Times New Roman" w:hAnsi="Times New Roman" w:cs="Times New Roman"/>
          <w:sz w:val="24"/>
          <w:szCs w:val="24"/>
        </w:rPr>
        <w:t>.</w:t>
      </w:r>
      <w:r w:rsidR="00FE57AB" w:rsidRPr="00FE57AB">
        <w:t xml:space="preserve"> </w:t>
      </w:r>
      <w:r w:rsidR="00FE57AB" w:rsidRPr="00FE57AB">
        <w:rPr>
          <w:rFonts w:ascii="Times New Roman" w:hAnsi="Times New Roman" w:cs="Times New Roman"/>
          <w:sz w:val="24"/>
          <w:szCs w:val="24"/>
        </w:rPr>
        <w:t>Numerous polymer characteristics, like the presence of branching and additional functional groups that enhance greater hydrophilicity; the relative share of both crystalline and amorphous regions; the involvement of polar covalent bonds, like ester or amide bonds, rather than carbon–carbon bonds; the length and</w:t>
      </w:r>
      <w:r w:rsidR="00FE57AB">
        <w:rPr>
          <w:rFonts w:ascii="Times New Roman" w:hAnsi="Times New Roman" w:cs="Times New Roman"/>
          <w:sz w:val="24"/>
          <w:szCs w:val="24"/>
        </w:rPr>
        <w:t xml:space="preserve"> </w:t>
      </w:r>
      <w:r w:rsidR="00FE57AB" w:rsidRPr="00FE57AB">
        <w:rPr>
          <w:rFonts w:ascii="Times New Roman" w:hAnsi="Times New Roman" w:cs="Times New Roman"/>
          <w:sz w:val="24"/>
          <w:szCs w:val="24"/>
        </w:rPr>
        <w:t xml:space="preserve">molecular weight of the </w:t>
      </w:r>
      <w:r w:rsidR="00FE57AB">
        <w:rPr>
          <w:rFonts w:ascii="Times New Roman" w:hAnsi="Times New Roman" w:cs="Times New Roman"/>
          <w:sz w:val="24"/>
          <w:szCs w:val="24"/>
        </w:rPr>
        <w:t xml:space="preserve">given </w:t>
      </w:r>
      <w:r w:rsidR="00FE57AB" w:rsidRPr="00FE57AB">
        <w:rPr>
          <w:rFonts w:ascii="Times New Roman" w:hAnsi="Times New Roman" w:cs="Times New Roman"/>
          <w:sz w:val="24"/>
          <w:szCs w:val="24"/>
        </w:rPr>
        <w:t xml:space="preserve">carbon chain; the size and form of the </w:t>
      </w:r>
      <w:r w:rsidR="00FE57AB">
        <w:rPr>
          <w:rFonts w:ascii="Times New Roman" w:hAnsi="Times New Roman" w:cs="Times New Roman"/>
          <w:sz w:val="24"/>
          <w:szCs w:val="24"/>
        </w:rPr>
        <w:t xml:space="preserve">given </w:t>
      </w:r>
      <w:r w:rsidR="00FE57AB" w:rsidRPr="00FE57AB">
        <w:rPr>
          <w:rFonts w:ascii="Times New Roman" w:hAnsi="Times New Roman" w:cs="Times New Roman"/>
          <w:sz w:val="24"/>
          <w:szCs w:val="24"/>
        </w:rPr>
        <w:t>substrate (fibers, films pellets, powder,</w:t>
      </w:r>
      <w:r w:rsidR="003D0EE0">
        <w:rPr>
          <w:rFonts w:ascii="Times New Roman" w:hAnsi="Times New Roman" w:cs="Times New Roman"/>
          <w:sz w:val="24"/>
          <w:szCs w:val="24"/>
        </w:rPr>
        <w:t>); and environmental</w:t>
      </w:r>
      <w:r w:rsidR="003D0EE0" w:rsidRPr="003D0EE0">
        <w:rPr>
          <w:rFonts w:ascii="Times New Roman" w:hAnsi="Times New Roman" w:cs="Times New Roman"/>
          <w:sz w:val="24"/>
          <w:szCs w:val="24"/>
        </w:rPr>
        <w:t xml:space="preserve"> factors such as pH,  moisture, UV, and temperature; and enzyme characteristics</w:t>
      </w:r>
      <w:r w:rsidR="00FE57AB" w:rsidRPr="00FE57AB">
        <w:rPr>
          <w:rFonts w:ascii="Times New Roman" w:hAnsi="Times New Roman" w:cs="Times New Roman"/>
          <w:sz w:val="24"/>
          <w:szCs w:val="24"/>
        </w:rPr>
        <w:t xml:space="preserve"> all have a strong influence on the</w:t>
      </w:r>
      <w:r w:rsidR="00FE57AB">
        <w:rPr>
          <w:rFonts w:ascii="Times New Roman" w:hAnsi="Times New Roman" w:cs="Times New Roman"/>
          <w:sz w:val="24"/>
          <w:szCs w:val="24"/>
        </w:rPr>
        <w:t xml:space="preserve"> rate of</w:t>
      </w:r>
      <w:r w:rsidR="00FE57AB" w:rsidRPr="00FE57AB">
        <w:rPr>
          <w:rFonts w:ascii="Times New Roman" w:hAnsi="Times New Roman" w:cs="Times New Roman"/>
          <w:sz w:val="24"/>
          <w:szCs w:val="24"/>
        </w:rPr>
        <w:t xml:space="preserve"> biodegradation</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07/S11356-018-1234-9","ISSN":"1614-7499","PMID":"29332271","abstract":"Plastic is a general term used for a wide range of high molecular weight organic polymers obtained mostly from the various hydrocarbon and petroleum derivatives. There is an ever-increasing trend towards the production and consumption of plastics due to their extensive industrial and domestic applications. However, a wide spectrum of these polymers is non-biodegradable with few exceptions. The extensive use of plastics, lack of waste management, and casual community behavior towards their proper disposal pose a significant threat to the environment. This has raised growing concerns among various stakeholders to devise policies and innovative strategies for plastic waste management, use of biodegradable polymers especially in packaging, and educating people for their proper disposal. Current polymer degradation strategies rely on chemical, thermal, photo, and biological procedures. In the presence of proper waste management strategies coupled with industrially controlled biodegradation facilities, the use of biodegradable plastics for some applications such as packaging or health industry is a promising and attractive option for economic, environmental, and health benefits. This review highlights the classification of plastics with special emphasis on biodegradable plastics and their rational use, the identified mechanisms of plastic biodegradation, the microorganisms involved in biodegradation, and the current insights into the research on biodegradable plastics. The review has also identified the research gaps in plastic biodegradation followed by future research directions.","author":[{"dropping-particle":"","family":"Ahmed","given":"Temoor","non-dropping-particle":"","parse-names":false,"suffix":""},{"dropping-particle":"","family":"Shahid","given":"Muhammad","non-dropping-particle":"","parse-names":false,"suffix":""},{"dropping-particle":"","family":"Azeem","given":"Farrukh","non-dropping-particle":"","parse-names":false,"suffix":""},{"dropping-particle":"","family":"Rasul","given":"Ijaz","non-dropping-particle":"","parse-names":false,"suffix":""},{"dropping-particle":"","family":"Shah","given":"Asad Ali","non-dropping-particle":"","parse-names":false,"suffix":""},{"dropping-particle":"","family":"Noman","given":"Muhammad","non-dropping-particle":"","parse-names":false,"suffix":""},{"dropping-particle":"","family":"Hameed","given":"Amir","non-dropping-particle":"","parse-names":false,"suffix":""},{"dropping-particle":"","family":"Manzoor","given":"Natasha","non-dropping-particle":"","parse-names":false,"suffix":""},{"dropping-particle":"","family":"Manzoor","given":"Irfan","non-dropping-particle":"","parse-names":false,"suffix":""},{"dropping-particle":"","family":"Muhammad","given":"Sher","non-dropping-particle":"","parse-names":false,"suffix":""}],"container-title":"Environmental science and pollution research international","id":"ITEM-1","issue":"8","issued":{"date-parts":[["2018","3","1"]]},"page":"7287-7298","publisher":"Environ Sci Pollut Res Int","title":"Biodegradation of plastics: current scenario and future prospects for environmental safety","type":"article-journal","volume":"25"},"uris":["http://www.mendeley.com/documents/?uuid=3bad9d16-9984-3f74-aee0-ee8059748635"]}],"mendeley":{"formattedCitation":"[23]","plainTextFormattedCitation":"[23]","previouslyFormattedCitation":"[23]"},"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23]</w:t>
      </w:r>
      <w:r w:rsidR="00AE4DB0">
        <w:rPr>
          <w:rFonts w:ascii="Times New Roman" w:hAnsi="Times New Roman" w:cs="Times New Roman"/>
          <w:sz w:val="24"/>
          <w:szCs w:val="24"/>
        </w:rPr>
        <w:fldChar w:fldCharType="end"/>
      </w:r>
      <w:r w:rsidR="00FE57AB">
        <w:rPr>
          <w:rFonts w:ascii="Times New Roman" w:hAnsi="Times New Roman" w:cs="Times New Roman"/>
          <w:sz w:val="24"/>
          <w:szCs w:val="24"/>
        </w:rPr>
        <w:t>.</w:t>
      </w:r>
    </w:p>
    <w:p w:rsidR="000D05C0" w:rsidRDefault="000D05C0" w:rsidP="00033960">
      <w:pPr>
        <w:jc w:val="both"/>
        <w:rPr>
          <w:rFonts w:ascii="Times New Roman" w:hAnsi="Times New Roman" w:cs="Times New Roman"/>
          <w:sz w:val="24"/>
          <w:szCs w:val="24"/>
        </w:rPr>
      </w:pPr>
    </w:p>
    <w:p w:rsidR="000D05C0" w:rsidRDefault="00C425B7" w:rsidP="00033960">
      <w:pPr>
        <w:jc w:val="both"/>
      </w:pPr>
      <w:r>
        <w:lastRenderedPageBreak/>
        <w:t xml:space="preserve">                               </w:t>
      </w:r>
      <w:r>
        <w:object w:dxaOrig="8400" w:dyaOrig="36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75pt;height:144.75pt" o:ole="">
            <v:imagedata r:id="rId9" o:title=""/>
          </v:shape>
          <o:OLEObject Type="Embed" ProgID="KingDrawXObject.Document" ShapeID="_x0000_i1025" DrawAspect="Content" ObjectID="_1739258274" r:id="rId10"/>
        </w:object>
      </w:r>
      <w:r w:rsidR="00F05C5B">
        <w:rPr>
          <w:noProof/>
        </w:rPr>
        <w:object w:dxaOrig="1440" w:dyaOrig="1440">
          <v:shape id="_x0000_s1059" type="#_x0000_t75" style="position:absolute;left:0;text-align:left;margin-left:0;margin-top:0;width:139.4pt;height:118.65pt;z-index:251685888;mso-position-horizontal:left;mso-position-horizontal-relative:text;mso-position-vertical-relative:text">
            <v:imagedata r:id="rId11" o:title=""/>
            <w10:wrap type="square" side="right"/>
          </v:shape>
          <o:OLEObject Type="Embed" ProgID="KingDrawXObject.Document" ShapeID="_x0000_s1059" DrawAspect="Content" ObjectID="_1739258279" r:id="rId12"/>
        </w:object>
      </w:r>
      <w:r>
        <w:br w:type="textWrapping" w:clear="all"/>
      </w:r>
    </w:p>
    <w:p w:rsidR="00C425B7" w:rsidRDefault="00F81107" w:rsidP="00033960">
      <w:pPr>
        <w:jc w:val="both"/>
        <w:rPr>
          <w:rFonts w:ascii="Times New Roman" w:hAnsi="Times New Roman" w:cs="Times New Roman"/>
          <w:sz w:val="24"/>
          <w:szCs w:val="24"/>
        </w:rPr>
      </w:pPr>
      <w:r>
        <w:t>PET-Polyethylene terephthalate</w:t>
      </w:r>
      <w:r w:rsidR="00C425B7">
        <w:t xml:space="preserve">                                          </w:t>
      </w:r>
      <w:r w:rsidR="00C425B7">
        <w:rPr>
          <w:rFonts w:ascii="Times New Roman" w:hAnsi="Times New Roman" w:cs="Times New Roman"/>
          <w:sz w:val="24"/>
          <w:szCs w:val="24"/>
        </w:rPr>
        <w:t xml:space="preserve">PU-Polyurethane                 </w:t>
      </w:r>
    </w:p>
    <w:p w:rsidR="00C425B7" w:rsidRDefault="00C425B7" w:rsidP="00033960">
      <w:pPr>
        <w:jc w:val="both"/>
      </w:pPr>
      <w:r>
        <w:object w:dxaOrig="1515" w:dyaOrig="1711">
          <v:shape id="_x0000_i1026" type="#_x0000_t75" style="width:76.5pt;height:100.5pt" o:ole="">
            <v:imagedata r:id="rId13" o:title=""/>
          </v:shape>
          <o:OLEObject Type="Embed" ProgID="KingDrawXObject.Document" ShapeID="_x0000_i1026" DrawAspect="Content" ObjectID="_1739258275" r:id="rId14"/>
        </w:object>
      </w:r>
      <w:r>
        <w:t xml:space="preserve">                                                              </w:t>
      </w:r>
      <w:r>
        <w:object w:dxaOrig="1996" w:dyaOrig="1831">
          <v:shape id="_x0000_i1027" type="#_x0000_t75" style="width:99pt;height:91.5pt" o:ole="">
            <v:imagedata r:id="rId15" o:title=""/>
          </v:shape>
          <o:OLEObject Type="Embed" ProgID="KingDrawXObject.Document" ShapeID="_x0000_i1027" DrawAspect="Content" ObjectID="_1739258276" r:id="rId16"/>
        </w:object>
      </w:r>
    </w:p>
    <w:p w:rsidR="00C425B7" w:rsidRDefault="001B6551" w:rsidP="00033960">
      <w:pPr>
        <w:jc w:val="both"/>
        <w:rPr>
          <w:rFonts w:ascii="Times New Roman" w:hAnsi="Times New Roman" w:cs="Times New Roman"/>
          <w:sz w:val="24"/>
          <w:szCs w:val="24"/>
        </w:rPr>
      </w:pPr>
      <w:r>
        <w:t>PE- Polyethylene</w:t>
      </w:r>
      <w:r w:rsidR="00C425B7">
        <w:t xml:space="preserve">                                                                     </w:t>
      </w:r>
      <w:r w:rsidR="00C425B7">
        <w:rPr>
          <w:rFonts w:ascii="Times New Roman" w:hAnsi="Times New Roman" w:cs="Times New Roman"/>
          <w:sz w:val="24"/>
          <w:szCs w:val="24"/>
        </w:rPr>
        <w:t>PP- Polypropylene</w:t>
      </w:r>
    </w:p>
    <w:p w:rsidR="001B6551" w:rsidRPr="00C425B7" w:rsidRDefault="001B6551" w:rsidP="00033960">
      <w:pPr>
        <w:jc w:val="both"/>
        <w:rPr>
          <w:rFonts w:ascii="Times New Roman" w:hAnsi="Times New Roman" w:cs="Times New Roman"/>
          <w:sz w:val="24"/>
          <w:szCs w:val="24"/>
        </w:rPr>
      </w:pPr>
    </w:p>
    <w:p w:rsidR="001B6551" w:rsidRDefault="001B6551" w:rsidP="00033960">
      <w:pPr>
        <w:jc w:val="both"/>
      </w:pPr>
      <w:r>
        <w:t xml:space="preserve">        </w:t>
      </w:r>
    </w:p>
    <w:p w:rsidR="001B6551" w:rsidRDefault="001B6551" w:rsidP="00033960">
      <w:pPr>
        <w:jc w:val="both"/>
      </w:pPr>
      <w:r>
        <w:object w:dxaOrig="1515" w:dyaOrig="1486">
          <v:shape id="_x0000_i1028" type="#_x0000_t75" style="width:76.5pt;height:75pt" o:ole="">
            <v:imagedata r:id="rId17" o:title=""/>
          </v:shape>
          <o:OLEObject Type="Embed" ProgID="KingDrawXObject.Document" ShapeID="_x0000_i1028" DrawAspect="Content" ObjectID="_1739258277" r:id="rId18"/>
        </w:object>
      </w:r>
      <w:r w:rsidR="00D13B3C">
        <w:t xml:space="preserve">                         </w:t>
      </w:r>
      <w:r w:rsidR="00C425B7">
        <w:t xml:space="preserve">                                 </w:t>
      </w:r>
      <w:r w:rsidR="00D13B3C">
        <w:t xml:space="preserve">     </w:t>
      </w:r>
      <w:r w:rsidR="00C425B7">
        <w:object w:dxaOrig="1966" w:dyaOrig="2716">
          <v:shape id="_x0000_i1029" type="#_x0000_t75" style="width:98.25pt;height:135.75pt" o:ole="">
            <v:imagedata r:id="rId19" o:title=""/>
          </v:shape>
          <o:OLEObject Type="Embed" ProgID="KingDrawXObject.Document" ShapeID="_x0000_i1029" DrawAspect="Content" ObjectID="_1739258278" r:id="rId20"/>
        </w:object>
      </w:r>
      <w:r w:rsidR="00D13B3C">
        <w:t xml:space="preserve">                                     </w:t>
      </w:r>
    </w:p>
    <w:p w:rsidR="00C425B7" w:rsidRPr="00BB2CAD" w:rsidRDefault="001B6551" w:rsidP="00033960">
      <w:pPr>
        <w:jc w:val="both"/>
        <w:rPr>
          <w:rFonts w:ascii="Times New Roman" w:hAnsi="Times New Roman" w:cs="Times New Roman"/>
          <w:sz w:val="24"/>
          <w:szCs w:val="24"/>
        </w:rPr>
      </w:pPr>
      <w:r>
        <w:rPr>
          <w:rFonts w:ascii="Times New Roman" w:hAnsi="Times New Roman" w:cs="Times New Roman"/>
          <w:sz w:val="24"/>
          <w:szCs w:val="24"/>
        </w:rPr>
        <w:t>PVC- Polyvinyl chloride</w:t>
      </w:r>
      <w:r w:rsidR="00D13B3C">
        <w:rPr>
          <w:rFonts w:ascii="Times New Roman" w:hAnsi="Times New Roman" w:cs="Times New Roman"/>
          <w:sz w:val="24"/>
          <w:szCs w:val="24"/>
        </w:rPr>
        <w:t xml:space="preserve">                             </w:t>
      </w:r>
      <w:r w:rsidR="00C425B7">
        <w:rPr>
          <w:rFonts w:ascii="Times New Roman" w:hAnsi="Times New Roman" w:cs="Times New Roman"/>
          <w:sz w:val="24"/>
          <w:szCs w:val="24"/>
        </w:rPr>
        <w:t xml:space="preserve">               </w:t>
      </w:r>
      <w:r w:rsidR="00C425B7">
        <w:t>PS- Polystyrene</w:t>
      </w:r>
    </w:p>
    <w:p w:rsidR="00D13B3C" w:rsidRDefault="00C425B7" w:rsidP="00033960">
      <w:pPr>
        <w:jc w:val="both"/>
        <w:rPr>
          <w:rFonts w:ascii="Times New Roman" w:hAnsi="Times New Roman" w:cs="Times New Roman"/>
          <w:sz w:val="24"/>
          <w:szCs w:val="24"/>
        </w:rPr>
      </w:pPr>
      <w:r>
        <w:rPr>
          <w:rFonts w:ascii="Times New Roman" w:hAnsi="Times New Roman" w:cs="Times New Roman"/>
          <w:sz w:val="24"/>
          <w:szCs w:val="24"/>
        </w:rPr>
        <w:t xml:space="preserve">      </w:t>
      </w:r>
    </w:p>
    <w:p w:rsidR="00634AEC" w:rsidRPr="00634AEC" w:rsidRDefault="00634AEC" w:rsidP="00033960">
      <w:pPr>
        <w:jc w:val="both"/>
        <w:rPr>
          <w:rFonts w:ascii="Times New Roman" w:hAnsi="Times New Roman" w:cs="Times New Roman"/>
          <w:sz w:val="24"/>
          <w:szCs w:val="24"/>
        </w:rPr>
      </w:pPr>
      <w:r>
        <w:rPr>
          <w:rFonts w:ascii="Times New Roman" w:hAnsi="Times New Roman" w:cs="Times New Roman"/>
          <w:sz w:val="24"/>
          <w:szCs w:val="24"/>
        </w:rPr>
        <w:t>Fig1: Chemical structures of commonly known plastics</w:t>
      </w:r>
    </w:p>
    <w:p w:rsidR="009D20A3" w:rsidRDefault="009D20A3" w:rsidP="00033960">
      <w:pPr>
        <w:jc w:val="both"/>
        <w:rPr>
          <w:rFonts w:ascii="Times New Roman" w:hAnsi="Times New Roman" w:cs="Times New Roman"/>
          <w:sz w:val="18"/>
          <w:szCs w:val="18"/>
        </w:rPr>
      </w:pPr>
    </w:p>
    <w:p w:rsidR="009D20A3" w:rsidRDefault="00861671" w:rsidP="00033960">
      <w:pPr>
        <w:jc w:val="both"/>
        <w:rPr>
          <w:rFonts w:ascii="Times New Roman" w:hAnsi="Times New Roman" w:cs="Times New Roman"/>
          <w:sz w:val="18"/>
          <w:szCs w:val="18"/>
        </w:rPr>
      </w:pPr>
      <w:r>
        <w:rPr>
          <w:rFonts w:ascii="Times New Roman" w:hAnsi="Times New Roman" w:cs="Times New Roman"/>
          <w:noProof/>
          <w:sz w:val="18"/>
          <w:szCs w:val="18"/>
          <w:lang w:val="en-IN" w:eastAsia="en-IN"/>
        </w:rPr>
        <w:lastRenderedPageBreak/>
        <w:drawing>
          <wp:anchor distT="0" distB="0" distL="114300" distR="114300" simplePos="0" relativeHeight="251770880" behindDoc="0" locked="0" layoutInCell="1" allowOverlap="1">
            <wp:simplePos x="0" y="0"/>
            <wp:positionH relativeFrom="column">
              <wp:posOffset>95250</wp:posOffset>
            </wp:positionH>
            <wp:positionV relativeFrom="paragraph">
              <wp:posOffset>76200</wp:posOffset>
            </wp:positionV>
            <wp:extent cx="3220109" cy="5289470"/>
            <wp:effectExtent l="133350" t="114300" r="113665" b="140335"/>
            <wp:wrapThrough wrapText="bothSides">
              <wp:wrapPolygon edited="0">
                <wp:start x="-767" y="-467"/>
                <wp:lineTo x="-894" y="21551"/>
                <wp:lineTo x="-511" y="22173"/>
                <wp:lineTo x="21979" y="22173"/>
                <wp:lineTo x="22362" y="20928"/>
                <wp:lineTo x="22235" y="-467"/>
                <wp:lineTo x="-767" y="-467"/>
              </wp:wrapPolygon>
            </wp:wrapThrough>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20109" cy="52894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33002E">
        <w:rPr>
          <w:rFonts w:ascii="Times New Roman" w:hAnsi="Times New Roman" w:cs="Times New Roman"/>
          <w:noProof/>
          <w:sz w:val="18"/>
          <w:szCs w:val="18"/>
          <w:lang w:val="en-IN" w:eastAsia="en-IN"/>
        </w:rPr>
        <mc:AlternateContent>
          <mc:Choice Requires="wps">
            <w:drawing>
              <wp:anchor distT="0" distB="0" distL="114300" distR="114300" simplePos="0" relativeHeight="251677696" behindDoc="0" locked="0" layoutInCell="1" allowOverlap="1">
                <wp:simplePos x="0" y="0"/>
                <wp:positionH relativeFrom="column">
                  <wp:posOffset>3277235</wp:posOffset>
                </wp:positionH>
                <wp:positionV relativeFrom="paragraph">
                  <wp:posOffset>241300</wp:posOffset>
                </wp:positionV>
                <wp:extent cx="2737485" cy="313055"/>
                <wp:effectExtent l="10795" t="12700" r="13970" b="7620"/>
                <wp:wrapNone/>
                <wp:docPr id="7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7485" cy="313055"/>
                        </a:xfrm>
                        <a:prstGeom prst="rect">
                          <a:avLst/>
                        </a:prstGeom>
                        <a:solidFill>
                          <a:srgbClr val="FFFFFF"/>
                        </a:solidFill>
                        <a:ln w="9525">
                          <a:solidFill>
                            <a:schemeClr val="bg1">
                              <a:lumMod val="100000"/>
                              <a:lumOff val="0"/>
                            </a:schemeClr>
                          </a:solidFill>
                          <a:miter lim="800000"/>
                          <a:headEnd/>
                          <a:tailEnd/>
                        </a:ln>
                      </wps:spPr>
                      <wps:txbx>
                        <w:txbxContent>
                          <w:p w:rsidR="005E34DB" w:rsidRPr="00861671" w:rsidRDefault="005E34DB" w:rsidP="00861671">
                            <w:pPr>
                              <w:rPr>
                                <w:szCs w:val="16"/>
                                <w:lang w:val="en-I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1" o:spid="_x0000_s1026" type="#_x0000_t202" style="position:absolute;left:0;text-align:left;margin-left:258.05pt;margin-top:19pt;width:215.55pt;height:24.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" strokecolor="white [3212]">
                <v:textbox>
                  <w:txbxContent>
                    <w:p w:rsidR="005E34DB" w:rsidRPr="00861671" w:rsidRDefault="005E34DB" w:rsidP="00861671">
                      <w:pPr>
                        <w:rPr>
                          <w:szCs w:val="16"/>
                          <w:lang w:val="en-IN"/>
                        </w:rPr>
                      </w:pPr>
                    </w:p>
                  </w:txbxContent>
                </v:textbox>
              </v:shape>
            </w:pict>
          </mc:Fallback>
        </mc:AlternateContent>
      </w:r>
    </w:p>
    <w:p w:rsidR="007A5DBA" w:rsidRPr="000354B4" w:rsidRDefault="00861671" w:rsidP="00033960">
      <w:pPr>
        <w:tabs>
          <w:tab w:val="left" w:pos="5414"/>
        </w:tabs>
        <w:jc w:val="both"/>
        <w:rPr>
          <w:rFonts w:ascii="Times New Roman" w:hAnsi="Times New Roman" w:cs="Times New Roman"/>
          <w:sz w:val="24"/>
          <w:szCs w:val="24"/>
        </w:rPr>
      </w:pPr>
      <w:r w:rsidRPr="000354B4">
        <w:rPr>
          <w:rFonts w:ascii="Times New Roman" w:hAnsi="Times New Roman" w:cs="Times New Roman"/>
          <w:sz w:val="24"/>
          <w:szCs w:val="24"/>
        </w:rPr>
        <w:t>Fig 2: Overview of plastic degradation</w:t>
      </w:r>
    </w:p>
    <w:p w:rsidR="004359C3" w:rsidRPr="000354B4" w:rsidRDefault="001F0509" w:rsidP="00033960">
      <w:pPr>
        <w:tabs>
          <w:tab w:val="left" w:pos="5414"/>
        </w:tabs>
        <w:jc w:val="both"/>
        <w:rPr>
          <w:rFonts w:ascii="Times New Roman" w:hAnsi="Times New Roman" w:cs="Times New Roman"/>
          <w:sz w:val="24"/>
          <w:szCs w:val="24"/>
        </w:rPr>
      </w:pPr>
      <w:r w:rsidRPr="000354B4">
        <w:rPr>
          <w:rFonts w:ascii="Times New Roman" w:hAnsi="Times New Roman" w:cs="Times New Roman"/>
          <w:sz w:val="24"/>
          <w:szCs w:val="24"/>
        </w:rPr>
        <w:t>Bio-deterioration occurs when microbial metabolic activity causes plastic cracks and intensifies physical properties, or when the pH of the matrix changes due to released acid or biofilm formation.</w:t>
      </w:r>
    </w:p>
    <w:p w:rsidR="001F0509" w:rsidRPr="000354B4" w:rsidRDefault="001F0509" w:rsidP="00033960">
      <w:pPr>
        <w:tabs>
          <w:tab w:val="left" w:pos="5414"/>
        </w:tabs>
        <w:jc w:val="both"/>
        <w:rPr>
          <w:rFonts w:ascii="Times New Roman" w:hAnsi="Times New Roman" w:cs="Times New Roman"/>
          <w:sz w:val="24"/>
          <w:szCs w:val="24"/>
        </w:rPr>
      </w:pPr>
      <w:r w:rsidRPr="000354B4">
        <w:rPr>
          <w:rFonts w:ascii="Times New Roman" w:hAnsi="Times New Roman" w:cs="Times New Roman"/>
          <w:sz w:val="24"/>
          <w:szCs w:val="24"/>
        </w:rPr>
        <w:t>Bio-fragmentation of the long polymer chain—the release of oligomers is caused by the activity of enzymes produced by microbes.</w:t>
      </w:r>
    </w:p>
    <w:p w:rsidR="001F0509" w:rsidRPr="000354B4" w:rsidRDefault="001F0509" w:rsidP="00033960">
      <w:pPr>
        <w:tabs>
          <w:tab w:val="left" w:pos="5414"/>
        </w:tabs>
        <w:jc w:val="both"/>
        <w:rPr>
          <w:rFonts w:ascii="Times New Roman" w:hAnsi="Times New Roman" w:cs="Times New Roman"/>
          <w:sz w:val="24"/>
          <w:szCs w:val="24"/>
        </w:rPr>
      </w:pPr>
      <w:r w:rsidRPr="000354B4">
        <w:rPr>
          <w:rFonts w:ascii="Times New Roman" w:hAnsi="Times New Roman" w:cs="Times New Roman"/>
          <w:sz w:val="24"/>
          <w:szCs w:val="24"/>
        </w:rPr>
        <w:t>Degradation of oligomers to monomers—oligomers enter cells and are assimilated as a carbon source by secondary degraders, increasing microbial biomass.</w:t>
      </w:r>
    </w:p>
    <w:p w:rsidR="001F0509" w:rsidRDefault="001F0509" w:rsidP="00033960">
      <w:pPr>
        <w:tabs>
          <w:tab w:val="left" w:pos="5414"/>
        </w:tabs>
        <w:jc w:val="both"/>
        <w:rPr>
          <w:rFonts w:ascii="Times New Roman" w:hAnsi="Times New Roman" w:cs="Times New Roman"/>
          <w:sz w:val="24"/>
          <w:szCs w:val="24"/>
          <w:vertAlign w:val="subscript"/>
        </w:rPr>
      </w:pPr>
      <w:r w:rsidRPr="000354B4">
        <w:rPr>
          <w:rFonts w:ascii="Times New Roman" w:hAnsi="Times New Roman" w:cs="Times New Roman"/>
          <w:sz w:val="24"/>
          <w:szCs w:val="24"/>
        </w:rPr>
        <w:t>Assimilation of oligomers and excretion of metabolites (oxidized) to H</w:t>
      </w:r>
      <w:r w:rsidRPr="000354B4">
        <w:rPr>
          <w:rFonts w:ascii="Times New Roman" w:hAnsi="Times New Roman" w:cs="Times New Roman"/>
          <w:sz w:val="24"/>
          <w:szCs w:val="24"/>
          <w:vertAlign w:val="subscript"/>
        </w:rPr>
        <w:t>2</w:t>
      </w:r>
      <w:r w:rsidRPr="000354B4">
        <w:rPr>
          <w:rFonts w:ascii="Times New Roman" w:hAnsi="Times New Roman" w:cs="Times New Roman"/>
          <w:sz w:val="24"/>
          <w:szCs w:val="24"/>
        </w:rPr>
        <w:t>O, CO</w:t>
      </w:r>
      <w:r w:rsidRPr="000354B4">
        <w:rPr>
          <w:rFonts w:ascii="Times New Roman" w:hAnsi="Times New Roman" w:cs="Times New Roman"/>
          <w:sz w:val="24"/>
          <w:szCs w:val="24"/>
          <w:vertAlign w:val="subscript"/>
        </w:rPr>
        <w:t>2</w:t>
      </w:r>
      <w:r w:rsidRPr="000354B4">
        <w:rPr>
          <w:rFonts w:ascii="Times New Roman" w:hAnsi="Times New Roman" w:cs="Times New Roman"/>
          <w:sz w:val="24"/>
          <w:szCs w:val="24"/>
        </w:rPr>
        <w:t>, N</w:t>
      </w:r>
      <w:r w:rsidRPr="000354B4">
        <w:rPr>
          <w:rFonts w:ascii="Times New Roman" w:hAnsi="Times New Roman" w:cs="Times New Roman"/>
          <w:sz w:val="24"/>
          <w:szCs w:val="24"/>
          <w:vertAlign w:val="subscript"/>
        </w:rPr>
        <w:t>2</w:t>
      </w:r>
      <w:r w:rsidRPr="000354B4">
        <w:rPr>
          <w:rFonts w:ascii="Times New Roman" w:hAnsi="Times New Roman" w:cs="Times New Roman"/>
          <w:sz w:val="24"/>
          <w:szCs w:val="24"/>
        </w:rPr>
        <w:t>, and CH</w:t>
      </w:r>
      <w:r w:rsidRPr="000354B4">
        <w:rPr>
          <w:rFonts w:ascii="Times New Roman" w:hAnsi="Times New Roman" w:cs="Times New Roman"/>
          <w:sz w:val="24"/>
          <w:szCs w:val="24"/>
          <w:vertAlign w:val="subscript"/>
        </w:rPr>
        <w:t>4</w:t>
      </w:r>
      <w:r w:rsidR="00AE4DB0" w:rsidRPr="000354B4">
        <w:rPr>
          <w:rFonts w:ascii="Times New Roman" w:hAnsi="Times New Roman" w:cs="Times New Roman"/>
          <w:sz w:val="24"/>
          <w:szCs w:val="24"/>
          <w:vertAlign w:val="subscript"/>
        </w:rPr>
        <w:fldChar w:fldCharType="begin" w:fldLock="1"/>
      </w:r>
      <w:r w:rsidR="00AF6CEE">
        <w:rPr>
          <w:rFonts w:ascii="Times New Roman" w:hAnsi="Times New Roman" w:cs="Times New Roman"/>
          <w:sz w:val="24"/>
          <w:szCs w:val="24"/>
          <w:vertAlign w:val="subscript"/>
        </w:rPr>
        <w:instrText>ADDIN CSL_CITATION {"citationItems":[{"id":"ITEM-1","itemData":{"author":[{"dropping-particle":"","family":"Dussud","given":"C","non-dropping-particle":"","parse-names":false,"suffix":""},{"dropping-particle":"","family":"monogr","given":"JF Ghiglione - CIESM workshop","non-dropping-particle":"","parse-names":false,"suffix":""},{"dropping-particle":"","family":"2014","given":"undefined","non-dropping-particle":"","parse-names":false,"suffix":""}],"container-title":"ciesm.org","id":"ITEM-1","issued":{"date-parts":[["0"]]},"title":"Bacterial degradation of synthetic plastics","type":"article-journal"},"uris":["http://www.mendeley.com/documents/?uuid=eb972160-4b34-356d-98d4-a69948aa73ec"]}],"mendeley":{"formattedCitation":"[24]","plainTextFormattedCitation":"[24]","previouslyFormattedCitation":"[24]"},"properties":{"noteIndex":0},"schema":"https://github.com/citation-style-language/schema/raw/master/csl-citation.json"}</w:instrText>
      </w:r>
      <w:r w:rsidR="00AE4DB0" w:rsidRPr="000354B4">
        <w:rPr>
          <w:rFonts w:ascii="Times New Roman" w:hAnsi="Times New Roman" w:cs="Times New Roman"/>
          <w:sz w:val="24"/>
          <w:szCs w:val="24"/>
          <w:vertAlign w:val="subscript"/>
        </w:rPr>
        <w:fldChar w:fldCharType="separate"/>
      </w:r>
      <w:r w:rsidR="00AF6CEE" w:rsidRPr="00AF6CEE">
        <w:rPr>
          <w:rFonts w:ascii="Times New Roman" w:hAnsi="Times New Roman" w:cs="Times New Roman"/>
          <w:noProof/>
          <w:sz w:val="24"/>
          <w:szCs w:val="24"/>
        </w:rPr>
        <w:t>[24]</w:t>
      </w:r>
      <w:r w:rsidR="00AE4DB0" w:rsidRPr="000354B4">
        <w:rPr>
          <w:rFonts w:ascii="Times New Roman" w:hAnsi="Times New Roman" w:cs="Times New Roman"/>
          <w:sz w:val="24"/>
          <w:szCs w:val="24"/>
          <w:vertAlign w:val="subscript"/>
        </w:rPr>
        <w:fldChar w:fldCharType="end"/>
      </w:r>
    </w:p>
    <w:p w:rsidR="002A5AF5" w:rsidRDefault="000354B4" w:rsidP="00033960">
      <w:pPr>
        <w:tabs>
          <w:tab w:val="left" w:pos="5414"/>
        </w:tabs>
        <w:jc w:val="both"/>
        <w:rPr>
          <w:rFonts w:ascii="Times New Roman" w:hAnsi="Times New Roman" w:cs="Times New Roman"/>
          <w:sz w:val="24"/>
          <w:szCs w:val="24"/>
        </w:rPr>
      </w:pPr>
      <w:r w:rsidRPr="000354B4">
        <w:rPr>
          <w:rFonts w:ascii="Times New Roman" w:hAnsi="Times New Roman" w:cs="Times New Roman"/>
          <w:sz w:val="24"/>
          <w:szCs w:val="24"/>
        </w:rPr>
        <w:t xml:space="preserve">Initial microbial biodegradation research aimed to show that microbial activity might cause changes in plastics' physical properties, such as </w:t>
      </w:r>
      <w:r>
        <w:rPr>
          <w:rFonts w:ascii="Times New Roman" w:hAnsi="Times New Roman" w:cs="Times New Roman"/>
          <w:sz w:val="24"/>
          <w:szCs w:val="24"/>
        </w:rPr>
        <w:t>crystallinity, tensile strength and water uptake</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0079-6700(90)90027-X","ISSN":"00796700","author":[{"dropping-particle":"","family":"Albertsson","given":"Ann Christine","non-dropping-particle":"","parse-names":false,"suffix":""},{"dropping-particle":"","family":"Karlsson","given":"Sigbritt","non-dropping-particle":"","parse-names":false,"suffix":""}],"container-title":"Progress in Polymer Science","id":"ITEM-1","issue":"2","issued":{"date-parts":[["1990"]]},"page":"177-192","title":"The influence of biotic and abiotic environments on the degradation of polyethylene","type":"article-journal","volume":"15"},"uris":["http://www.mendeley.com/documents/?uuid=3fb0ab12-3fbb-31bb-843d-12d6899c6d6e"]}],"mendeley":{"formattedCitation":"[25]","plainTextFormattedCitation":"[25]","previouslyFormattedCitation":"[25]"},"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25]</w:t>
      </w:r>
      <w:r w:rsidR="00AE4DB0">
        <w:rPr>
          <w:rFonts w:ascii="Times New Roman" w:hAnsi="Times New Roman" w:cs="Times New Roman"/>
          <w:sz w:val="24"/>
          <w:szCs w:val="24"/>
        </w:rPr>
        <w:fldChar w:fldCharType="end"/>
      </w:r>
      <w:r>
        <w:rPr>
          <w:rFonts w:ascii="Times New Roman" w:hAnsi="Times New Roman" w:cs="Times New Roman"/>
          <w:sz w:val="24"/>
          <w:szCs w:val="24"/>
        </w:rPr>
        <w:t>.</w:t>
      </w:r>
      <w:r w:rsidRPr="000354B4">
        <w:rPr>
          <w:rFonts w:ascii="Times New Roman" w:hAnsi="Times New Roman" w:cs="Times New Roman"/>
          <w:sz w:val="24"/>
          <w:szCs w:val="24"/>
        </w:rPr>
        <w:t xml:space="preserve"> </w:t>
      </w:r>
      <w:r w:rsidR="00C516D5" w:rsidRPr="00C516D5">
        <w:rPr>
          <w:rFonts w:ascii="Times New Roman" w:hAnsi="Times New Roman" w:cs="Times New Roman"/>
          <w:sz w:val="24"/>
          <w:szCs w:val="24"/>
        </w:rPr>
        <w:t>The first review of microbial biodegradation o</w:t>
      </w:r>
      <w:r w:rsidR="00C516D5">
        <w:rPr>
          <w:rFonts w:ascii="Times New Roman" w:hAnsi="Times New Roman" w:cs="Times New Roman"/>
          <w:sz w:val="24"/>
          <w:szCs w:val="24"/>
        </w:rPr>
        <w:t>f plastics was compiled in 1980</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02/JCTB.503300122","ISSN":"01420356","abstract":"Successful processes for the microbial degradation of synthetic polymers began to emerge in 1978. Organisms capable of biodegradation of polyurethane polyester, polyethylene, polyethyleneglycol, polystyrene, polyvinylalcohol, polyacrylonitrile, nylon 3 and nylon 6 were identified. There was a maximum molecular weight for attack and in some cases only oligomers were susceptible. The polymers were converted to biomass or smaller molecules or polymers without certain side groups. The degradation processes should be capable of much improvement by accelerated evolution of the microbial agents in continuous cultures. Co-oxidation of the polymers with another substrate, for example methane, with methane-oxidizing bacteria as agents is suggested as a possible degradative means.","author":[{"dropping-particle":"","family":"Pirt","given":"S. J.","non-dropping-particle":"","parse-names":false,"suffix":""}],"container-title":"Journal of chemical technology and biotechnology","id":"ITEM-1","issue":"4","issued":{"date-parts":[["1980"]]},"page":"176-179","title":"Microbial degradation of synthetic polymers","type":"article-journal","volume":"30"},"uris":["http://www.mendeley.com/documents/?uuid=807dbf70-0faf-3a58-afd7-03601a0c50c7"]}],"mendeley":{"formattedCitation":"[26]","plainTextFormattedCitation":"[26]","previouslyFormattedCitation":"[26]"},"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26]</w:t>
      </w:r>
      <w:r w:rsidR="00AE4DB0">
        <w:rPr>
          <w:rFonts w:ascii="Times New Roman" w:hAnsi="Times New Roman" w:cs="Times New Roman"/>
          <w:sz w:val="24"/>
          <w:szCs w:val="24"/>
        </w:rPr>
        <w:fldChar w:fldCharType="end"/>
      </w:r>
      <w:r w:rsidR="00C516D5">
        <w:rPr>
          <w:rFonts w:ascii="Times New Roman" w:hAnsi="Times New Roman" w:cs="Times New Roman"/>
          <w:sz w:val="24"/>
          <w:szCs w:val="24"/>
        </w:rPr>
        <w:t>.</w:t>
      </w:r>
      <w:r w:rsidR="002A5AF5">
        <w:rPr>
          <w:rFonts w:ascii="Times New Roman" w:hAnsi="Times New Roman" w:cs="Times New Roman"/>
          <w:sz w:val="24"/>
          <w:szCs w:val="24"/>
        </w:rPr>
        <w:t xml:space="preserve"> In 1990,</w:t>
      </w:r>
      <w:r w:rsidR="002A5AF5" w:rsidRPr="002A5AF5">
        <w:t xml:space="preserve"> </w:t>
      </w:r>
      <w:r w:rsidR="002A5AF5">
        <w:rPr>
          <w:rFonts w:ascii="Times New Roman" w:hAnsi="Times New Roman" w:cs="Times New Roman"/>
          <w:sz w:val="24"/>
          <w:szCs w:val="24"/>
        </w:rPr>
        <w:t>Albertsson and Karlsson</w:t>
      </w:r>
      <w:r w:rsidR="002A5AF5" w:rsidRPr="002A5AF5">
        <w:rPr>
          <w:rFonts w:ascii="Times New Roman" w:hAnsi="Times New Roman" w:cs="Times New Roman"/>
          <w:sz w:val="24"/>
          <w:szCs w:val="24"/>
        </w:rPr>
        <w:t xml:space="preserve"> observed a 0.2 percent weight loss of PE after ten years</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0079-6700(90)90027-X","ISSN":"00796700","author":[{"dropping-particle":"","family":"Albertsson","given":"Ann Christine","non-dropping-particle":"","parse-names":false,"suffix":""},{"dropping-particle":"","family":"Karlsson","given":"Sigbritt","non-dropping-particle":"","parse-names":false,"suffix":""}],"container-title":"Progress in Polymer Science","id":"ITEM-1","issue":"2","issued":{"date-parts":[["1990"]]},"page":"177-192","title":"The influence of biotic and abiotic environments on the degradation of polyethylene","type":"article-journal","volume":"15"},"uris":["http://www.mendeley.com/documents/?uuid=3fb0ab12-3fbb-31bb-843d-12d6899c6d6e"]}],"mendeley":{"formattedCitation":"[25]","plainTextFormattedCitation":"[25]","previouslyFormattedCitation":"[25]"},"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25]</w:t>
      </w:r>
      <w:r w:rsidR="00AE4DB0">
        <w:rPr>
          <w:rFonts w:ascii="Times New Roman" w:hAnsi="Times New Roman" w:cs="Times New Roman"/>
          <w:sz w:val="24"/>
          <w:szCs w:val="24"/>
        </w:rPr>
        <w:fldChar w:fldCharType="end"/>
      </w:r>
      <w:r w:rsidR="002A5AF5" w:rsidRPr="002A5AF5">
        <w:rPr>
          <w:rFonts w:ascii="Times New Roman" w:hAnsi="Times New Roman" w:cs="Times New Roman"/>
          <w:sz w:val="24"/>
          <w:szCs w:val="24"/>
        </w:rPr>
        <w:t>.</w:t>
      </w:r>
      <w:r w:rsidR="002A5AF5">
        <w:rPr>
          <w:rFonts w:ascii="Times New Roman" w:hAnsi="Times New Roman" w:cs="Times New Roman"/>
          <w:sz w:val="24"/>
          <w:szCs w:val="24"/>
        </w:rPr>
        <w:t xml:space="preserve"> </w:t>
      </w:r>
      <w:r w:rsidR="002A5AF5" w:rsidRPr="002A5AF5">
        <w:rPr>
          <w:rFonts w:ascii="Times New Roman" w:hAnsi="Times New Roman" w:cs="Times New Roman"/>
          <w:sz w:val="24"/>
          <w:szCs w:val="24"/>
        </w:rPr>
        <w:t>Otake et al. (1995) studied surface changes in PE polymers that had been buried in soil for about 10 to 32 years.</w:t>
      </w:r>
      <w:r w:rsidR="002A5AF5" w:rsidRPr="002A5AF5">
        <w:t xml:space="preserve"> </w:t>
      </w:r>
      <w:r w:rsidR="002A5AF5" w:rsidRPr="002A5AF5">
        <w:rPr>
          <w:rFonts w:ascii="Times New Roman" w:hAnsi="Times New Roman" w:cs="Times New Roman"/>
          <w:sz w:val="24"/>
          <w:szCs w:val="24"/>
        </w:rPr>
        <w:t>For LDPE thin films, a high degree of degradation was observed.</w:t>
      </w:r>
      <w:r w:rsidR="00682E4C" w:rsidRPr="00682E4C">
        <w:t xml:space="preserve"> </w:t>
      </w:r>
      <w:r w:rsidR="00682E4C" w:rsidRPr="00682E4C">
        <w:rPr>
          <w:rFonts w:ascii="Times New Roman" w:hAnsi="Times New Roman" w:cs="Times New Roman"/>
          <w:sz w:val="24"/>
          <w:szCs w:val="24"/>
        </w:rPr>
        <w:t xml:space="preserve">Even after years of contact to soil bacteria, portions of the PE films with severe deterioration were </w:t>
      </w:r>
      <w:r w:rsidR="001656A0" w:rsidRPr="00682E4C">
        <w:rPr>
          <w:rFonts w:ascii="Times New Roman" w:hAnsi="Times New Roman" w:cs="Times New Roman"/>
          <w:sz w:val="24"/>
          <w:szCs w:val="24"/>
        </w:rPr>
        <w:t>characterized</w:t>
      </w:r>
      <w:r w:rsidR="00682E4C" w:rsidRPr="00682E4C">
        <w:rPr>
          <w:rFonts w:ascii="Times New Roman" w:hAnsi="Times New Roman" w:cs="Times New Roman"/>
          <w:sz w:val="24"/>
          <w:szCs w:val="24"/>
        </w:rPr>
        <w:t xml:space="preserve"> by whitening with small holes, and the overall rate of degradation was relatively low</w:t>
      </w:r>
      <w:r w:rsidR="00AE4DB0">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02/APP.1995.070561309","ISSN":"10974628","abstract":"The biodegradation of several polymers that had been buried under soil for over 32 years was examined. No evidence of biodegradation was found for polystyrene, polyvinylchloride, and urea formaldehyde resin. A remarkable degradation was indicated for low density polyethylene thin films which were directly in contact with soil. Severely degraded parts of the film is characterized by whitening. Many small holes were recognized on the surface of the whitened part. The whitened part is specific for the growth of hyphae. FT‐IR spectra of the whitened part showed a characteristic band in the vicinity of 1640 cm−1 which was assigned to the stretching vibration of CC bond. Although the part which was not in contact with soil was clear, it also showed evidence of degradation from the presence of carbonyl band in FT‐IR. It was suggested that the degradation of the clear part is due to the usual thermo‐oxidative process, while the degradation of the whitened part is due to the biotic process. © 1995 John Wiley &amp; Sons, Inc. Copyright © 1995 John Wiley &amp; Sons, Inc.","author":[{"dropping-particle":"","family":"Otake","given":"Yoshito","non-dropping-particle":"","parse-names":false,"suffix":""},{"dropping-particle":"","family":"Kobayashi","given":"Tomoko","non-dropping-particle":"","parse-names":false,"suffix":""},{"dropping-particle":"","family":"Asabe","given":"Hitoshi","non-dropping-particle":"","parse-names":false,"suffix":""},{"dropping-particle":"","family":"Murakami","given":"Nobunao","non-dropping-particle":"","parse-names":false,"suffix":""},{"dropping-particle":"","family":"Ono","given":"Katsumichi","non-dropping-particle":"","parse-names":false,"suffix":""}],"container-title":"Journal of Applied Polymer Science","id":"ITEM-1","issue":"13","issued":{"date-parts":[["1995"]]},"page":"1789-1796","title":"Biodegradation of low‐density polyethylene, polystyrene, polyvinyl chloride, and urea formaldehyde resin buried under soil for over 32 years","type":"article-journal","volume":"56"},"uris":["http://www.mendeley.com/documents/?uuid=ce2a0288-f301-39e2-ba6f-040439e8b6de"]}],"mendeley":{"formattedCitation":"[27]","plainTextFormattedCitation":"[27]","previouslyFormattedCitation":"[27]"},"properties":{"noteIndex":0},"schema":"https://github.com/citation-style-language/schema/raw/master/csl-citation.json"}</w:instrText>
      </w:r>
      <w:r w:rsidR="00AE4DB0">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27]</w:t>
      </w:r>
      <w:r w:rsidR="00AE4DB0">
        <w:rPr>
          <w:rFonts w:ascii="Times New Roman" w:hAnsi="Times New Roman" w:cs="Times New Roman"/>
          <w:sz w:val="24"/>
          <w:szCs w:val="24"/>
        </w:rPr>
        <w:fldChar w:fldCharType="end"/>
      </w:r>
      <w:r w:rsidR="00682E4C" w:rsidRPr="00682E4C">
        <w:rPr>
          <w:rFonts w:ascii="Times New Roman" w:hAnsi="Times New Roman" w:cs="Times New Roman"/>
          <w:sz w:val="24"/>
          <w:szCs w:val="24"/>
        </w:rPr>
        <w:t>.</w:t>
      </w:r>
    </w:p>
    <w:p w:rsidR="005E34DB" w:rsidRDefault="005E34DB" w:rsidP="00033960">
      <w:pPr>
        <w:tabs>
          <w:tab w:val="left" w:pos="5414"/>
        </w:tabs>
        <w:jc w:val="both"/>
        <w:rPr>
          <w:rFonts w:ascii="Times New Roman" w:hAnsi="Times New Roman" w:cs="Times New Roman"/>
          <w:sz w:val="24"/>
          <w:szCs w:val="24"/>
        </w:rPr>
      </w:pPr>
    </w:p>
    <w:p w:rsidR="005E34DB" w:rsidRDefault="005E34DB" w:rsidP="00033960">
      <w:pPr>
        <w:tabs>
          <w:tab w:val="left" w:pos="5414"/>
        </w:tabs>
        <w:jc w:val="both"/>
        <w:rPr>
          <w:rFonts w:ascii="Times New Roman" w:hAnsi="Times New Roman" w:cs="Times New Roman"/>
          <w:sz w:val="24"/>
          <w:szCs w:val="24"/>
        </w:rPr>
      </w:pPr>
    </w:p>
    <w:p w:rsidR="005E34DB" w:rsidRDefault="005E34DB" w:rsidP="00033960">
      <w:pPr>
        <w:tabs>
          <w:tab w:val="left" w:pos="5414"/>
        </w:tabs>
        <w:jc w:val="both"/>
        <w:rPr>
          <w:rFonts w:ascii="Times New Roman" w:hAnsi="Times New Roman" w:cs="Times New Roman"/>
          <w:sz w:val="24"/>
          <w:szCs w:val="24"/>
        </w:rPr>
      </w:pPr>
    </w:p>
    <w:p w:rsidR="000C1899" w:rsidRDefault="000C1899"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lastRenderedPageBreak/>
        <w:t>Table 1: Plastic degradation by some isolated strains.</w:t>
      </w:r>
    </w:p>
    <w:tbl>
      <w:tblPr>
        <w:tblStyle w:val="TableGrid"/>
        <w:tblW w:w="0" w:type="auto"/>
        <w:tblLook w:val="04A0" w:firstRow="1" w:lastRow="0" w:firstColumn="1" w:lastColumn="0" w:noHBand="0" w:noVBand="1"/>
      </w:tblPr>
      <w:tblGrid>
        <w:gridCol w:w="1976"/>
        <w:gridCol w:w="1809"/>
        <w:gridCol w:w="1830"/>
        <w:gridCol w:w="1893"/>
        <w:gridCol w:w="1842"/>
      </w:tblGrid>
      <w:tr w:rsidR="004E2B93" w:rsidTr="00265E21">
        <w:tc>
          <w:tcPr>
            <w:tcW w:w="1976" w:type="dxa"/>
          </w:tcPr>
          <w:p w:rsidR="001656A0" w:rsidRDefault="001656A0"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Strain</w:t>
            </w:r>
          </w:p>
        </w:tc>
        <w:tc>
          <w:tcPr>
            <w:tcW w:w="1893" w:type="dxa"/>
          </w:tcPr>
          <w:p w:rsidR="001656A0" w:rsidRDefault="001656A0"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lastic ( type)</w:t>
            </w:r>
          </w:p>
        </w:tc>
        <w:tc>
          <w:tcPr>
            <w:tcW w:w="1897" w:type="dxa"/>
          </w:tcPr>
          <w:p w:rsidR="001656A0" w:rsidRDefault="001656A0"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Duration (days)</w:t>
            </w:r>
          </w:p>
        </w:tc>
        <w:tc>
          <w:tcPr>
            <w:tcW w:w="1910" w:type="dxa"/>
          </w:tcPr>
          <w:p w:rsidR="001656A0" w:rsidRDefault="0017768B"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Biodegradation result</w:t>
            </w:r>
          </w:p>
        </w:tc>
        <w:tc>
          <w:tcPr>
            <w:tcW w:w="1900" w:type="dxa"/>
          </w:tcPr>
          <w:p w:rsidR="001656A0" w:rsidRDefault="001656A0"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Reference</w:t>
            </w:r>
          </w:p>
        </w:tc>
      </w:tr>
      <w:tr w:rsidR="004E2B93" w:rsidTr="00265E21">
        <w:tc>
          <w:tcPr>
            <w:tcW w:w="1976" w:type="dxa"/>
          </w:tcPr>
          <w:p w:rsidR="001656A0" w:rsidRDefault="0017768B"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Acinetobacter</w:t>
            </w:r>
          </w:p>
          <w:p w:rsidR="0017768B" w:rsidRDefault="0017768B"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bumannii</w:t>
            </w:r>
          </w:p>
        </w:tc>
        <w:tc>
          <w:tcPr>
            <w:tcW w:w="1893" w:type="dxa"/>
          </w:tcPr>
          <w:p w:rsidR="001656A0" w:rsidRDefault="0017768B"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1656A0" w:rsidRDefault="0017768B"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30</w:t>
            </w:r>
          </w:p>
        </w:tc>
        <w:tc>
          <w:tcPr>
            <w:tcW w:w="1910" w:type="dxa"/>
          </w:tcPr>
          <w:p w:rsidR="001656A0" w:rsidRDefault="0017768B"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Biomass production</w:t>
            </w:r>
          </w:p>
        </w:tc>
        <w:tc>
          <w:tcPr>
            <w:tcW w:w="1900" w:type="dxa"/>
          </w:tcPr>
          <w:p w:rsidR="001656A0"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author":[{"dropping-particle":"","family":"Pramila","given":"R","non-dropping-particle":"","parse-names":false,"suffix":""},{"dropping-particle":"","family":"Bacteriology","given":"KV Ramesh - African Journal of","non-dropping-particle":"","parse-names":false,"suffix":""},{"dropping-particle":"","family":"2015","given":"undefined","non-dropping-particle":"","parse-names":false,"suffix":""}],"container-title":"academicjournals.org","id":"ITEM-1","issued":{"date-parts":[["0"]]},"title":"Potential biodegradation of low density polyethylene (LDPE) by Acinetobacter baumannii","type":"article-journal"},"uris":["http://www.mendeley.com/documents/?uuid=f7c0cd6a-4d41-32fc-806a-5551564fc0c4"]}],"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28]</w:t>
            </w:r>
            <w:r>
              <w:rPr>
                <w:rFonts w:ascii="Times New Roman" w:hAnsi="Times New Roman" w:cs="Times New Roman"/>
                <w:sz w:val="24"/>
                <w:szCs w:val="24"/>
              </w:rPr>
              <w:fldChar w:fldCharType="end"/>
            </w:r>
          </w:p>
        </w:tc>
      </w:tr>
      <w:tr w:rsidR="004E2B93" w:rsidTr="00265E21">
        <w:tc>
          <w:tcPr>
            <w:tcW w:w="1976" w:type="dxa"/>
          </w:tcPr>
          <w:p w:rsidR="00AC4142" w:rsidRDefault="00AC4142"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Arthobacter defluvii</w:t>
            </w:r>
          </w:p>
        </w:tc>
        <w:tc>
          <w:tcPr>
            <w:tcW w:w="1893" w:type="dxa"/>
          </w:tcPr>
          <w:p w:rsidR="00AC4142" w:rsidRDefault="00AC4142"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AC4142" w:rsidRDefault="00AC4142"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30</w:t>
            </w:r>
          </w:p>
        </w:tc>
        <w:tc>
          <w:tcPr>
            <w:tcW w:w="1910" w:type="dxa"/>
          </w:tcPr>
          <w:p w:rsidR="00AC4142" w:rsidRPr="00AC4142" w:rsidRDefault="00AC4142" w:rsidP="00033960">
            <w:pPr>
              <w:tabs>
                <w:tab w:val="left" w:pos="5414"/>
              </w:tabs>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20-30% W.L.</w:t>
            </w:r>
            <w:r>
              <w:rPr>
                <w:rFonts w:ascii="Times New Roman" w:hAnsi="Times New Roman" w:cs="Times New Roman"/>
                <w:sz w:val="24"/>
                <w:szCs w:val="24"/>
                <w:vertAlign w:val="superscript"/>
              </w:rPr>
              <w:t>*</w:t>
            </w:r>
          </w:p>
        </w:tc>
        <w:tc>
          <w:tcPr>
            <w:tcW w:w="1900" w:type="dxa"/>
          </w:tcPr>
          <w:p w:rsidR="00AC4142"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URL":"http://ethesis.nitrkl.ac.in/3141/","accessed":{"date-parts":[["2022","6","22"]]},"id":"ITEM-1","issued":{"date-parts":[["0"]]},"title":"Screening of plastic degrading bacteria from dumped soil area - ethesis","type":"webpage"},"uris":["http://www.mendeley.com/documents/?uuid=adb20823-2a2c-3053-85a4-340ede0f824e"]}],"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29]</w:t>
            </w:r>
            <w:r>
              <w:rPr>
                <w:rFonts w:ascii="Times New Roman" w:hAnsi="Times New Roman" w:cs="Times New Roman"/>
                <w:sz w:val="24"/>
                <w:szCs w:val="24"/>
              </w:rPr>
              <w:fldChar w:fldCharType="end"/>
            </w:r>
          </w:p>
        </w:tc>
      </w:tr>
      <w:tr w:rsidR="004E2B93" w:rsidTr="00265E21">
        <w:tc>
          <w:tcPr>
            <w:tcW w:w="1976" w:type="dxa"/>
          </w:tcPr>
          <w:p w:rsidR="00AC4142" w:rsidRDefault="00AC4142"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Aspergillus flavus</w:t>
            </w:r>
          </w:p>
        </w:tc>
        <w:tc>
          <w:tcPr>
            <w:tcW w:w="1893" w:type="dxa"/>
          </w:tcPr>
          <w:p w:rsidR="00AC4142" w:rsidRDefault="00AC4142"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AC4142" w:rsidRDefault="00AC4142"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28</w:t>
            </w:r>
          </w:p>
        </w:tc>
        <w:tc>
          <w:tcPr>
            <w:tcW w:w="1910" w:type="dxa"/>
          </w:tcPr>
          <w:p w:rsidR="00AC4142" w:rsidRDefault="00AC4142"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3.9% W.L.</w:t>
            </w:r>
          </w:p>
        </w:tc>
        <w:tc>
          <w:tcPr>
            <w:tcW w:w="1900" w:type="dxa"/>
          </w:tcPr>
          <w:p w:rsidR="00AC4142"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J.SCITOTENV.2019.135931","ISSN":"0048-9697","PMID":"31830656","abstract":"Polyethylene (PE) products are widely used in daily life, agriculture, and industry because of their convenience and economic value. However, PE is one of the polymer materials remarkably resistant to degradation. Current methods of plastic waste disposal pose a threat to the environment and produce microplastic particles (MPP), which becomes a global environmental concern because of its accumulation. In this study, a PE-degrading fungus Aspergillus flavus named PEDX3, was isolated from the gut contents of wax moth Galleria mellonella. The results indicated that high-density polyethylene (HDPE) MPP was degraded into the MPP with a lower molecular weight by strain PEDX3 after 28 days incubation. In addition, Fourier Transform - Infrared Spectroscopy (FT-IR) results showed the appearance of carbonyl groups and ether groups of MPP, which also validated the degradation of PE. Furthermore, the potential degradation enzymes were investigated by Reverse Transcription-Polymerase Chain Reaction (RT-PCR). Finally, two laccase-like multicopper oxidases (LMCOs) genes, AFLA_006190 and AFLA_053930, displayed up-regulated expression during the degradation process, which may be the candidate PE-degrading enzymes. These results have demonstrated that the A. flavus strain PEDX3 has an ability to degrade microplastic particles and the two PE-degrading enzymes provide a promising application for the PE MPP remediation.","author":[{"dropping-particle":"","family":"Zhang","given":"Junqing","non-dropping-particle":"","parse-names":false,"suffix":""},{"dropping-particle":"","family":"Gao","given":"Danling","non-dropping-particle":"","parse-names":false,"suffix":""},{"dropping-particle":"","family":"Li","given":"Quanhao","non-dropping-particle":"","parse-names":false,"suffix":""},{"dropping-particle":"","family":"Zhao","given":"Yixuan","non-dropping-particle":"","parse-names":false,"suffix":""},{"dropping-particle":"","family":"Li","given":"Li","non-dropping-particle":"","parse-names":false,"suffix":""},{"dropping-particle":"","family":"Lin","given":"Hanfeng","non-dropping-particle":"","parse-names":false,"suffix":""},{"dropping-particle":"","family":"Bi","given":"Qirui","non-dropping-particle":"","parse-names":false,"suffix":""},{"dropping-particle":"","family":"Zhao","given":"Yucheng","non-dropping-particle":"","parse-names":false,"suffix":""}],"container-title":"Science of The Total Environment","id":"ITEM-1","issued":{"date-parts":[["2020","2","20"]]},"page":"135931","publisher":"Elsevier","title":"Biodegradation of polyethylene microplastic particles by the fungus Aspergillus flavus from the guts of wax moth Galleria mellonella","type":"article-journal","volume":"704"},"uris":["http://www.mendeley.com/documents/?uuid=8a16a146-3b2c-376e-a22c-55f10c282601"]}],"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0]</w:t>
            </w:r>
            <w:r>
              <w:rPr>
                <w:rFonts w:ascii="Times New Roman" w:hAnsi="Times New Roman" w:cs="Times New Roman"/>
                <w:sz w:val="24"/>
                <w:szCs w:val="24"/>
              </w:rPr>
              <w:fldChar w:fldCharType="end"/>
            </w:r>
          </w:p>
        </w:tc>
      </w:tr>
      <w:tr w:rsidR="004E2B93" w:rsidTr="00265E21">
        <w:tc>
          <w:tcPr>
            <w:tcW w:w="1976" w:type="dxa"/>
          </w:tcPr>
          <w:p w:rsidR="00AC4142" w:rsidRDefault="00AC4142"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Aspergillus niger</w:t>
            </w:r>
          </w:p>
        </w:tc>
        <w:tc>
          <w:tcPr>
            <w:tcW w:w="1893" w:type="dxa"/>
          </w:tcPr>
          <w:p w:rsidR="00AC4142"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AC4142"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30</w:t>
            </w:r>
          </w:p>
        </w:tc>
        <w:tc>
          <w:tcPr>
            <w:tcW w:w="1910" w:type="dxa"/>
          </w:tcPr>
          <w:p w:rsidR="00AC4142" w:rsidRDefault="002F4B83"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4.32%W.L.</w:t>
            </w:r>
          </w:p>
        </w:tc>
        <w:tc>
          <w:tcPr>
            <w:tcW w:w="1900" w:type="dxa"/>
          </w:tcPr>
          <w:p w:rsidR="00AC4142"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URL":"https://1library.net/document/y96nmmly-screening-identification-polyurethane-density-polyethylene-degrading-isolated-municipal.html","accessed":{"date-parts":[["2022","6","23"]]},"id":"ITEM-1","issued":{"date-parts":[["0"]]},"title":"Screening and identification of polyurethane (PU) and low density polyethylene (LDPE) degrading soil fungi isolated from municipal solid waste","type":"webpage"},"uris":["http://www.mendeley.com/documents/?uuid=0bcaa684-8dd7-36eb-884a-9d16a20250fb"]}],"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1]</w:t>
            </w:r>
            <w:r>
              <w:rPr>
                <w:rFonts w:ascii="Times New Roman" w:hAnsi="Times New Roman" w:cs="Times New Roman"/>
                <w:sz w:val="24"/>
                <w:szCs w:val="24"/>
              </w:rPr>
              <w:fldChar w:fldCharType="end"/>
            </w:r>
          </w:p>
        </w:tc>
      </w:tr>
      <w:tr w:rsidR="004E2B93" w:rsidTr="00265E21">
        <w:tc>
          <w:tcPr>
            <w:tcW w:w="1976" w:type="dxa"/>
          </w:tcPr>
          <w:p w:rsidR="002F4B83"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Aspergillus fumigates</w:t>
            </w:r>
          </w:p>
        </w:tc>
        <w:tc>
          <w:tcPr>
            <w:tcW w:w="1893" w:type="dxa"/>
          </w:tcPr>
          <w:p w:rsidR="002F4B83"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2F4B83"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30</w:t>
            </w:r>
          </w:p>
        </w:tc>
        <w:tc>
          <w:tcPr>
            <w:tcW w:w="1910" w:type="dxa"/>
          </w:tcPr>
          <w:p w:rsidR="002F4B83" w:rsidRDefault="002F4B83"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2.49%W.L.</w:t>
            </w:r>
          </w:p>
        </w:tc>
        <w:tc>
          <w:tcPr>
            <w:tcW w:w="1900" w:type="dxa"/>
          </w:tcPr>
          <w:p w:rsidR="002F4B83"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URL":"https://1library.net/document/y96nmmly-screening-identification-polyurethane-density-polyethylene-degrading-isolated-municipal.html","accessed":{"date-parts":[["2022","6","23"]]},"id":"ITEM-1","issued":{"date-parts":[["0"]]},"title":"Screening and identification of polyurethane (PU) and low density polyethylene (LDPE) degrading soil fungi isolated from municipal solid waste","type":"webpage"},"uris":["http://www.mendeley.com/documents/?uuid=0bcaa684-8dd7-36eb-884a-9d16a20250fb"]}],"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1]</w:t>
            </w:r>
            <w:r>
              <w:rPr>
                <w:rFonts w:ascii="Times New Roman" w:hAnsi="Times New Roman" w:cs="Times New Roman"/>
                <w:sz w:val="24"/>
                <w:szCs w:val="24"/>
              </w:rPr>
              <w:fldChar w:fldCharType="end"/>
            </w:r>
          </w:p>
        </w:tc>
      </w:tr>
      <w:tr w:rsidR="004E2B93" w:rsidTr="00265E21">
        <w:tc>
          <w:tcPr>
            <w:tcW w:w="1976" w:type="dxa"/>
          </w:tcPr>
          <w:p w:rsidR="002F4B83"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Bacillus pumilus</w:t>
            </w:r>
          </w:p>
          <w:p w:rsidR="002F4B83"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Bacillus subtillis</w:t>
            </w:r>
          </w:p>
        </w:tc>
        <w:tc>
          <w:tcPr>
            <w:tcW w:w="1893" w:type="dxa"/>
          </w:tcPr>
          <w:p w:rsidR="002F4B83"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2F4B83"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30</w:t>
            </w:r>
          </w:p>
        </w:tc>
        <w:tc>
          <w:tcPr>
            <w:tcW w:w="1910" w:type="dxa"/>
          </w:tcPr>
          <w:p w:rsidR="002F4B83" w:rsidRDefault="002F4B83"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1.5-1.75%W.L.</w:t>
            </w:r>
          </w:p>
        </w:tc>
        <w:tc>
          <w:tcPr>
            <w:tcW w:w="1900" w:type="dxa"/>
          </w:tcPr>
          <w:p w:rsidR="002F4B83"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J.MARPOLBUL.2013.10.025","ISSN":"1879-3363","PMID":"24210946","abstract":"Sixty marine bacteria isolated from pelagic waters were screened for their ability to degrade low-density polyethylene; among them, three were positive and able to grow in a medium containing polythene as the sole carbon source. The positive isolates were identified as Kocuria palustris M16, Bacillus pumilus M27 and Bacillus subtilis H1584 based on the 16S rRNA gene sequence homology. The weight loss of polyethylene was 1%, 1.5% and 1.75% after 30. days of incubation with the M16, M27 and H1584 isolates, respectively. The maximum (32%) cell surface hydrophobicity was observed in M16, followed by the H1584 and M27 isolates. The viability of the isolates growing on the polyethylene surface was confirmed using a triphenyltetrazolium chloride reduction test. The viability was also correlated with a concomitant increase in the protein density of the biomass. Polyethylene biodegradation was further confirmed by an increase in the Keto Carbonyl Bond Index, the Ester Carbonyl Bond Index and the Vinyl Bond Index, which were calculated from FT-IR spectra. © 2013 Elsevier Ltd.","author":[{"dropping-particle":"","family":"Harshvardhan","given":"Kumar","non-dropping-particle":"","parse-names":false,"suffix":""},{"dropping-particle":"","family":"Jha","given":"Bhavanath","non-dropping-particle":"","parse-names":false,"suffix":""}],"container-title":"Marine pollution bulletin","id":"ITEM-1","issue":"1-2","issued":{"date-parts":[["2013"]]},"page":"100-106","publisher":"Mar Pollut Bull","title":"Biodegradation of low-density polyethylene by marine bacteria from pelagic waters, Arabian Sea, India","type":"article-journal","volume":"77"},"uris":["http://www.mendeley.com/documents/?uuid=dd5c2761-6fc3-3925-a272-064975880ca9"]}],"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2]</w:t>
            </w:r>
            <w:r>
              <w:rPr>
                <w:rFonts w:ascii="Times New Roman" w:hAnsi="Times New Roman" w:cs="Times New Roman"/>
                <w:sz w:val="24"/>
                <w:szCs w:val="24"/>
              </w:rPr>
              <w:fldChar w:fldCharType="end"/>
            </w:r>
          </w:p>
        </w:tc>
      </w:tr>
      <w:tr w:rsidR="004E2B93" w:rsidTr="00265E21">
        <w:tc>
          <w:tcPr>
            <w:tcW w:w="1976" w:type="dxa"/>
          </w:tcPr>
          <w:p w:rsidR="002F4B83"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Bacillus ssp.</w:t>
            </w:r>
          </w:p>
        </w:tc>
        <w:tc>
          <w:tcPr>
            <w:tcW w:w="1893" w:type="dxa"/>
          </w:tcPr>
          <w:p w:rsidR="002F4B83"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2F4B83" w:rsidRDefault="002F4B8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225</w:t>
            </w:r>
          </w:p>
        </w:tc>
        <w:tc>
          <w:tcPr>
            <w:tcW w:w="1910" w:type="dxa"/>
          </w:tcPr>
          <w:p w:rsidR="002F4B83" w:rsidRDefault="002F4B83"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duction by 98%in mechanical properties. </w:t>
            </w:r>
          </w:p>
        </w:tc>
        <w:tc>
          <w:tcPr>
            <w:tcW w:w="1900" w:type="dxa"/>
          </w:tcPr>
          <w:p w:rsidR="002F4B83"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J.IBIOD.2011.04.007","ISSN":"09648305","abstract":"The degree of biodegradation of low-density polyethylene (LDPE) films modified with Bionolle® polyester in different soils under laboratory conditions was evaluated. Films were incubated in soils from waste coal, a forest and an extinct volcano crater. Prior to degradation studies, soils underwent chemical and microbiological analysis. Film weight loss and mechanical properties, as well as the surface of the polymeric samples determined via scanning electron microscopy, were evaluated after 75, 150 and 225 days of biodegradation. Important chemical changes in the polymeric chains were detected by Fourier Transform Infrared Spectroscopy (FTIR). Fungal and bacterial species that were able to grow on the film surfaces were monitored in order to see whether the films were easily colonised by autochthonous microorganisms (i.e., typical to each soil). Identification of microorganisms was based on their cellular fatty acid methyl ester (FAME) profiles. Biodegradation of modified polyethylene films in soils led to significant changes (i.e., elongation at brake of 98%) in their mechanical properties that were caused by biochemical modifications of both polyester and polyethylene. Compared to waste coal soil, films underwent rapid biodegradation in soils that were rich in organic matter. Bacteria belonging to the genus, Bacillus, and the fungi, Gliocladium viride, Aspergillus awamori and Mortierella subtilissima, were easily able to colonise both polyethylene and polyethylene modified with Bionolle®. © 2011 Elsevier Ltd.","author":[{"dropping-particle":"","family":"Nowak","given":"Bozena","non-dropping-particle":"","parse-names":false,"suffix":""},{"dropping-particle":"","family":"Pajak","given":"Jolanta","non-dropping-particle":"","parse-names":false,"suffix":""},{"dropping-particle":"","family":"Drozd-Bratkowicz","given":"Magdalena","non-dropping-particle":"","parse-names":false,"suffix":""},{"dropping-particle":"","family":"Rymarz","given":"Grazyna","non-dropping-particle":"","parse-names":false,"suffix":""}],"container-title":"International Biodeterioration and Biodegradation","id":"ITEM-1","issue":"6","issued":{"date-parts":[["2011","9"]]},"page":"757-767","title":"Microorganisms participating in the biodegradation of modified polyethylene films in different soils under laboratory conditions","type":"article-journal","volume":"65"},"uris":["http://www.mendeley.com/documents/?uuid=7773dcc7-a844-3dbd-b46a-832d5a9e93e5"]}],"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3]</w:t>
            </w:r>
            <w:r>
              <w:rPr>
                <w:rFonts w:ascii="Times New Roman" w:hAnsi="Times New Roman" w:cs="Times New Roman"/>
                <w:sz w:val="24"/>
                <w:szCs w:val="24"/>
              </w:rPr>
              <w:fldChar w:fldCharType="end"/>
            </w:r>
          </w:p>
        </w:tc>
      </w:tr>
      <w:tr w:rsidR="004E2B93" w:rsidTr="00265E21">
        <w:tc>
          <w:tcPr>
            <w:tcW w:w="1976" w:type="dxa"/>
          </w:tcPr>
          <w:p w:rsidR="002F4B83"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Bacillus cereus</w:t>
            </w:r>
          </w:p>
        </w:tc>
        <w:tc>
          <w:tcPr>
            <w:tcW w:w="1893" w:type="dxa"/>
          </w:tcPr>
          <w:p w:rsidR="002F4B83"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T</w:t>
            </w:r>
          </w:p>
        </w:tc>
        <w:tc>
          <w:tcPr>
            <w:tcW w:w="1897" w:type="dxa"/>
          </w:tcPr>
          <w:p w:rsidR="002F4B83"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40</w:t>
            </w:r>
          </w:p>
        </w:tc>
        <w:tc>
          <w:tcPr>
            <w:tcW w:w="1910" w:type="dxa"/>
          </w:tcPr>
          <w:p w:rsidR="002F4B83" w:rsidRDefault="00C112EE"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6.6% W.L.</w:t>
            </w:r>
          </w:p>
        </w:tc>
        <w:tc>
          <w:tcPr>
            <w:tcW w:w="1900" w:type="dxa"/>
          </w:tcPr>
          <w:p w:rsidR="002F4B83"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21/ACS.EST.9B02212/ASSET/IMAGES/MEDIUM/ES9B02212_0002.GIF","ISSN":"15205851","PMID":"31557003","abstract":"With the rising plastic pollution in the oceans, research on the plastisphere - the microorganisms interacting with marine plastic debris - has emerged. Microbial communities colonizing plastic have been characterized from several ocean regions and they are distinct from the communities of the surrounding waters, and a few plastic-degrading microorganisms have been isolated from other environments. Therefore, we propose that marine microorganisms have adapted to plastic as a surface for colonization and potentially degradation. When comparing the taxonomic patterns of plastic-associated, marine bacteria, recurring groups and families such as the families Erythrobacteraceae and Rhodobacteraceae (Alphaproteobacteria), Flavobacteriaceae (Bacteriodetes), and the phylum of cyanobacteria (such as the Phormidium genus) can be identified. Thereby, we provide a perspective on which bacterial candidates could play a role in the colonization and possible degradation of plastic in the oceans due to their occurrence on marine plastic debris. We emphasize the need for extended and reproducible collection of data to assess the existence of a core microbiome or core functionalities of the plastisphere and confirm the capability of these bacterial candidates for biodegradation of plastic. Furthermore, we suggest the next steps in research to elucidate the level of natural bioremediation and the exploitation of bacterial degradative mechanisms of plastic.","author":[{"dropping-particle":"","family":"Roager","given":"Line","non-dropping-particle":"","parse-names":false,"suffix":""},{"dropping-particle":"","family":"Sonnenschein","given":"Eva C.","non-dropping-particle":"","parse-names":false,"suffix":""}],"container-title":"Environmental Science and Technology","id":"ITEM-1","issue":"20","issued":{"date-parts":[["2019","10","15"]]},"page":"11636-11643","publisher":"American Chemical Society","title":"Bacterial Candidates for Colonization and Degradation of Marine Plastic Debris","type":"article-journal","volume":"53"},"uris":["http://www.mendeley.com/documents/?uuid=976082bf-d083-3f2c-afbe-db7e13c36e19"]}],"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4]</w:t>
            </w:r>
            <w:r>
              <w:rPr>
                <w:rFonts w:ascii="Times New Roman" w:hAnsi="Times New Roman" w:cs="Times New Roman"/>
                <w:sz w:val="24"/>
                <w:szCs w:val="24"/>
              </w:rPr>
              <w:fldChar w:fldCharType="end"/>
            </w:r>
          </w:p>
        </w:tc>
      </w:tr>
      <w:tr w:rsidR="004E2B93" w:rsidTr="00265E21">
        <w:tc>
          <w:tcPr>
            <w:tcW w:w="1976" w:type="dxa"/>
          </w:tcPr>
          <w:p w:rsidR="00C112EE"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Bacillus gottheilii</w:t>
            </w:r>
          </w:p>
        </w:tc>
        <w:tc>
          <w:tcPr>
            <w:tcW w:w="1893" w:type="dxa"/>
          </w:tcPr>
          <w:p w:rsidR="00C112EE"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T</w:t>
            </w:r>
          </w:p>
        </w:tc>
        <w:tc>
          <w:tcPr>
            <w:tcW w:w="1897" w:type="dxa"/>
          </w:tcPr>
          <w:p w:rsidR="00C112EE"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40</w:t>
            </w:r>
          </w:p>
        </w:tc>
        <w:tc>
          <w:tcPr>
            <w:tcW w:w="1910" w:type="dxa"/>
          </w:tcPr>
          <w:p w:rsidR="00C112EE" w:rsidRDefault="00C112EE"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3% W.L.</w:t>
            </w:r>
          </w:p>
        </w:tc>
        <w:tc>
          <w:tcPr>
            <w:tcW w:w="1900" w:type="dxa"/>
          </w:tcPr>
          <w:p w:rsidR="00C112EE"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21/ACS.EST.9B02212/ASSET/IMAGES/MEDIUM/ES9B02212_0002.GIF","ISSN":"15205851","PMID":"31557003","abstract":"With the rising plastic pollution in the oceans, research on the plastisphere - the microorganisms interacting with marine plastic debris - has emerged. Microbial communities colonizing plastic have been characterized from several ocean regions and they are distinct from the communities of the surrounding waters, and a few plastic-degrading microorganisms have been isolated from other environments. Therefore, we propose that marine microorganisms have adapted to plastic as a surface for colonization and potentially degradation. When comparing the taxonomic patterns of plastic-associated, marine bacteria, recurring groups and families such as the families Erythrobacteraceae and Rhodobacteraceae (Alphaproteobacteria), Flavobacteriaceae (Bacteriodetes), and the phylum of cyanobacteria (such as the Phormidium genus) can be identified. Thereby, we provide a perspective on which bacterial candidates could play a role in the colonization and possible degradation of plastic in the oceans due to their occurrence on marine plastic debris. We emphasize the need for extended and reproducible collection of data to assess the existence of a core microbiome or core functionalities of the plastisphere and confirm the capability of these bacterial candidates for biodegradation of plastic. Furthermore, we suggest the next steps in research to elucidate the level of natural bioremediation and the exploitation of bacterial degradative mechanisms of plastic.","author":[{"dropping-particle":"","family":"Roager","given":"Line","non-dropping-particle":"","parse-names":false,"suffix":""},{"dropping-particle":"","family":"Sonnenschein","given":"Eva C.","non-dropping-particle":"","parse-names":false,"suffix":""}],"container-title":"Environmental Science and Technology","id":"ITEM-1","issue":"20","issued":{"date-parts":[["2019","10","15"]]},"page":"11636-11643","publisher":"American Chemical Society","title":"Bacterial Candidates for Colonization and Degradation of Marine Plastic Debris","type":"article-journal","volume":"53"},"uris":["http://www.mendeley.com/documents/?uuid=976082bf-d083-3f2c-afbe-db7e13c36e19"]}],"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4]</w:t>
            </w:r>
            <w:r>
              <w:rPr>
                <w:rFonts w:ascii="Times New Roman" w:hAnsi="Times New Roman" w:cs="Times New Roman"/>
                <w:sz w:val="24"/>
                <w:szCs w:val="24"/>
              </w:rPr>
              <w:fldChar w:fldCharType="end"/>
            </w:r>
          </w:p>
        </w:tc>
      </w:tr>
      <w:tr w:rsidR="004E2B93" w:rsidTr="00265E21">
        <w:tc>
          <w:tcPr>
            <w:tcW w:w="1976" w:type="dxa"/>
          </w:tcPr>
          <w:p w:rsidR="00C112EE"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Bacillus amyloliquefaciens</w:t>
            </w:r>
          </w:p>
        </w:tc>
        <w:tc>
          <w:tcPr>
            <w:tcW w:w="1893" w:type="dxa"/>
          </w:tcPr>
          <w:p w:rsidR="00C112EE"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LDPE</w:t>
            </w:r>
          </w:p>
        </w:tc>
        <w:tc>
          <w:tcPr>
            <w:tcW w:w="1897" w:type="dxa"/>
          </w:tcPr>
          <w:p w:rsidR="00C112EE"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60</w:t>
            </w:r>
          </w:p>
        </w:tc>
        <w:tc>
          <w:tcPr>
            <w:tcW w:w="1910" w:type="dxa"/>
          </w:tcPr>
          <w:p w:rsidR="00C112EE" w:rsidRDefault="00C112EE"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11-16% W.L.</w:t>
            </w:r>
          </w:p>
        </w:tc>
        <w:tc>
          <w:tcPr>
            <w:tcW w:w="1900" w:type="dxa"/>
          </w:tcPr>
          <w:p w:rsidR="00C112EE"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author":[{"dropping-particle":"","family":"Das","given":"MP","non-dropping-particle":"","parse-names":false,"suffix":""},{"dropping-particle":"","family":"Sci","given":"S Kumar - Int J Pharm Pharm","non-dropping-particle":"","parse-names":false,"suffix":""},{"dropping-particle":"","family":"2013","given":"undefined","non-dropping-particle":"","parse-names":false,"suffix":""}],"container-title":"researchgate.net","id":"ITEM-1","issued":{"date-parts":[["0"]]},"title":"Influence of cell surface hydrophobicity in colonization and biofilm formation on LDPE biodegradation","type":"article-journal"},"uris":["http://www.mendeley.com/documents/?uuid=755cf49d-81a8-3552-bc3b-95c4c5ce656f"]}],"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5]</w:t>
            </w:r>
            <w:r>
              <w:rPr>
                <w:rFonts w:ascii="Times New Roman" w:hAnsi="Times New Roman" w:cs="Times New Roman"/>
                <w:sz w:val="24"/>
                <w:szCs w:val="24"/>
              </w:rPr>
              <w:fldChar w:fldCharType="end"/>
            </w:r>
          </w:p>
        </w:tc>
      </w:tr>
      <w:tr w:rsidR="00795DDD" w:rsidTr="00265E21">
        <w:tc>
          <w:tcPr>
            <w:tcW w:w="1976" w:type="dxa"/>
          </w:tcPr>
          <w:p w:rsidR="0054165A" w:rsidRDefault="0054165A"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Enterobacter asburiae YT1</w:t>
            </w:r>
          </w:p>
        </w:tc>
        <w:tc>
          <w:tcPr>
            <w:tcW w:w="1893" w:type="dxa"/>
          </w:tcPr>
          <w:p w:rsidR="0054165A" w:rsidRDefault="0054165A"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54165A" w:rsidRDefault="0054165A"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28</w:t>
            </w:r>
          </w:p>
        </w:tc>
        <w:tc>
          <w:tcPr>
            <w:tcW w:w="1910" w:type="dxa"/>
          </w:tcPr>
          <w:p w:rsidR="0054165A" w:rsidRDefault="0054165A"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6.1% W.L.</w:t>
            </w:r>
          </w:p>
        </w:tc>
        <w:tc>
          <w:tcPr>
            <w:tcW w:w="1900" w:type="dxa"/>
          </w:tcPr>
          <w:p w:rsidR="0054165A"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21/ES504038A/SUPPL_FILE/ES504038A_SI_001.PDF","ISSN":"15205851","PMID":"25384056","abstract":"Polyethylene (PE) has been considered nonbiodegradable for decades. Although the biodegradation of PE by bacterial cultures has been occasionally described, valid evidence of PE biodegradation has remained limited in the literature. We found that waxworms, or Indian mealmoths (the larvae of Plodia interpunctella), were capable of chewing and eating PE films. Two bacterial strains capable of degrading PE were isolated from this worm's gut, Enterobacter asburiae YT1 and Bacillus sp. YP1. Over a 28-day incubation period of the two strains on PE films, viable biofilms formed, and the PE films' hydrophobicity decreased. Obvious damage, including pits and cavities (0.3-0.4 μm in depth), was observed on the surfaces of the PE films using scanning electron microscopy (SEM) and atomic force microscopy (AFM). The formation of carbonyl groups was verified using X-ray photoelectron spectroscopy (XPS) and microattenuated total reflectance/Fourier transform infrared (micro-ATR/FTIR) imaging microscope. Suspension cultures of YT1 and YP1 (108 cells/mL) were able to degrade approximately 6.1 ± 0.3% and 10.7 ± 0.2% of the PE films (100 mg), respectively, over a 60-day incubation period. The molecular weights of the residual PE films were lower, and the release of 12 water-soluble daughter products was also detected. The results demonstrated the presence of PE-degrading bacteria in the guts of waxworms and provided promising evidence for the biodegradation of PE in the environment.","author":[{"dropping-particle":"","family":"Yang","given":"Jun","non-dropping-particle":"","parse-names":false,"suffix":""},{"dropping-particle":"","family":"Yang","given":"Yu","non-dropping-particle":"","parse-names":false,"suffix":""},{"dropping-particle":"","family":"Wu","given":"Wei Min","non-dropping-particle":"","parse-names":false,"suffix":""},{"dropping-particle":"","family":"Zhao","given":"Jiao","non-dropping-particle":"","parse-names":false,"suffix":""},{"dropping-particle":"","family":"Jiang","given":"Lei","non-dropping-particle":"","parse-names":false,"suffix":""}],"container-title":"Environmental Science and Technology","id":"ITEM-1","issue":"23","issued":{"date-parts":[["2014","12","2"]]},"page":"13776-13784","publisher":"American Chemical Society","title":"Evidence of polyethylene biodegradation by bacterial strains from the guts of plastic-eating waxworms","type":"article-journal","volume":"48"},"uris":["http://www.mendeley.com/documents/?uuid=a336e494-5326-317f-bc04-72d823584e76"]}],"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6]</w:t>
            </w:r>
            <w:r>
              <w:rPr>
                <w:rFonts w:ascii="Times New Roman" w:hAnsi="Times New Roman" w:cs="Times New Roman"/>
                <w:sz w:val="24"/>
                <w:szCs w:val="24"/>
              </w:rPr>
              <w:fldChar w:fldCharType="end"/>
            </w:r>
          </w:p>
        </w:tc>
      </w:tr>
      <w:tr w:rsidR="004E2B93" w:rsidTr="00265E21">
        <w:tc>
          <w:tcPr>
            <w:tcW w:w="1976" w:type="dxa"/>
          </w:tcPr>
          <w:p w:rsidR="00C112EE"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Microbacterium paraoxydans</w:t>
            </w:r>
          </w:p>
        </w:tc>
        <w:tc>
          <w:tcPr>
            <w:tcW w:w="1893" w:type="dxa"/>
          </w:tcPr>
          <w:p w:rsidR="00C112EE"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re-treated LDPE</w:t>
            </w:r>
          </w:p>
        </w:tc>
        <w:tc>
          <w:tcPr>
            <w:tcW w:w="1897" w:type="dxa"/>
          </w:tcPr>
          <w:p w:rsidR="00C112EE" w:rsidRDefault="00C112EE"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60</w:t>
            </w:r>
          </w:p>
        </w:tc>
        <w:tc>
          <w:tcPr>
            <w:tcW w:w="1910" w:type="dxa"/>
          </w:tcPr>
          <w:p w:rsidR="00C112EE" w:rsidRDefault="00C112EE"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61% W.L.</w:t>
            </w:r>
          </w:p>
        </w:tc>
        <w:tc>
          <w:tcPr>
            <w:tcW w:w="1900" w:type="dxa"/>
          </w:tcPr>
          <w:p w:rsidR="00C112EE"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J.POLYMERTESTING.2012.07.015","ISSN":"01429418","abstract":"Microorganisms have been shown to have an adaptive ability for efficiently breaking down oxidized polymers. In the present study, we have developed a rapid and sensitive analytical technique using Fourier Transform Infrared coupled Attenuated Total Reflectance (FTIR-ATR) spectroscopy to quantify low density polyethylene (LDPE) biodegradation by microorganisms. In order to demonstrate the utility of this technique, LDPE biodegradation was performed using two bacterial strains, Microbacterium paraoxydans and Pseudomonas aeruginosa. Prior to quantification, these bacterial strains were acclimatized to nitric acid pretreated LDPE for 2 months. The acclimatized strains were then subjected to in vitro biodegradation assay with the pretreated LDPE as its sole carbon source for another 2 months. Subsequently, biodegradation quantification was performed with FTIR-ATR spectroscopy using various concentrations of LDPE standards for comparison. It was observed that the percentage of transmittance at 2920 cm -1 was directly proportional to the concentration of LDPE. Results indicated that M. paraoxydans degraded 61.0% of LDPE while P. aeruginosa degraded 50.5% in 2 months. In conclusion, we established a rapid and sensitive FTIR-ATR spectroscopy based technique to quantify LDPE biodegradation. © 2012 Elsevier Ltd. All rights reserved.","author":[{"dropping-particle":"","family":"Rajandas","given":"Heera","non-dropping-particle":"","parse-names":false,"suffix":""},{"dropping-particle":"","family":"Parimannan","given":"Sivachandran","non-dropping-particle":"","parse-names":false,"suffix":""},{"dropping-particle":"","family":"Sathasivam","given":"Kathiresan","non-dropping-particle":"","parse-names":false,"suffix":""},{"dropping-particle":"","family":"Ravichandran","given":"Manickam","non-dropping-particle":"","parse-names":false,"suffix":""},{"dropping-particle":"","family":"Su Yin","given":"Lee","non-dropping-particle":"","parse-names":false,"suffix":""}],"container-title":"Polymer Testing","id":"ITEM-1","issue":"8","issued":{"date-parts":[["2012","12"]]},"page":"1094-1099","title":"A novel FTIR-ATR spectroscopy based technique for the estimation of low-density polyethylene biodegradation","type":"article-journal","volume":"31"},"uris":["http://www.mendeley.com/documents/?uuid=ef27a034-8ee2-32ba-9996-5585a9db68b6"]}],"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7]</w:t>
            </w:r>
            <w:r>
              <w:rPr>
                <w:rFonts w:ascii="Times New Roman" w:hAnsi="Times New Roman" w:cs="Times New Roman"/>
                <w:sz w:val="24"/>
                <w:szCs w:val="24"/>
              </w:rPr>
              <w:fldChar w:fldCharType="end"/>
            </w:r>
          </w:p>
        </w:tc>
      </w:tr>
      <w:tr w:rsidR="004E2B93" w:rsidTr="00265E21">
        <w:tc>
          <w:tcPr>
            <w:tcW w:w="1976" w:type="dxa"/>
          </w:tcPr>
          <w:p w:rsidR="00C112EE" w:rsidRDefault="00F4131F"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seudomonas sp.</w:t>
            </w:r>
          </w:p>
        </w:tc>
        <w:tc>
          <w:tcPr>
            <w:tcW w:w="1893" w:type="dxa"/>
          </w:tcPr>
          <w:p w:rsidR="00C112EE" w:rsidRDefault="00F4131F"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C112EE" w:rsidRDefault="00F4131F"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30</w:t>
            </w:r>
          </w:p>
        </w:tc>
        <w:tc>
          <w:tcPr>
            <w:tcW w:w="1910" w:type="dxa"/>
          </w:tcPr>
          <w:p w:rsidR="00C112EE" w:rsidRDefault="00F4131F"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20.54% W.L.</w:t>
            </w:r>
          </w:p>
        </w:tc>
        <w:tc>
          <w:tcPr>
            <w:tcW w:w="1900" w:type="dxa"/>
          </w:tcPr>
          <w:p w:rsidR="00C112EE"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author":[{"dropping-particle":"","family":"tropical","given":"K Kathiresan - Revista de biologia","non-dropping-particle":"","parse-names":false,"suffix":""},{"dropping-particle":"","family":"2003","given":"undefined","non-dropping-particle":"","parse-names":false,"suffix":""}],"container-title":"scielo.sa.cr","id":"ITEM-1","issued":{"date-parts":[["0"]]},"title":"Polythene and plastics-degrading microbes from the mangrove soil","type":"article-journal"},"uris":["http://www.mendeley.com/documents/?uuid=0f8a3db3-2ddb-393c-8568-b260505a5ce5"]}],"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8]</w:t>
            </w:r>
            <w:r>
              <w:rPr>
                <w:rFonts w:ascii="Times New Roman" w:hAnsi="Times New Roman" w:cs="Times New Roman"/>
                <w:sz w:val="24"/>
                <w:szCs w:val="24"/>
              </w:rPr>
              <w:fldChar w:fldCharType="end"/>
            </w:r>
          </w:p>
        </w:tc>
      </w:tr>
      <w:tr w:rsidR="004E2B93" w:rsidTr="00265E21">
        <w:tc>
          <w:tcPr>
            <w:tcW w:w="1976" w:type="dxa"/>
          </w:tcPr>
          <w:p w:rsidR="00C112EE" w:rsidRDefault="00F4131F"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seudomonas citronellolis</w:t>
            </w:r>
          </w:p>
        </w:tc>
        <w:tc>
          <w:tcPr>
            <w:tcW w:w="1893" w:type="dxa"/>
          </w:tcPr>
          <w:p w:rsidR="00C112EE" w:rsidRDefault="00F4131F"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LDPE</w:t>
            </w:r>
          </w:p>
        </w:tc>
        <w:tc>
          <w:tcPr>
            <w:tcW w:w="1897" w:type="dxa"/>
          </w:tcPr>
          <w:p w:rsidR="00C112EE" w:rsidRDefault="00F4131F"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4</w:t>
            </w:r>
          </w:p>
        </w:tc>
        <w:tc>
          <w:tcPr>
            <w:tcW w:w="1910" w:type="dxa"/>
          </w:tcPr>
          <w:p w:rsidR="00C112EE" w:rsidRDefault="00F4131F"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17.8% W.L.</w:t>
            </w:r>
          </w:p>
        </w:tc>
        <w:tc>
          <w:tcPr>
            <w:tcW w:w="1900" w:type="dxa"/>
          </w:tcPr>
          <w:p w:rsidR="00C112EE"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186/2193-1801-3-497","ISSN":"2193-1801","PMID":"25932357","abstract":"Degradation of Petroleum-plastics like Low Density Polyethylene (LDPE) is a budding challenge due to increasing white pollution. The present investigation has focused the aspect through microbial assisted biodegradation. Various indigenous microorganisms were isolated from collected municipal landfill soil. Growth medium enriched with 0.2 g of LDPE powder was used to screen the soil bacteria with biodegradation potential. The screened bacteria were subjected to biodegradation assay in presence of LDPE sheets in growth medium. Four strains gave 5%, 17.8%, 0.9% and 0.6% degradation rate based on weight loss in the conducted in vitro assay for four days. The maximum degraded sheet was analyzed through Scanning Electron Microscopy, Fourier transform infrared spectroscopy and Thermogravimetry, taking undegraded LDPE sheet as control. Results illustrated one-step weight loss with control and three-step weight loss with test. Thus, it proved the efficacy of isolated strain. The strain identification was carried out by genomic DNA isolation followed by PCR and 16S rRNA sequencing. Genotypic identification revealed the bacterium as Pseudomonas citronellolis. BLAST gave a similarity with the database of 96%, thus phylogenetic assessment clarified the bacterium as a novel strain. The isolate was named as Pseudomonas citronellolis EMBS027 and sequence was deposited as LDPE degrading species, in GenBank with accession number KF361478.","author":[{"dropping-particle":"","family":"Bhatia","given":"Mayuri","non-dropping-particle":"","parse-names":false,"suffix":""},{"dropping-particle":"","family":"Girdhar","given":"Amandeep","non-dropping-particle":"","parse-names":false,"suffix":""},{"dropping-particle":"","family":"Tiwari","given":"Archana","non-dropping-particle":"","parse-names":false,"suffix":""},{"dropping-particle":"","family":"Nayarisseri","given":"Anuraj","non-dropping-particle":"","parse-names":false,"suffix":""}],"container-title":"SpringerPlus","id":"ITEM-1","issue":"1","issued":{"date-parts":[["2014","12","1"]]},"publisher":"Springerplus","title":"Implications of a novel Pseudomonas species on low density polyethylene biodegradation: an in vitro to in silico approach","type":"article-journal","volume":"3"},"uris":["http://www.mendeley.com/documents/?uuid=a7985ac8-10ac-3cb6-9372-c134d104c127"]}],"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9]</w:t>
            </w:r>
            <w:r>
              <w:rPr>
                <w:rFonts w:ascii="Times New Roman" w:hAnsi="Times New Roman" w:cs="Times New Roman"/>
                <w:sz w:val="24"/>
                <w:szCs w:val="24"/>
              </w:rPr>
              <w:fldChar w:fldCharType="end"/>
            </w:r>
          </w:p>
        </w:tc>
      </w:tr>
      <w:tr w:rsidR="004E2B93" w:rsidTr="00265E21">
        <w:tc>
          <w:tcPr>
            <w:tcW w:w="1976" w:type="dxa"/>
          </w:tcPr>
          <w:p w:rsidR="00C112EE" w:rsidRDefault="005B1BF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seudomonas aeroginosa</w:t>
            </w:r>
          </w:p>
          <w:p w:rsidR="005B1BF3" w:rsidRDefault="005B1BF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seudomonas putida</w:t>
            </w:r>
          </w:p>
          <w:p w:rsidR="005B1BF3" w:rsidRDefault="005B1BF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seudomonas siringae</w:t>
            </w:r>
          </w:p>
        </w:tc>
        <w:tc>
          <w:tcPr>
            <w:tcW w:w="1893" w:type="dxa"/>
          </w:tcPr>
          <w:p w:rsidR="00C112EE" w:rsidRDefault="005B1BF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C112EE" w:rsidRDefault="005B1BF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120</w:t>
            </w:r>
          </w:p>
        </w:tc>
        <w:tc>
          <w:tcPr>
            <w:tcW w:w="1910" w:type="dxa"/>
          </w:tcPr>
          <w:p w:rsidR="00C112EE" w:rsidRDefault="005B1BF3"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9-20% W.L</w:t>
            </w:r>
          </w:p>
        </w:tc>
        <w:tc>
          <w:tcPr>
            <w:tcW w:w="1900" w:type="dxa"/>
          </w:tcPr>
          <w:p w:rsidR="00C112EE"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07/S12088-012-0250-6","ISSN":"0046-8991","PMID":"23997333","abstract":"Low density polythene (LDPE) is the most widely used packaging material primarily because of its excellent mechanical properties, barrier properties against water, light weight, low cost and high energy effectiveness. However, due to its ubiquitous nature, and resistance to biodegradability, the disposal strategies are crucial and need attention. Recently, microorganisms have become the focus of interest for environmental friendly disposal of plastic and polymer-based waste. This manuscript aims to investigate the extent of biodegradability of LDPE by four different strains of Pseudomonas bacteria-Pseudomonas aeruginosa PAO1 (ATCC 15729), Pseudomonas aeruginosa (ATCC 15692), Pseudomonas putida (KT2440 ATCC 47054) and Pseudomonas syringae (DC3000 ATCC 10862). Degradation of LDPE was determined by weight loss of the sample, morphological changes, mechanical and spectroscopic variations. The eluted compounds after degradation were analysed by gas chromatography coupled with mass spectroscopy. Our results show that Pseudomonas spp. can degrade LDPE films. © 2012 Association of Microbiologists of India.","author":[{"dropping-particle":"","family":"Kyaw","given":"Bhone Myint","non-dropping-particle":"","parse-names":false,"suffix":""},{"dropping-particle":"","family":"Champakalakshmi","given":"Ravi","non-dropping-particle":"","parse-names":false,"suffix":""},{"dropping-particle":"","family":"Sakharkar","given":"Meena Kishore","non-dropping-particle":"","parse-names":false,"suffix":""},{"dropping-particle":"","family":"Lim","given":"Chu Sing","non-dropping-particle":"","parse-names":false,"suffix":""},{"dropping-particle":"","family":"Sakharkar","given":"Kishore R.","non-dropping-particle":"","parse-names":false,"suffix":""}],"container-title":"Indian journal of microbiology","id":"ITEM-1","issue":"3","issued":{"date-parts":[["2012","9","1"]]},"page":"411-419","publisher":"Indian J Microbiol","title":"Biodegradation of Low Density Polythene (LDPE) by Pseudomonas Species","type":"article-journal","volume":"52"},"uris":["http://www.mendeley.com/documents/?uuid=77297f19-c0d1-3078-a9e7-037e7abcf42e"]}],"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40]</w:t>
            </w:r>
            <w:r>
              <w:rPr>
                <w:rFonts w:ascii="Times New Roman" w:hAnsi="Times New Roman" w:cs="Times New Roman"/>
                <w:sz w:val="24"/>
                <w:szCs w:val="24"/>
              </w:rPr>
              <w:fldChar w:fldCharType="end"/>
            </w:r>
          </w:p>
        </w:tc>
      </w:tr>
      <w:tr w:rsidR="004E2B93" w:rsidTr="00265E21">
        <w:tc>
          <w:tcPr>
            <w:tcW w:w="1976" w:type="dxa"/>
          </w:tcPr>
          <w:p w:rsidR="00C112EE" w:rsidRDefault="005B1BF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nicillium simplicissimum</w:t>
            </w:r>
          </w:p>
        </w:tc>
        <w:tc>
          <w:tcPr>
            <w:tcW w:w="1893" w:type="dxa"/>
          </w:tcPr>
          <w:p w:rsidR="00C112EE" w:rsidRDefault="005B1BF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C112EE" w:rsidRDefault="005B1BF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90</w:t>
            </w:r>
          </w:p>
        </w:tc>
        <w:tc>
          <w:tcPr>
            <w:tcW w:w="1910" w:type="dxa"/>
          </w:tcPr>
          <w:p w:rsidR="00C112EE" w:rsidRDefault="005B1BF3"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7.7% W.L.</w:t>
            </w:r>
          </w:p>
        </w:tc>
        <w:tc>
          <w:tcPr>
            <w:tcW w:w="1900" w:type="dxa"/>
          </w:tcPr>
          <w:p w:rsidR="00C112EE"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07/S10668-014-9571-4/FIGURES/11","ISSN":"15732975","abstract":"Penicillium simplicissimum was isolated from a local dumpsite of Shivamogga district for use in the biodegradation of polyethylene. Degradation was carried out using autoclaved, UV-treated and surface-sterilized polyethylene. Degradation was monitored by observing weight loss and changes in physical structure by scanning electron microscopy, Fourier transform infrared spectroscopy and nuclear magnetic resonance spectroscopy. P. simplicissimum was able to degrade treated polyethylene (38 %) more efficiently than autoclaved (16 %) and surface-sterilized polyethylene (7.7 %). Enzymes responsible for polyethylene degradation were screened from P. simplicissimum. Enzymes were identified as laccase and manganese peroxidase. These enzymes were produced in large amount, enzyme activity was calculated using spectrophotometric method, and crude extraction of enzymes was carried out. Molecular weight of laccase was determined as 66 kDa and that of manganese peroxidase was 60 kDa. Capacity of crude enzymes to degrade polyethylene was also determined. By observing these results, we can conclude that P. simplicissimum may act as solution for the problem caused by polyethylene in nature.","author":[{"dropping-particle":"V.","family":"Sowmya","given":"H.","non-dropping-particle":"","parse-names":false,"suffix":""},{"dropping-particle":"","family":"Ramalingappa","given":"","non-dropping-particle":"","parse-names":false,"suffix":""},{"dropping-particle":"","family":"Krishnappa","given":"M.","non-dropping-particle":"","parse-names":false,"suffix":""},{"dropping-particle":"","family":"Thippeswamy","given":"B.","non-dropping-particle":"","parse-names":false,"suffix":""}],"container-title":"Environment, Development and Sustainability","id":"ITEM-1","issue":"4","issued":{"date-parts":[["2015","8","1"]]},"page":"731-745","publisher":"Kluwer Academic Publishers","title":"Degradation of polyethylene by Penicillium simplicissimum isolated from local dumpsite of Shivamogga district","type":"article-journal","volume":"17"},"uris":["http://www.mendeley.com/documents/?uuid=8211fad0-5c86-31bd-9bce-fec96f1236d4"]}],"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41]</w:t>
            </w:r>
            <w:r>
              <w:rPr>
                <w:rFonts w:ascii="Times New Roman" w:hAnsi="Times New Roman" w:cs="Times New Roman"/>
                <w:sz w:val="24"/>
                <w:szCs w:val="24"/>
              </w:rPr>
              <w:fldChar w:fldCharType="end"/>
            </w:r>
          </w:p>
        </w:tc>
      </w:tr>
      <w:tr w:rsidR="004E2B93" w:rsidTr="00265E21">
        <w:tc>
          <w:tcPr>
            <w:tcW w:w="1976" w:type="dxa"/>
          </w:tcPr>
          <w:p w:rsidR="00C112EE" w:rsidRDefault="005B1BF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nicillium funiculosum</w:t>
            </w:r>
          </w:p>
        </w:tc>
        <w:tc>
          <w:tcPr>
            <w:tcW w:w="1893" w:type="dxa"/>
          </w:tcPr>
          <w:p w:rsidR="00C112EE" w:rsidRDefault="005B1BF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T</w:t>
            </w:r>
          </w:p>
        </w:tc>
        <w:tc>
          <w:tcPr>
            <w:tcW w:w="1897" w:type="dxa"/>
          </w:tcPr>
          <w:p w:rsidR="00C112EE" w:rsidRDefault="005B1BF3"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84</w:t>
            </w:r>
          </w:p>
        </w:tc>
        <w:tc>
          <w:tcPr>
            <w:tcW w:w="1910" w:type="dxa"/>
          </w:tcPr>
          <w:p w:rsidR="00C112EE" w:rsidRDefault="005B1BF3"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0.21% W.L.</w:t>
            </w:r>
          </w:p>
        </w:tc>
        <w:tc>
          <w:tcPr>
            <w:tcW w:w="1900" w:type="dxa"/>
          </w:tcPr>
          <w:p w:rsidR="00C112EE"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URL":"https://www.academia.edu/30229859/Biodegradation_of_poly_ethylene_terephthalate_modified_with_polyester_Bionolle_Ò_by_Penicillium_funiculosum","accessed":{"date-parts":[["2022","6","24"]]},"id":"ITEM-1","issued":{"date-parts":[["0"]]},"title":"(PDF) Biodegradation of poly(ethylene terephthalate) modified with polyester \" Bionolle Ò \" by Penicillium funiculosum | Maria Badea - Academia.edu","type":"webpage"},"uris":["http://www.mendeley.com/documents/?uuid=946e8d0f-6ded-3289-9830-043567adeab2"]}],"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42]</w:t>
            </w:r>
            <w:r>
              <w:rPr>
                <w:rFonts w:ascii="Times New Roman" w:hAnsi="Times New Roman" w:cs="Times New Roman"/>
                <w:sz w:val="24"/>
                <w:szCs w:val="24"/>
              </w:rPr>
              <w:fldChar w:fldCharType="end"/>
            </w:r>
          </w:p>
        </w:tc>
      </w:tr>
      <w:tr w:rsidR="004E2B93" w:rsidTr="00265E21">
        <w:tc>
          <w:tcPr>
            <w:tcW w:w="1976" w:type="dxa"/>
          </w:tcPr>
          <w:p w:rsidR="00C112EE" w:rsidRDefault="00DB1A1A"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lastRenderedPageBreak/>
              <w:t>Rhodococcus ruber</w:t>
            </w:r>
          </w:p>
        </w:tc>
        <w:tc>
          <w:tcPr>
            <w:tcW w:w="1893" w:type="dxa"/>
          </w:tcPr>
          <w:p w:rsidR="00C112EE" w:rsidRDefault="0052479B"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LDPE</w:t>
            </w:r>
          </w:p>
        </w:tc>
        <w:tc>
          <w:tcPr>
            <w:tcW w:w="1897" w:type="dxa"/>
          </w:tcPr>
          <w:p w:rsidR="00C112EE" w:rsidRDefault="0052479B"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60</w:t>
            </w:r>
          </w:p>
        </w:tc>
        <w:tc>
          <w:tcPr>
            <w:tcW w:w="1910" w:type="dxa"/>
          </w:tcPr>
          <w:p w:rsidR="00C112EE" w:rsidRDefault="0052479B"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0.86% W.L./ week</w:t>
            </w:r>
          </w:p>
        </w:tc>
        <w:tc>
          <w:tcPr>
            <w:tcW w:w="1900" w:type="dxa"/>
          </w:tcPr>
          <w:p w:rsidR="00C112EE"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07/S00253-005-0259-4","ISSN":"0175-7598","PMID":"16534612","abstract":"We have recently isolated a biofilm-producing strain (C208) of Rhodococcus ruber that degraded polyethylene at a rate of 0.86% per week (r 2=0.98). Strain C208 adheres to polyethylene immediately upon exposure to the polyolefin. This initial biofilm differentiates (in a stepwise process that lasts about 20 h) into cell-aggregation-forming microcolonies. Further organization yields \"mushroom-like\" three-dimensional structures on the mature biofilm. The ratio between the population densities of the biofilm and the planktonic C208 cells after 10 days of incubation was about 60:1, indicating a high preference for the biofilm mode of growth. Analysis of extracellular polymeric substances (EPS) in the biofilm of C208 revealed that the polysaccharides level was up to 2.5 folds higher than that of the protein. The biofilm showed a high viability even after 60 days of incubation, apparently due to polyethylene biodegradation. © Springer-Verlag 2006.","author":[{"dropping-particle":"","family":"Sivan","given":"A.","non-dropping-particle":"","parse-names":false,"suffix":""},{"dropping-particle":"","family":"Szanto","given":"M.","non-dropping-particle":"","parse-names":false,"suffix":""},{"dropping-particle":"","family":"Pavlov","given":"V.","non-dropping-particle":"","parse-names":false,"suffix":""}],"container-title":"Applied microbiology and biotechnology","id":"ITEM-1","issue":"2","issued":{"date-parts":[["2006","9"]]},"page":"346-352","publisher":"Appl Microbiol Biotechnol","title":"Biofilm development of the polyethylene-degrading bacterium Rhodococcus ruber","type":"article-journal","volume":"72"},"uris":["http://www.mendeley.com/documents/?uuid=ed24cf2c-1b6d-327d-8268-d96e415c2620"]}],"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43]</w:t>
            </w:r>
            <w:r>
              <w:rPr>
                <w:rFonts w:ascii="Times New Roman" w:hAnsi="Times New Roman" w:cs="Times New Roman"/>
                <w:sz w:val="24"/>
                <w:szCs w:val="24"/>
              </w:rPr>
              <w:fldChar w:fldCharType="end"/>
            </w:r>
          </w:p>
        </w:tc>
      </w:tr>
      <w:tr w:rsidR="00795DDD" w:rsidTr="00265E21">
        <w:tc>
          <w:tcPr>
            <w:tcW w:w="1976" w:type="dxa"/>
          </w:tcPr>
          <w:p w:rsidR="008E70FB" w:rsidRDefault="008E70FB"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Staphylococcus arlettae</w:t>
            </w:r>
          </w:p>
        </w:tc>
        <w:tc>
          <w:tcPr>
            <w:tcW w:w="1893" w:type="dxa"/>
          </w:tcPr>
          <w:p w:rsidR="008E70FB" w:rsidRDefault="008E70FB"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8E70FB" w:rsidRDefault="008E70FB"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30</w:t>
            </w:r>
          </w:p>
        </w:tc>
        <w:tc>
          <w:tcPr>
            <w:tcW w:w="1910" w:type="dxa"/>
          </w:tcPr>
          <w:p w:rsidR="008E70FB" w:rsidRDefault="008E70FB"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13.6% W.L.</w:t>
            </w:r>
          </w:p>
        </w:tc>
        <w:tc>
          <w:tcPr>
            <w:tcW w:w="1900" w:type="dxa"/>
          </w:tcPr>
          <w:p w:rsidR="008E70FB"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9790/2402-1012040107","abstract":"Microbes from various environments, new degrading enzymes and genetic modifications are carried out continuously to overcome the environmental problems caused by plastics. The present study aims to screen and isolate polyethylene degrading bacteria from various soil environments like garbage soil, mangrove soil, and garden soil. The isolates obtained were screened for their ability to utilize polyethylene as sole carbon source in mineral salt medium (MSM). They were processed using shaker flask method containing MSM and pre-weighed polyethylene pieces. After 30 days of incubation at 37⁰C, the final weight of the polyethylene pieces were noted. Maximum weight loss of 13.6% was recorded. FTIR spectroscopy analysis was performed which showed changes in chemical properties of the polyethylene due to degradation. 16S rRNA sequencing was performed for the isolate that showed maximum changes in FTIR analysis. The isolate was found to be Staphylococcus arlettae (KX344032).","author":[{"dropping-particle":"","family":"Divyalakshmi","given":"S","non-dropping-particle":"","parse-names":false,"suffix":""},{"dropping-particle":"","family":"Food","given":"A Subhashini - IOSR J Environ Sci Toxicol","non-dropping-particle":"","parse-names":false,"suffix":""},{"dropping-particle":"","family":"2016","given":"undefined","non-dropping-particle":"","parse-names":false,"suffix":""}],"container-title":"researchgate.net","id":"ITEM-1","issued":{"date-parts":[["2016"]]},"page":"1-07","title":"Screening and isolation of polyethylene degrading bacteria from various soil environments","type":"article-journal","volume":"10"},"uris":["http://www.mendeley.com/documents/?uuid=edede09c-ea5b-3a28-8561-5bccc0953564"]}],"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44]</w:t>
            </w:r>
            <w:r>
              <w:rPr>
                <w:rFonts w:ascii="Times New Roman" w:hAnsi="Times New Roman" w:cs="Times New Roman"/>
                <w:sz w:val="24"/>
                <w:szCs w:val="24"/>
              </w:rPr>
              <w:fldChar w:fldCharType="end"/>
            </w:r>
          </w:p>
        </w:tc>
      </w:tr>
      <w:tr w:rsidR="00795DDD" w:rsidTr="00265E21">
        <w:tc>
          <w:tcPr>
            <w:tcW w:w="1976" w:type="dxa"/>
          </w:tcPr>
          <w:p w:rsidR="008E70FB" w:rsidRDefault="008E70FB"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Stentrophomonas</w:t>
            </w:r>
            <w:r w:rsidR="00E87D54">
              <w:rPr>
                <w:rFonts w:ascii="Times New Roman" w:hAnsi="Times New Roman" w:cs="Times New Roman"/>
                <w:sz w:val="24"/>
                <w:szCs w:val="24"/>
              </w:rPr>
              <w:t xml:space="preserve"> sp.</w:t>
            </w:r>
          </w:p>
        </w:tc>
        <w:tc>
          <w:tcPr>
            <w:tcW w:w="1893" w:type="dxa"/>
          </w:tcPr>
          <w:p w:rsidR="008E70FB" w:rsidRDefault="00E87D54"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LDPE</w:t>
            </w:r>
          </w:p>
        </w:tc>
        <w:tc>
          <w:tcPr>
            <w:tcW w:w="1897" w:type="dxa"/>
          </w:tcPr>
          <w:p w:rsidR="008E70FB" w:rsidRDefault="00E87D54"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90</w:t>
            </w:r>
          </w:p>
        </w:tc>
        <w:tc>
          <w:tcPr>
            <w:tcW w:w="1910" w:type="dxa"/>
          </w:tcPr>
          <w:p w:rsidR="008E70FB" w:rsidRDefault="00E87D54"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Changes in chemical properties</w:t>
            </w:r>
          </w:p>
        </w:tc>
        <w:tc>
          <w:tcPr>
            <w:tcW w:w="1900" w:type="dxa"/>
          </w:tcPr>
          <w:p w:rsidR="008E70FB" w:rsidRDefault="008E70FB" w:rsidP="00033960">
            <w:pPr>
              <w:tabs>
                <w:tab w:val="left" w:pos="5414"/>
              </w:tabs>
              <w:jc w:val="both"/>
              <w:rPr>
                <w:rFonts w:ascii="Times New Roman" w:hAnsi="Times New Roman" w:cs="Times New Roman"/>
                <w:sz w:val="24"/>
                <w:szCs w:val="24"/>
              </w:rPr>
            </w:pPr>
          </w:p>
          <w:p w:rsidR="00E87D54" w:rsidRDefault="00E87D54" w:rsidP="00033960">
            <w:pPr>
              <w:tabs>
                <w:tab w:val="left" w:pos="5414"/>
              </w:tabs>
              <w:jc w:val="both"/>
              <w:rPr>
                <w:rFonts w:ascii="Times New Roman" w:hAnsi="Times New Roman" w:cs="Times New Roman"/>
                <w:sz w:val="24"/>
                <w:szCs w:val="24"/>
              </w:rPr>
            </w:pPr>
          </w:p>
          <w:p w:rsidR="00E87D54" w:rsidRDefault="00AE4DB0"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DOI":"10.1016/J.JHAZMAT.2016.11.037","ISSN":"18733336","PMID":"27889181","abstract":"Discarded PE-based products pose a social and environmental threat because of their recalcitrance to degradation, a consequence of the unique set of PE's physicochemical properties. In this study we isolated nine novel PE-degrading bacteria from plastic debris found in soil of the savanna-like Brazilian Cerrado. These bacterial strains from the genera Comamonas, Delftia, and Stenotrophomonas showed metabolic activity and cellular viability after a 90-day incubation with PE as the sole carbon source. ATR/FTIR indicated that biodegraded PE undergone oxidation, vinylene formation, chain scission, among other chemical changes. Considerable nanoroughness shifts and vast damages to the micrometric surface were confirmed by AFM and SEM. Further, phase imaging revealed a 46.7% decrease in the viscous area of biodegraded PE whereas Raman spectroscopy confirmed a loss in its crystalline content, suggesting the assimilation of smaller fragments. Intriguingly, biodegraded PE chemical fingerprint suggests that these strains use novel biochemical strategies in the biodegradation process. Our results indicate that these microbes are capable of degrading unpretreated PE of very high molecular weight (191,000 g mol−1) and survive for long periods under this condition, suggesting not only practical applications in waste management and environmental decontamination, but also future directions to understand the unraveled metabolism of synthetic polymers.","author":[{"dropping-particle":"","family":"Peixoto","given":"Julianna","non-dropping-particle":"","parse-names":false,"suffix":""},{"dropping-particle":"","family":"Silva","given":"Luciano P.","non-dropping-particle":"","parse-names":false,"suffix":""},{"dropping-particle":"","family":"Krüger","given":"Ricardo H.","non-dropping-particle":"","parse-names":false,"suffix":""}],"container-title":"Journal of Hazardous Materials","id":"ITEM-1","issued":{"date-parts":[["2017","2","15"]]},"page":"634-644","publisher":"Elsevier B.V.","title":"Brazilian Cerrado soil reveals an untapped microbial potential for unpretreated polyethylene biodegradation","type":"article-journal","volume":"324"},"uris":["http://www.mendeley.com/documents/?uuid=ad0934c0-3cb3-3a98-adc2-ac024943b0b4"]}],"mendeley":{"formattedCitation":"[45]","plainTextFormattedCitation":"[45]","previouslyFormattedCitation":"[45]"},"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45]</w:t>
            </w:r>
            <w:r>
              <w:rPr>
                <w:rFonts w:ascii="Times New Roman" w:hAnsi="Times New Roman" w:cs="Times New Roman"/>
                <w:sz w:val="24"/>
                <w:szCs w:val="24"/>
              </w:rPr>
              <w:fldChar w:fldCharType="end"/>
            </w:r>
          </w:p>
          <w:p w:rsidR="00E87D54" w:rsidRDefault="00E87D54" w:rsidP="00033960">
            <w:pPr>
              <w:tabs>
                <w:tab w:val="left" w:pos="5414"/>
              </w:tabs>
              <w:jc w:val="both"/>
              <w:rPr>
                <w:rFonts w:ascii="Times New Roman" w:hAnsi="Times New Roman" w:cs="Times New Roman"/>
                <w:sz w:val="24"/>
                <w:szCs w:val="24"/>
              </w:rPr>
            </w:pPr>
          </w:p>
        </w:tc>
      </w:tr>
      <w:tr w:rsidR="00795DDD" w:rsidTr="00265E21">
        <w:tc>
          <w:tcPr>
            <w:tcW w:w="1976" w:type="dxa"/>
          </w:tcPr>
          <w:p w:rsidR="00E87D54" w:rsidRDefault="00E87D54"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Trichoderma harzianum</w:t>
            </w:r>
          </w:p>
        </w:tc>
        <w:tc>
          <w:tcPr>
            <w:tcW w:w="1893" w:type="dxa"/>
          </w:tcPr>
          <w:p w:rsidR="00E87D54" w:rsidRDefault="00E87D54"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PE</w:t>
            </w:r>
          </w:p>
        </w:tc>
        <w:tc>
          <w:tcPr>
            <w:tcW w:w="1897" w:type="dxa"/>
          </w:tcPr>
          <w:p w:rsidR="00E87D54" w:rsidRDefault="00E87D54"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60</w:t>
            </w:r>
          </w:p>
        </w:tc>
        <w:tc>
          <w:tcPr>
            <w:tcW w:w="1910" w:type="dxa"/>
          </w:tcPr>
          <w:p w:rsidR="00E87D54" w:rsidRDefault="00E87D54" w:rsidP="00033960">
            <w:pPr>
              <w:tabs>
                <w:tab w:val="left" w:pos="5414"/>
              </w:tabs>
              <w:spacing w:line="360" w:lineRule="auto"/>
              <w:jc w:val="both"/>
              <w:rPr>
                <w:rFonts w:ascii="Times New Roman" w:hAnsi="Times New Roman" w:cs="Times New Roman"/>
                <w:sz w:val="24"/>
                <w:szCs w:val="24"/>
              </w:rPr>
            </w:pPr>
            <w:r>
              <w:rPr>
                <w:rFonts w:ascii="Times New Roman" w:hAnsi="Times New Roman" w:cs="Times New Roman"/>
                <w:sz w:val="24"/>
                <w:szCs w:val="24"/>
              </w:rPr>
              <w:t>2.26% W.L.</w:t>
            </w:r>
          </w:p>
        </w:tc>
        <w:tc>
          <w:tcPr>
            <w:tcW w:w="1900" w:type="dxa"/>
          </w:tcPr>
          <w:p w:rsidR="00E87D54" w:rsidRDefault="00AE4DB0" w:rsidP="00AF6CEE">
            <w:pPr>
              <w:tabs>
                <w:tab w:val="left" w:pos="5414"/>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F6CEE">
              <w:rPr>
                <w:rFonts w:ascii="Times New Roman" w:hAnsi="Times New Roman" w:cs="Times New Roman"/>
                <w:sz w:val="24"/>
                <w:szCs w:val="24"/>
              </w:rPr>
              <w:instrText>ADDIN CSL_CITATION {"citationItems":[{"id":"ITEM-1","itemData":{"URL":"https://1library.net/document/y96nmmly-screening-identification-polyurethane-density-polyethylene-degrading-isolated-municipal.html","accessed":{"date-parts":[["2022","6","23"]]},"id":"ITEM-1","issued":{"date-parts":[["0"]]},"title":"Screening and identification of polyurethane (PU) and low density polyethylene (LDPE) degrading soil fungi isolated from municipal solid waste","type":"webpage"},"uris":["http://www.mendeley.com/documents/?uuid=0bcaa684-8dd7-36eb-884a-9d16a20250fb"]}],"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sidR="00AF6CEE" w:rsidRPr="00AF6CEE">
              <w:rPr>
                <w:rFonts w:ascii="Times New Roman" w:hAnsi="Times New Roman" w:cs="Times New Roman"/>
                <w:noProof/>
                <w:sz w:val="24"/>
                <w:szCs w:val="24"/>
              </w:rPr>
              <w:t>[31]</w:t>
            </w:r>
            <w:r>
              <w:rPr>
                <w:rFonts w:ascii="Times New Roman" w:hAnsi="Times New Roman" w:cs="Times New Roman"/>
                <w:sz w:val="24"/>
                <w:szCs w:val="24"/>
              </w:rPr>
              <w:fldChar w:fldCharType="end"/>
            </w:r>
          </w:p>
        </w:tc>
      </w:tr>
    </w:tbl>
    <w:p w:rsidR="001656A0" w:rsidRDefault="001656A0" w:rsidP="00033960">
      <w:pPr>
        <w:tabs>
          <w:tab w:val="left" w:pos="5414"/>
        </w:tabs>
        <w:jc w:val="both"/>
        <w:rPr>
          <w:rFonts w:ascii="Times New Roman" w:hAnsi="Times New Roman" w:cs="Times New Roman"/>
          <w:sz w:val="24"/>
          <w:szCs w:val="24"/>
        </w:rPr>
      </w:pPr>
    </w:p>
    <w:p w:rsidR="00265E21" w:rsidRPr="00634AEC" w:rsidRDefault="00265E21" w:rsidP="00634AEC">
      <w:pPr>
        <w:pStyle w:val="ListParagraph"/>
        <w:numPr>
          <w:ilvl w:val="0"/>
          <w:numId w:val="4"/>
        </w:numPr>
        <w:tabs>
          <w:tab w:val="left" w:pos="5414"/>
        </w:tabs>
        <w:jc w:val="both"/>
        <w:rPr>
          <w:rFonts w:ascii="Times New Roman" w:hAnsi="Times New Roman" w:cs="Times New Roman"/>
          <w:sz w:val="24"/>
          <w:szCs w:val="24"/>
        </w:rPr>
      </w:pPr>
      <w:r w:rsidRPr="00634AEC">
        <w:rPr>
          <w:rFonts w:ascii="Times New Roman" w:hAnsi="Times New Roman" w:cs="Times New Roman"/>
          <w:sz w:val="24"/>
          <w:szCs w:val="24"/>
        </w:rPr>
        <w:t>Standard Testing Methods</w:t>
      </w:r>
    </w:p>
    <w:p w:rsidR="00265E21" w:rsidRDefault="00265E21" w:rsidP="00033960">
      <w:pPr>
        <w:tabs>
          <w:tab w:val="left" w:pos="5414"/>
        </w:tabs>
        <w:jc w:val="both"/>
        <w:rPr>
          <w:rFonts w:ascii="Times New Roman" w:hAnsi="Times New Roman" w:cs="Times New Roman"/>
          <w:sz w:val="24"/>
          <w:szCs w:val="24"/>
        </w:rPr>
      </w:pPr>
      <w:r w:rsidRPr="00265E21">
        <w:rPr>
          <w:rFonts w:ascii="Times New Roman" w:hAnsi="Times New Roman" w:cs="Times New Roman"/>
          <w:sz w:val="24"/>
          <w:szCs w:val="24"/>
        </w:rPr>
        <w:t>Standard testing techniques for identifying microbial activity include</w:t>
      </w:r>
    </w:p>
    <w:p w:rsidR="00265E21" w:rsidRDefault="00265E21" w:rsidP="00033960">
      <w:pPr>
        <w:pStyle w:val="ListParagraph"/>
        <w:numPr>
          <w:ilvl w:val="0"/>
          <w:numId w:val="1"/>
        </w:numPr>
        <w:tabs>
          <w:tab w:val="left" w:pos="5414"/>
        </w:tabs>
        <w:jc w:val="both"/>
        <w:rPr>
          <w:rFonts w:ascii="Times New Roman" w:hAnsi="Times New Roman" w:cs="Times New Roman"/>
          <w:sz w:val="24"/>
          <w:szCs w:val="24"/>
        </w:rPr>
      </w:pPr>
      <w:r w:rsidRPr="00265E21">
        <w:rPr>
          <w:rFonts w:ascii="Times New Roman" w:hAnsi="Times New Roman" w:cs="Times New Roman"/>
          <w:sz w:val="24"/>
          <w:szCs w:val="24"/>
        </w:rPr>
        <w:t>Evaluation of plastics that have undergone observable modifications, such as the development of biofilms, the occurrence of holes or cracks, or differences in surface view or color. For more complex observations, scanning electron microscopy (SEM) and atomic force microscopy (AFM) are both effective methods.</w:t>
      </w:r>
    </w:p>
    <w:p w:rsidR="00265E21" w:rsidRDefault="00265E21" w:rsidP="00033960">
      <w:pPr>
        <w:pStyle w:val="ListParagraph"/>
        <w:numPr>
          <w:ilvl w:val="0"/>
          <w:numId w:val="1"/>
        </w:numPr>
        <w:tabs>
          <w:tab w:val="left" w:pos="5414"/>
        </w:tabs>
        <w:jc w:val="both"/>
        <w:rPr>
          <w:rFonts w:ascii="Times New Roman" w:hAnsi="Times New Roman" w:cs="Times New Roman"/>
          <w:sz w:val="24"/>
          <w:szCs w:val="24"/>
        </w:rPr>
      </w:pPr>
      <w:r>
        <w:rPr>
          <w:rFonts w:ascii="Times New Roman" w:hAnsi="Times New Roman" w:cs="Times New Roman"/>
          <w:sz w:val="24"/>
          <w:szCs w:val="24"/>
        </w:rPr>
        <w:t>M</w:t>
      </w:r>
      <w:r w:rsidRPr="00265E21">
        <w:rPr>
          <w:rFonts w:ascii="Times New Roman" w:hAnsi="Times New Roman" w:cs="Times New Roman"/>
          <w:sz w:val="24"/>
          <w:szCs w:val="24"/>
        </w:rPr>
        <w:t>onitoring changes in both chemical and physical polymer properties, such as molecular weight and loss of mass and tensile strength.</w:t>
      </w:r>
    </w:p>
    <w:p w:rsidR="00265E21" w:rsidRDefault="00265E21" w:rsidP="00033960">
      <w:pPr>
        <w:pStyle w:val="ListParagraph"/>
        <w:numPr>
          <w:ilvl w:val="0"/>
          <w:numId w:val="1"/>
        </w:numPr>
        <w:tabs>
          <w:tab w:val="left" w:pos="5414"/>
        </w:tabs>
        <w:jc w:val="both"/>
        <w:rPr>
          <w:rFonts w:ascii="Times New Roman" w:hAnsi="Times New Roman" w:cs="Times New Roman"/>
          <w:sz w:val="24"/>
          <w:szCs w:val="24"/>
        </w:rPr>
      </w:pPr>
      <w:r>
        <w:rPr>
          <w:rFonts w:ascii="Times New Roman" w:hAnsi="Times New Roman" w:cs="Times New Roman"/>
          <w:sz w:val="24"/>
          <w:szCs w:val="24"/>
        </w:rPr>
        <w:t xml:space="preserve">Measurement of utilization and consumption </w:t>
      </w:r>
      <w:r w:rsidR="00ED626C">
        <w:rPr>
          <w:rFonts w:ascii="Times New Roman" w:hAnsi="Times New Roman" w:cs="Times New Roman"/>
          <w:sz w:val="24"/>
          <w:szCs w:val="24"/>
        </w:rPr>
        <w:t>rates of carbon dioxide and oxygen respectively.</w:t>
      </w:r>
    </w:p>
    <w:p w:rsidR="00251792" w:rsidRDefault="00ED626C" w:rsidP="00033960">
      <w:pPr>
        <w:pStyle w:val="ListParagraph"/>
        <w:numPr>
          <w:ilvl w:val="0"/>
          <w:numId w:val="1"/>
        </w:numPr>
        <w:tabs>
          <w:tab w:val="left" w:pos="5414"/>
        </w:tabs>
        <w:jc w:val="both"/>
        <w:rPr>
          <w:rFonts w:ascii="Times New Roman" w:hAnsi="Times New Roman" w:cs="Times New Roman"/>
          <w:sz w:val="24"/>
          <w:szCs w:val="24"/>
        </w:rPr>
      </w:pPr>
      <w:r w:rsidRPr="00ED626C">
        <w:rPr>
          <w:rFonts w:ascii="Times New Roman" w:hAnsi="Times New Roman" w:cs="Times New Roman"/>
          <w:sz w:val="24"/>
          <w:szCs w:val="24"/>
        </w:rPr>
        <w:t>Growth is assessed by</w:t>
      </w:r>
      <w:r w:rsidR="00251792">
        <w:rPr>
          <w:rFonts w:ascii="Times New Roman" w:hAnsi="Times New Roman" w:cs="Times New Roman"/>
          <w:sz w:val="24"/>
          <w:szCs w:val="24"/>
        </w:rPr>
        <w:t>:</w:t>
      </w:r>
    </w:p>
    <w:p w:rsidR="00ED626C" w:rsidRDefault="00251792" w:rsidP="00033960">
      <w:pPr>
        <w:pStyle w:val="ListParagraph"/>
        <w:tabs>
          <w:tab w:val="left" w:pos="5414"/>
        </w:tabs>
        <w:jc w:val="both"/>
        <w:rPr>
          <w:rFonts w:ascii="Times New Roman" w:hAnsi="Times New Roman" w:cs="Times New Roman"/>
          <w:sz w:val="24"/>
          <w:szCs w:val="24"/>
        </w:rPr>
      </w:pPr>
      <w:r>
        <w:rPr>
          <w:rFonts w:ascii="Times New Roman" w:hAnsi="Times New Roman" w:cs="Times New Roman"/>
          <w:sz w:val="24"/>
          <w:szCs w:val="24"/>
        </w:rPr>
        <w:t>-</w:t>
      </w:r>
      <w:r w:rsidRPr="00251792">
        <w:rPr>
          <w:rFonts w:ascii="Times New Roman" w:hAnsi="Times New Roman" w:cs="Times New Roman"/>
          <w:sz w:val="24"/>
          <w:szCs w:val="24"/>
        </w:rPr>
        <w:t xml:space="preserve"> Measuring the total biomass, typically in minimum media with a polymer serving as the </w:t>
      </w:r>
      <w:r>
        <w:rPr>
          <w:rFonts w:ascii="Times New Roman" w:hAnsi="Times New Roman" w:cs="Times New Roman"/>
          <w:sz w:val="24"/>
          <w:szCs w:val="24"/>
        </w:rPr>
        <w:t xml:space="preserve">  </w:t>
      </w:r>
      <w:r w:rsidRPr="00251792">
        <w:rPr>
          <w:rFonts w:ascii="Times New Roman" w:hAnsi="Times New Roman" w:cs="Times New Roman"/>
          <w:sz w:val="24"/>
          <w:szCs w:val="24"/>
        </w:rPr>
        <w:t>only carbon source;</w:t>
      </w:r>
    </w:p>
    <w:p w:rsidR="00251792" w:rsidRDefault="00251792" w:rsidP="00033960">
      <w:pPr>
        <w:pStyle w:val="ListParagraph"/>
        <w:tabs>
          <w:tab w:val="left" w:pos="5414"/>
        </w:tabs>
        <w:jc w:val="both"/>
        <w:rPr>
          <w:rFonts w:ascii="Times New Roman" w:hAnsi="Times New Roman" w:cs="Times New Roman"/>
          <w:sz w:val="24"/>
          <w:szCs w:val="24"/>
        </w:rPr>
      </w:pPr>
      <w:r>
        <w:rPr>
          <w:rFonts w:ascii="Times New Roman" w:hAnsi="Times New Roman" w:cs="Times New Roman"/>
          <w:sz w:val="24"/>
          <w:szCs w:val="24"/>
        </w:rPr>
        <w:t xml:space="preserve"> -F</w:t>
      </w:r>
      <w:r w:rsidRPr="00251792">
        <w:rPr>
          <w:rFonts w:ascii="Times New Roman" w:hAnsi="Times New Roman" w:cs="Times New Roman"/>
          <w:sz w:val="24"/>
          <w:szCs w:val="24"/>
        </w:rPr>
        <w:t>ormation of an e</w:t>
      </w:r>
      <w:r>
        <w:rPr>
          <w:rFonts w:ascii="Times New Roman" w:hAnsi="Times New Roman" w:cs="Times New Roman"/>
          <w:sz w:val="24"/>
          <w:szCs w:val="24"/>
        </w:rPr>
        <w:t>vident halo around the colonies, depolymerizing the polymer</w:t>
      </w:r>
    </w:p>
    <w:p w:rsidR="00251792" w:rsidRDefault="005946B8"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t xml:space="preserve">       5.  </w:t>
      </w:r>
      <w:r w:rsidR="00251792" w:rsidRPr="00251792">
        <w:rPr>
          <w:rFonts w:ascii="Times New Roman" w:hAnsi="Times New Roman" w:cs="Times New Roman"/>
          <w:sz w:val="24"/>
          <w:szCs w:val="24"/>
        </w:rPr>
        <w:t>Depolymerization products are detected and characterised using an enzyme assay.</w:t>
      </w:r>
    </w:p>
    <w:p w:rsidR="005E34DB" w:rsidRDefault="005E34DB" w:rsidP="00033960">
      <w:pPr>
        <w:tabs>
          <w:tab w:val="left" w:pos="5414"/>
        </w:tabs>
        <w:jc w:val="both"/>
        <w:rPr>
          <w:rFonts w:ascii="Times New Roman" w:hAnsi="Times New Roman" w:cs="Times New Roman"/>
          <w:sz w:val="24"/>
          <w:szCs w:val="24"/>
        </w:rPr>
      </w:pPr>
    </w:p>
    <w:p w:rsidR="005E34DB" w:rsidRDefault="005E34DB" w:rsidP="00033960">
      <w:pPr>
        <w:tabs>
          <w:tab w:val="left" w:pos="5414"/>
        </w:tabs>
        <w:jc w:val="both"/>
        <w:rPr>
          <w:rFonts w:ascii="Times New Roman" w:hAnsi="Times New Roman" w:cs="Times New Roman"/>
          <w:sz w:val="24"/>
          <w:szCs w:val="24"/>
        </w:rPr>
      </w:pPr>
    </w:p>
    <w:p w:rsidR="005E34DB" w:rsidRDefault="005E34DB" w:rsidP="00033960">
      <w:pPr>
        <w:tabs>
          <w:tab w:val="left" w:pos="5414"/>
        </w:tabs>
        <w:jc w:val="both"/>
        <w:rPr>
          <w:rFonts w:ascii="Times New Roman" w:hAnsi="Times New Roman" w:cs="Times New Roman"/>
          <w:sz w:val="24"/>
          <w:szCs w:val="24"/>
        </w:rPr>
      </w:pPr>
    </w:p>
    <w:p w:rsidR="005E34DB" w:rsidRDefault="005E34DB" w:rsidP="00033960">
      <w:pPr>
        <w:tabs>
          <w:tab w:val="left" w:pos="5414"/>
        </w:tabs>
        <w:jc w:val="both"/>
        <w:rPr>
          <w:rFonts w:ascii="Times New Roman" w:hAnsi="Times New Roman" w:cs="Times New Roman"/>
          <w:sz w:val="24"/>
          <w:szCs w:val="24"/>
        </w:rPr>
      </w:pPr>
    </w:p>
    <w:p w:rsidR="005E34DB" w:rsidRDefault="005E34DB" w:rsidP="00033960">
      <w:pPr>
        <w:tabs>
          <w:tab w:val="left" w:pos="5414"/>
        </w:tabs>
        <w:jc w:val="both"/>
        <w:rPr>
          <w:rFonts w:ascii="Times New Roman" w:hAnsi="Times New Roman" w:cs="Times New Roman"/>
          <w:sz w:val="24"/>
          <w:szCs w:val="24"/>
        </w:rPr>
      </w:pPr>
    </w:p>
    <w:p w:rsidR="005E34DB" w:rsidRDefault="005E34DB" w:rsidP="00033960">
      <w:pPr>
        <w:tabs>
          <w:tab w:val="left" w:pos="5414"/>
        </w:tabs>
        <w:jc w:val="both"/>
        <w:rPr>
          <w:rFonts w:ascii="Times New Roman" w:hAnsi="Times New Roman" w:cs="Times New Roman"/>
          <w:sz w:val="24"/>
          <w:szCs w:val="24"/>
        </w:rPr>
      </w:pPr>
    </w:p>
    <w:p w:rsidR="005E34DB" w:rsidRDefault="005E34DB" w:rsidP="00033960">
      <w:pPr>
        <w:tabs>
          <w:tab w:val="left" w:pos="5414"/>
        </w:tabs>
        <w:jc w:val="both"/>
        <w:rPr>
          <w:rFonts w:ascii="Times New Roman" w:hAnsi="Times New Roman" w:cs="Times New Roman"/>
          <w:sz w:val="24"/>
          <w:szCs w:val="24"/>
        </w:rPr>
      </w:pPr>
    </w:p>
    <w:p w:rsidR="008A472D" w:rsidRPr="00251792" w:rsidRDefault="00634AEC" w:rsidP="00033960">
      <w:pPr>
        <w:tabs>
          <w:tab w:val="left" w:pos="5414"/>
        </w:tabs>
        <w:jc w:val="both"/>
        <w:rPr>
          <w:rFonts w:ascii="Times New Roman" w:hAnsi="Times New Roman" w:cs="Times New Roman"/>
          <w:sz w:val="24"/>
          <w:szCs w:val="24"/>
        </w:rPr>
      </w:pPr>
      <w:r>
        <w:rPr>
          <w:rFonts w:ascii="Times New Roman" w:hAnsi="Times New Roman" w:cs="Times New Roman"/>
          <w:sz w:val="24"/>
          <w:szCs w:val="24"/>
        </w:rPr>
        <w:lastRenderedPageBreak/>
        <w:t xml:space="preserve">3.1 </w:t>
      </w:r>
      <w:r w:rsidR="001D17E4">
        <w:rPr>
          <w:rFonts w:ascii="Times New Roman" w:hAnsi="Times New Roman" w:cs="Times New Roman"/>
          <w:sz w:val="24"/>
          <w:szCs w:val="24"/>
        </w:rPr>
        <w:t>Evaluation of plastic chang</w:t>
      </w:r>
      <w:r>
        <w:rPr>
          <w:rFonts w:ascii="Times New Roman" w:hAnsi="Times New Roman" w:cs="Times New Roman"/>
          <w:sz w:val="24"/>
          <w:szCs w:val="24"/>
        </w:rPr>
        <w:t>es</w:t>
      </w:r>
    </w:p>
    <w:p w:rsidR="0025205C" w:rsidRDefault="0033002E" w:rsidP="00033960">
      <w:pPr>
        <w:tabs>
          <w:tab w:val="left" w:pos="5414"/>
        </w:tabs>
        <w:jc w:val="both"/>
        <w:rPr>
          <w:rFonts w:ascii="Times New Roman" w:hAnsi="Times New Roman" w:cs="Times New Roman"/>
          <w:sz w:val="18"/>
          <w:szCs w:val="18"/>
        </w:rPr>
      </w:pPr>
      <w:r>
        <w:rPr>
          <w:rFonts w:ascii="Times New Roman" w:hAnsi="Times New Roman" w:cs="Times New Roman"/>
          <w:noProof/>
          <w:sz w:val="18"/>
          <w:szCs w:val="18"/>
          <w:lang w:val="en-IN" w:eastAsia="en-IN"/>
        </w:rPr>
        <mc:AlternateContent>
          <mc:Choice Requires="wps">
            <w:drawing>
              <wp:anchor distT="0" distB="0" distL="114300" distR="114300" simplePos="0" relativeHeight="251687936" behindDoc="0" locked="0" layoutInCell="1" allowOverlap="1">
                <wp:simplePos x="0" y="0"/>
                <wp:positionH relativeFrom="column">
                  <wp:align>center</wp:align>
                </wp:positionH>
                <wp:positionV relativeFrom="paragraph">
                  <wp:posOffset>0</wp:posOffset>
                </wp:positionV>
                <wp:extent cx="2267585" cy="406400"/>
                <wp:effectExtent l="9525" t="13970" r="8890" b="8255"/>
                <wp:wrapNone/>
                <wp:docPr id="7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7585" cy="406400"/>
                        </a:xfrm>
                        <a:prstGeom prst="rect">
                          <a:avLst/>
                        </a:prstGeom>
                        <a:solidFill>
                          <a:srgbClr val="FFFFFF"/>
                        </a:solidFill>
                        <a:ln w="9525">
                          <a:solidFill>
                            <a:srgbClr val="000000"/>
                          </a:solidFill>
                          <a:miter lim="800000"/>
                          <a:headEnd/>
                          <a:tailEnd/>
                        </a:ln>
                      </wps:spPr>
                      <wps:txbx>
                        <w:txbxContent>
                          <w:p w:rsidR="005E34DB" w:rsidRDefault="005E34DB" w:rsidP="00913182">
                            <w:pPr>
                              <w:tabs>
                                <w:tab w:val="left" w:pos="5414"/>
                              </w:tabs>
                              <w:rPr>
                                <w:rFonts w:ascii="Times New Roman" w:hAnsi="Times New Roman" w:cs="Times New Roman"/>
                                <w:sz w:val="24"/>
                                <w:szCs w:val="24"/>
                              </w:rPr>
                            </w:pPr>
                            <w:r>
                              <w:rPr>
                                <w:rFonts w:ascii="Times New Roman" w:hAnsi="Times New Roman" w:cs="Times New Roman"/>
                                <w:sz w:val="24"/>
                                <w:szCs w:val="24"/>
                              </w:rPr>
                              <w:t>Evaluation of plastic changes</w:t>
                            </w:r>
                          </w:p>
                          <w:p w:rsidR="005E34DB" w:rsidRPr="00251792" w:rsidRDefault="005E34DB" w:rsidP="00913182">
                            <w:pPr>
                              <w:tabs>
                                <w:tab w:val="left" w:pos="5414"/>
                              </w:tabs>
                              <w:rPr>
                                <w:rFonts w:ascii="Times New Roman" w:hAnsi="Times New Roman" w:cs="Times New Roman"/>
                                <w:sz w:val="24"/>
                                <w:szCs w:val="24"/>
                              </w:rPr>
                            </w:pPr>
                          </w:p>
                          <w:p w:rsidR="005E34DB" w:rsidRDefault="005E34D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2" o:spid="_x0000_s1027" type="#_x0000_t202" style="position:absolute;left:0;text-align:left;margin-left:0;margin-top:0;width:178.55pt;height:32pt;z-index:25168793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">
                <v:textbox>
                  <w:txbxContent>
                    <w:p w:rsidR="005E34DB" w:rsidRDefault="005E34DB" w:rsidP="00913182">
                      <w:pPr>
                        <w:tabs>
                          <w:tab w:val="left" w:pos="5414"/>
                        </w:tabs>
                        <w:rPr>
                          <w:rFonts w:ascii="Times New Roman" w:hAnsi="Times New Roman" w:cs="Times New Roman"/>
                          <w:sz w:val="24"/>
                          <w:szCs w:val="24"/>
                        </w:rPr>
                      </w:pPr>
                      <w:r>
                        <w:rPr>
                          <w:rFonts w:ascii="Times New Roman" w:hAnsi="Times New Roman" w:cs="Times New Roman"/>
                          <w:sz w:val="24"/>
                          <w:szCs w:val="24"/>
                        </w:rPr>
                        <w:t>Evaluation of plastic changes</w:t>
                      </w:r>
                    </w:p>
                    <w:p w:rsidR="005E34DB" w:rsidRPr="00251792" w:rsidRDefault="005E34DB" w:rsidP="00913182">
                      <w:pPr>
                        <w:tabs>
                          <w:tab w:val="left" w:pos="5414"/>
                        </w:tabs>
                        <w:rPr>
                          <w:rFonts w:ascii="Times New Roman" w:hAnsi="Times New Roman" w:cs="Times New Roman"/>
                          <w:sz w:val="24"/>
                          <w:szCs w:val="24"/>
                        </w:rPr>
                      </w:pPr>
                    </w:p>
                    <w:p w:rsidR="005E34DB" w:rsidRDefault="005E34DB"/>
                  </w:txbxContent>
                </v:textbox>
              </v:shape>
            </w:pict>
          </mc:Fallback>
        </mc:AlternateContent>
      </w:r>
    </w:p>
    <w:p w:rsidR="00251792" w:rsidRDefault="0033002E" w:rsidP="00033960">
      <w:pPr>
        <w:tabs>
          <w:tab w:val="left" w:pos="5414"/>
        </w:tabs>
        <w:jc w:val="both"/>
        <w:rPr>
          <w:rFonts w:ascii="Times New Roman" w:hAnsi="Times New Roman" w:cs="Times New Roman"/>
          <w:sz w:val="18"/>
          <w:szCs w:val="18"/>
        </w:rPr>
      </w:pPr>
      <w:r>
        <w:rPr>
          <w:rFonts w:ascii="Times New Roman" w:hAnsi="Times New Roman" w:cs="Times New Roman"/>
          <w:noProof/>
          <w:sz w:val="18"/>
          <w:szCs w:val="18"/>
          <w:lang w:val="en-IN" w:eastAsia="en-IN"/>
        </w:rPr>
        <mc:AlternateContent>
          <mc:Choice Requires="wps">
            <w:drawing>
              <wp:anchor distT="0" distB="0" distL="114300" distR="114300" simplePos="0" relativeHeight="251688960" behindDoc="0" locked="0" layoutInCell="1" allowOverlap="1">
                <wp:simplePos x="0" y="0"/>
                <wp:positionH relativeFrom="column">
                  <wp:posOffset>2898775</wp:posOffset>
                </wp:positionH>
                <wp:positionV relativeFrom="paragraph">
                  <wp:posOffset>133350</wp:posOffset>
                </wp:positionV>
                <wp:extent cx="17145" cy="448945"/>
                <wp:effectExtent l="41275" t="6350" r="55880" b="20955"/>
                <wp:wrapNone/>
                <wp:docPr id="70"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 cy="4489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02DF37D" id="_x0000_t32" coordsize="21600,21600" o:spt="32" o:oned="t" path="m,l21600,21600e" filled="f">
                <v:path arrowok="t" fillok="f" o:connecttype="none"/>
                <o:lock v:ext="edit" shapetype="t"/>
              </v:shapetype>
              <v:shape id="AutoShape 43" o:spid="_x0000_s1026" type="#_x0000_t32" style="position:absolute;margin-left:228.25pt;margin-top:10.5pt;width:1.35pt;height:35.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">
                <v:stroke endarrow="block"/>
              </v:shape>
            </w:pict>
          </mc:Fallback>
        </mc:AlternateContent>
      </w:r>
      <w:r w:rsidR="001D17E4">
        <w:rPr>
          <w:rFonts w:ascii="Times New Roman" w:hAnsi="Times New Roman" w:cs="Times New Roman"/>
          <w:sz w:val="18"/>
          <w:szCs w:val="18"/>
        </w:rPr>
        <w:t xml:space="preserve"> </w:t>
      </w:r>
    </w:p>
    <w:p w:rsidR="0025205C" w:rsidRDefault="0025205C" w:rsidP="00033960">
      <w:pPr>
        <w:tabs>
          <w:tab w:val="left" w:pos="5414"/>
        </w:tabs>
        <w:jc w:val="both"/>
        <w:rPr>
          <w:rFonts w:ascii="Times New Roman" w:hAnsi="Times New Roman" w:cs="Times New Roman"/>
          <w:sz w:val="18"/>
          <w:szCs w:val="18"/>
        </w:rPr>
      </w:pPr>
    </w:p>
    <w:p w:rsidR="0025205C" w:rsidRDefault="0033002E" w:rsidP="00033960">
      <w:pPr>
        <w:tabs>
          <w:tab w:val="left" w:pos="5414"/>
        </w:tabs>
        <w:jc w:val="both"/>
        <w:rPr>
          <w:rFonts w:ascii="Times New Roman" w:hAnsi="Times New Roman" w:cs="Times New Roman"/>
          <w:sz w:val="18"/>
          <w:szCs w:val="18"/>
        </w:rPr>
      </w:pPr>
      <w:r>
        <w:rPr>
          <w:rFonts w:ascii="Times New Roman" w:hAnsi="Times New Roman" w:cs="Times New Roman"/>
          <w:noProof/>
          <w:sz w:val="18"/>
          <w:szCs w:val="18"/>
          <w:lang w:val="en-IN" w:eastAsia="en-IN"/>
        </w:rPr>
        <mc:AlternateContent>
          <mc:Choice Requires="wps">
            <w:drawing>
              <wp:anchor distT="0" distB="0" distL="114300" distR="114300" simplePos="0" relativeHeight="251702272" behindDoc="0" locked="0" layoutInCell="1" allowOverlap="1">
                <wp:simplePos x="0" y="0"/>
                <wp:positionH relativeFrom="column">
                  <wp:posOffset>5814060</wp:posOffset>
                </wp:positionH>
                <wp:positionV relativeFrom="paragraph">
                  <wp:posOffset>112395</wp:posOffset>
                </wp:positionV>
                <wp:extent cx="635" cy="433070"/>
                <wp:effectExtent l="60960" t="8255" r="52705" b="15875"/>
                <wp:wrapNone/>
                <wp:docPr id="69"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330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454DC0" id="AutoShape 60" o:spid="_x0000_s1026" type="#_x0000_t32" style="position:absolute;margin-left:457.8pt;margin-top:8.85pt;width:.05pt;height:34.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">
                <v:stroke endarrow="block"/>
              </v:shape>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689984" behindDoc="0" locked="0" layoutInCell="1" allowOverlap="1">
                <wp:simplePos x="0" y="0"/>
                <wp:positionH relativeFrom="column">
                  <wp:posOffset>-77470</wp:posOffset>
                </wp:positionH>
                <wp:positionV relativeFrom="paragraph">
                  <wp:posOffset>79375</wp:posOffset>
                </wp:positionV>
                <wp:extent cx="5891530" cy="33020"/>
                <wp:effectExtent l="8255" t="13335" r="5715" b="10795"/>
                <wp:wrapNone/>
                <wp:docPr id="68"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91530" cy="330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118696" id="AutoShape 47" o:spid="_x0000_s1026" type="#_x0000_t32" style="position:absolute;margin-left:-6.1pt;margin-top:6.25pt;width:463.9pt;height:2.6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"/>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01248" behindDoc="0" locked="0" layoutInCell="1" allowOverlap="1">
                <wp:simplePos x="0" y="0"/>
                <wp:positionH relativeFrom="column">
                  <wp:posOffset>4651375</wp:posOffset>
                </wp:positionH>
                <wp:positionV relativeFrom="paragraph">
                  <wp:posOffset>79375</wp:posOffset>
                </wp:positionV>
                <wp:extent cx="0" cy="476250"/>
                <wp:effectExtent l="60325" t="13335" r="53975" b="15240"/>
                <wp:wrapNone/>
                <wp:docPr id="67"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2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8FD489" id="AutoShape 59" o:spid="_x0000_s1026" type="#_x0000_t32" style="position:absolute;margin-left:366.25pt;margin-top:6.25pt;width:0;height:3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">
                <v:stroke endarrow="block"/>
              </v:shape>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00224" behindDoc="0" locked="0" layoutInCell="1" allowOverlap="1">
                <wp:simplePos x="0" y="0"/>
                <wp:positionH relativeFrom="column">
                  <wp:posOffset>3614420</wp:posOffset>
                </wp:positionH>
                <wp:positionV relativeFrom="paragraph">
                  <wp:posOffset>112395</wp:posOffset>
                </wp:positionV>
                <wp:extent cx="635" cy="433070"/>
                <wp:effectExtent l="52070" t="8255" r="61595" b="15875"/>
                <wp:wrapNone/>
                <wp:docPr id="66"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330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611C2D" id="AutoShape 57" o:spid="_x0000_s1026" type="#_x0000_t32" style="position:absolute;margin-left:284.6pt;margin-top:8.85pt;width:.05pt;height:34.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">
                <v:stroke endarrow="block"/>
              </v:shape>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699200" behindDoc="0" locked="0" layoutInCell="1" allowOverlap="1">
                <wp:simplePos x="0" y="0"/>
                <wp:positionH relativeFrom="column">
                  <wp:posOffset>2406650</wp:posOffset>
                </wp:positionH>
                <wp:positionV relativeFrom="paragraph">
                  <wp:posOffset>112395</wp:posOffset>
                </wp:positionV>
                <wp:extent cx="0" cy="433070"/>
                <wp:effectExtent l="53975" t="8255" r="60325" b="15875"/>
                <wp:wrapNone/>
                <wp:docPr id="65"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30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0B871E" id="AutoShape 56" o:spid="_x0000_s1026" type="#_x0000_t32" style="position:absolute;margin-left:189.5pt;margin-top:8.85pt;width:0;height:34.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">
                <v:stroke endarrow="block"/>
              </v:shape>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698176" behindDoc="0" locked="0" layoutInCell="1" allowOverlap="1">
                <wp:simplePos x="0" y="0"/>
                <wp:positionH relativeFrom="column">
                  <wp:posOffset>1250950</wp:posOffset>
                </wp:positionH>
                <wp:positionV relativeFrom="paragraph">
                  <wp:posOffset>112395</wp:posOffset>
                </wp:positionV>
                <wp:extent cx="0" cy="433070"/>
                <wp:effectExtent l="60325" t="8255" r="53975" b="15875"/>
                <wp:wrapNone/>
                <wp:docPr id="64"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30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8C2DA0" id="AutoShape 55" o:spid="_x0000_s1026" type="#_x0000_t32" style="position:absolute;margin-left:98.5pt;margin-top:8.85pt;width:0;height:34.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">
                <v:stroke endarrow="block"/>
              </v:shape>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691008" behindDoc="0" locked="0" layoutInCell="1" allowOverlap="1">
                <wp:simplePos x="0" y="0"/>
                <wp:positionH relativeFrom="column">
                  <wp:posOffset>-77470</wp:posOffset>
                </wp:positionH>
                <wp:positionV relativeFrom="paragraph">
                  <wp:posOffset>112395</wp:posOffset>
                </wp:positionV>
                <wp:extent cx="0" cy="433070"/>
                <wp:effectExtent l="55880" t="8255" r="58420" b="15875"/>
                <wp:wrapNone/>
                <wp:docPr id="63"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30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6750BA" id="AutoShape 48" o:spid="_x0000_s1026" type="#_x0000_t32" style="position:absolute;margin-left:-6.1pt;margin-top:8.85pt;width:0;height:34.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">
                <v:stroke endarrow="block"/>
              </v:shape>
            </w:pict>
          </mc:Fallback>
        </mc:AlternateContent>
      </w:r>
    </w:p>
    <w:p w:rsidR="0025205C" w:rsidRDefault="0033002E" w:rsidP="00033960">
      <w:pPr>
        <w:tabs>
          <w:tab w:val="left" w:pos="5414"/>
        </w:tabs>
        <w:jc w:val="both"/>
        <w:rPr>
          <w:rFonts w:ascii="Times New Roman" w:hAnsi="Times New Roman" w:cs="Times New Roman"/>
          <w:sz w:val="18"/>
          <w:szCs w:val="18"/>
        </w:rPr>
      </w:pPr>
      <w:r>
        <w:rPr>
          <w:rFonts w:ascii="Times New Roman" w:hAnsi="Times New Roman" w:cs="Times New Roman"/>
          <w:noProof/>
          <w:sz w:val="18"/>
          <w:szCs w:val="18"/>
          <w:lang w:val="en-IN" w:eastAsia="en-IN"/>
        </w:rPr>
        <mc:AlternateContent>
          <mc:Choice Requires="wps">
            <w:drawing>
              <wp:anchor distT="0" distB="0" distL="114300" distR="114300" simplePos="0" relativeHeight="251697152" behindDoc="0" locked="0" layoutInCell="1" allowOverlap="1">
                <wp:simplePos x="0" y="0"/>
                <wp:positionH relativeFrom="column">
                  <wp:posOffset>5382895</wp:posOffset>
                </wp:positionH>
                <wp:positionV relativeFrom="paragraph">
                  <wp:posOffset>266700</wp:posOffset>
                </wp:positionV>
                <wp:extent cx="802005" cy="560705"/>
                <wp:effectExtent l="10795" t="12700" r="6350" b="7620"/>
                <wp:wrapNone/>
                <wp:docPr id="62"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2005" cy="560705"/>
                        </a:xfrm>
                        <a:prstGeom prst="rect">
                          <a:avLst/>
                        </a:prstGeom>
                        <a:solidFill>
                          <a:srgbClr val="FFFFFF"/>
                        </a:solidFill>
                        <a:ln w="9525">
                          <a:solidFill>
                            <a:srgbClr val="000000"/>
                          </a:solidFill>
                          <a:miter lim="800000"/>
                          <a:headEnd/>
                          <a:tailEnd/>
                        </a:ln>
                      </wps:spPr>
                      <wps:txbx>
                        <w:txbxContent>
                          <w:p w:rsidR="005E34DB" w:rsidRDefault="005E34DB">
                            <w:r>
                              <w:t>Microbial gro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 o:spid="_x0000_s1028" style="position:absolute;left:0;text-align:left;margin-left:423.85pt;margin-top:21pt;width:63.15pt;height:44.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">
                <v:textbox>
                  <w:txbxContent>
                    <w:p w:rsidR="005E34DB" w:rsidRDefault="005E34DB">
                      <w:r>
                        <w:t>Microbial growth</w:t>
                      </w:r>
                    </w:p>
                  </w:txbxContent>
                </v:textbox>
              </v:rect>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696128" behindDoc="0" locked="0" layoutInCell="1" allowOverlap="1">
                <wp:simplePos x="0" y="0"/>
                <wp:positionH relativeFrom="column">
                  <wp:posOffset>4321175</wp:posOffset>
                </wp:positionH>
                <wp:positionV relativeFrom="paragraph">
                  <wp:posOffset>266700</wp:posOffset>
                </wp:positionV>
                <wp:extent cx="716280" cy="517525"/>
                <wp:effectExtent l="6350" t="12700" r="10795" b="12700"/>
                <wp:wrapNone/>
                <wp:docPr id="61"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6280" cy="517525"/>
                        </a:xfrm>
                        <a:prstGeom prst="rect">
                          <a:avLst/>
                        </a:prstGeom>
                        <a:solidFill>
                          <a:srgbClr val="FFFFFF"/>
                        </a:solidFill>
                        <a:ln w="9525">
                          <a:solidFill>
                            <a:srgbClr val="000000"/>
                          </a:solidFill>
                          <a:miter lim="800000"/>
                          <a:headEnd/>
                          <a:tailEnd/>
                        </a:ln>
                      </wps:spPr>
                      <wps:txbx>
                        <w:txbxContent>
                          <w:p w:rsidR="005E34DB" w:rsidRDefault="005E34DB">
                            <w:r>
                              <w:t>Enzyme produc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29" style="position:absolute;left:0;text-align:left;margin-left:340.25pt;margin-top:21pt;width:56.4pt;height:40.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">
                <v:textbox>
                  <w:txbxContent>
                    <w:p w:rsidR="005E34DB" w:rsidRDefault="005E34DB">
                      <w:r>
                        <w:t>Enzyme products</w:t>
                      </w:r>
                    </w:p>
                  </w:txbxContent>
                </v:textbox>
              </v:rect>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695104" behindDoc="0" locked="0" layoutInCell="1" allowOverlap="1">
                <wp:simplePos x="0" y="0"/>
                <wp:positionH relativeFrom="column">
                  <wp:posOffset>3277870</wp:posOffset>
                </wp:positionH>
                <wp:positionV relativeFrom="paragraph">
                  <wp:posOffset>266700</wp:posOffset>
                </wp:positionV>
                <wp:extent cx="741680" cy="560705"/>
                <wp:effectExtent l="10795" t="12700" r="9525" b="7620"/>
                <wp:wrapNone/>
                <wp:docPr id="60"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1680" cy="560705"/>
                        </a:xfrm>
                        <a:prstGeom prst="rect">
                          <a:avLst/>
                        </a:prstGeom>
                        <a:solidFill>
                          <a:srgbClr val="FFFFFF"/>
                        </a:solidFill>
                        <a:ln w="9525">
                          <a:solidFill>
                            <a:srgbClr val="000000"/>
                          </a:solidFill>
                          <a:miter lim="800000"/>
                          <a:headEnd/>
                          <a:tailEnd/>
                        </a:ln>
                      </wps:spPr>
                      <wps:txbx>
                        <w:txbxContent>
                          <w:p w:rsidR="005E34DB" w:rsidRDefault="005E34DB">
                            <w:r>
                              <w:t>Surface chang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2" o:spid="_x0000_s1030" style="position:absolute;left:0;text-align:left;margin-left:258.1pt;margin-top:21pt;width:58.4pt;height:44.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">
                <v:textbox>
                  <w:txbxContent>
                    <w:p w:rsidR="005E34DB" w:rsidRDefault="005E34DB">
                      <w:r>
                        <w:t>Surface changes</w:t>
                      </w:r>
                    </w:p>
                  </w:txbxContent>
                </v:textbox>
              </v:rect>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694080" behindDoc="0" locked="0" layoutInCell="1" allowOverlap="1">
                <wp:simplePos x="0" y="0"/>
                <wp:positionH relativeFrom="column">
                  <wp:posOffset>2027555</wp:posOffset>
                </wp:positionH>
                <wp:positionV relativeFrom="paragraph">
                  <wp:posOffset>266700</wp:posOffset>
                </wp:positionV>
                <wp:extent cx="888365" cy="551815"/>
                <wp:effectExtent l="8255" t="12700" r="8255" b="6985"/>
                <wp:wrapNone/>
                <wp:docPr id="59"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8365" cy="551815"/>
                        </a:xfrm>
                        <a:prstGeom prst="rect">
                          <a:avLst/>
                        </a:prstGeom>
                        <a:solidFill>
                          <a:srgbClr val="FFFFFF"/>
                        </a:solidFill>
                        <a:ln w="9525">
                          <a:solidFill>
                            <a:srgbClr val="000000"/>
                          </a:solidFill>
                          <a:miter lim="800000"/>
                          <a:headEnd/>
                          <a:tailEnd/>
                        </a:ln>
                      </wps:spPr>
                      <wps:txbx>
                        <w:txbxContent>
                          <w:p w:rsidR="005E34DB" w:rsidRDefault="005E34DB">
                            <w:r>
                              <w:t>Chemical propert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31" style="position:absolute;left:0;text-align:left;margin-left:159.65pt;margin-top:21pt;width:69.95pt;height:43.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">
                <v:textbox>
                  <w:txbxContent>
                    <w:p w:rsidR="005E34DB" w:rsidRDefault="005E34DB">
                      <w:r>
                        <w:t>Chemical properties</w:t>
                      </w:r>
                    </w:p>
                  </w:txbxContent>
                </v:textbox>
              </v:rect>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693056" behindDoc="0" locked="0" layoutInCell="1" allowOverlap="1">
                <wp:simplePos x="0" y="0"/>
                <wp:positionH relativeFrom="column">
                  <wp:posOffset>792480</wp:posOffset>
                </wp:positionH>
                <wp:positionV relativeFrom="paragraph">
                  <wp:posOffset>266700</wp:posOffset>
                </wp:positionV>
                <wp:extent cx="896620" cy="551815"/>
                <wp:effectExtent l="11430" t="12700" r="6350" b="6985"/>
                <wp:wrapNone/>
                <wp:docPr id="58"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6620" cy="551815"/>
                        </a:xfrm>
                        <a:prstGeom prst="rect">
                          <a:avLst/>
                        </a:prstGeom>
                        <a:solidFill>
                          <a:srgbClr val="FFFFFF"/>
                        </a:solidFill>
                        <a:ln w="9525">
                          <a:solidFill>
                            <a:srgbClr val="000000"/>
                          </a:solidFill>
                          <a:miter lim="800000"/>
                          <a:headEnd/>
                          <a:tailEnd/>
                        </a:ln>
                      </wps:spPr>
                      <wps:txbx>
                        <w:txbxContent>
                          <w:p w:rsidR="005E34DB" w:rsidRDefault="005E34DB">
                            <w:r>
                              <w:t>Mechanical properties</w:t>
                            </w:r>
                          </w:p>
                          <w:p w:rsidR="005E34DB" w:rsidRDefault="005E34DB"/>
                          <w:p w:rsidR="005E34DB" w:rsidRDefault="005E34D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0" o:spid="_x0000_s1032" style="position:absolute;left:0;text-align:left;margin-left:62.4pt;margin-top:21pt;width:70.6pt;height:43.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">
                <v:textbox>
                  <w:txbxContent>
                    <w:p w:rsidR="005E34DB" w:rsidRDefault="005E34DB">
                      <w:r>
                        <w:t>Mechanical properties</w:t>
                      </w:r>
                    </w:p>
                    <w:p w:rsidR="005E34DB" w:rsidRDefault="005E34DB"/>
                    <w:p w:rsidR="005E34DB" w:rsidRDefault="005E34DB"/>
                  </w:txbxContent>
                </v:textbox>
              </v:rect>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692032" behindDoc="0" locked="0" layoutInCell="1" allowOverlap="1">
                <wp:simplePos x="0" y="0"/>
                <wp:positionH relativeFrom="column">
                  <wp:posOffset>-319405</wp:posOffset>
                </wp:positionH>
                <wp:positionV relativeFrom="paragraph">
                  <wp:posOffset>266700</wp:posOffset>
                </wp:positionV>
                <wp:extent cx="802640" cy="551815"/>
                <wp:effectExtent l="13970" t="12700" r="12065" b="6985"/>
                <wp:wrapNone/>
                <wp:docPr id="57"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2640" cy="551815"/>
                        </a:xfrm>
                        <a:prstGeom prst="rect">
                          <a:avLst/>
                        </a:prstGeom>
                        <a:solidFill>
                          <a:srgbClr val="FFFFFF"/>
                        </a:solidFill>
                        <a:ln w="9525">
                          <a:solidFill>
                            <a:srgbClr val="000000"/>
                          </a:solidFill>
                          <a:miter lim="800000"/>
                          <a:headEnd/>
                          <a:tailEnd/>
                        </a:ln>
                      </wps:spPr>
                      <wps:txbx>
                        <w:txbxContent>
                          <w:p w:rsidR="005E34DB" w:rsidRDefault="005E34DB">
                            <w:r>
                              <w:t>Physical properties</w:t>
                            </w:r>
                          </w:p>
                          <w:p w:rsidR="005E34DB" w:rsidRDefault="005E34D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9" o:spid="_x0000_s1033" style="position:absolute;left:0;text-align:left;margin-left:-25.15pt;margin-top:21pt;width:63.2pt;height:43.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">
                <v:textbox>
                  <w:txbxContent>
                    <w:p w:rsidR="005E34DB" w:rsidRDefault="005E34DB">
                      <w:r>
                        <w:t>Physical properties</w:t>
                      </w:r>
                    </w:p>
                    <w:p w:rsidR="005E34DB" w:rsidRDefault="005E34DB"/>
                  </w:txbxContent>
                </v:textbox>
              </v:rect>
            </w:pict>
          </mc:Fallback>
        </mc:AlternateContent>
      </w:r>
    </w:p>
    <w:p w:rsidR="0025205C" w:rsidRDefault="0025205C" w:rsidP="00033960">
      <w:pPr>
        <w:tabs>
          <w:tab w:val="left" w:pos="5414"/>
        </w:tabs>
        <w:jc w:val="both"/>
        <w:rPr>
          <w:rFonts w:ascii="Times New Roman" w:hAnsi="Times New Roman" w:cs="Times New Roman"/>
          <w:sz w:val="18"/>
          <w:szCs w:val="18"/>
        </w:rPr>
      </w:pPr>
    </w:p>
    <w:p w:rsidR="0025205C" w:rsidRDefault="0033002E" w:rsidP="00033960">
      <w:pPr>
        <w:tabs>
          <w:tab w:val="left" w:pos="5414"/>
        </w:tabs>
        <w:jc w:val="both"/>
        <w:rPr>
          <w:rFonts w:ascii="Times New Roman" w:hAnsi="Times New Roman" w:cs="Times New Roman"/>
          <w:sz w:val="18"/>
          <w:szCs w:val="18"/>
        </w:rPr>
      </w:pPr>
      <w:r>
        <w:rPr>
          <w:rFonts w:ascii="Times New Roman" w:hAnsi="Times New Roman" w:cs="Times New Roman"/>
          <w:noProof/>
          <w:sz w:val="18"/>
          <w:szCs w:val="18"/>
          <w:lang w:val="en-IN" w:eastAsia="en-IN"/>
        </w:rPr>
        <mc:AlternateContent>
          <mc:Choice Requires="wps">
            <w:drawing>
              <wp:anchor distT="0" distB="0" distL="114300" distR="114300" simplePos="0" relativeHeight="251708416" behindDoc="0" locked="0" layoutInCell="1" allowOverlap="1">
                <wp:simplePos x="0" y="0"/>
                <wp:positionH relativeFrom="column">
                  <wp:posOffset>5813425</wp:posOffset>
                </wp:positionH>
                <wp:positionV relativeFrom="paragraph">
                  <wp:posOffset>262255</wp:posOffset>
                </wp:positionV>
                <wp:extent cx="635" cy="406400"/>
                <wp:effectExtent l="60325" t="12065" r="53340" b="19685"/>
                <wp:wrapNone/>
                <wp:docPr id="56"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06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FB8385" id="AutoShape 66" o:spid="_x0000_s1026" type="#_x0000_t32" style="position:absolute;margin-left:457.75pt;margin-top:20.65pt;width:.05pt;height:3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">
                <v:stroke endarrow="block"/>
              </v:shape>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07392" behindDoc="0" locked="0" layoutInCell="1" allowOverlap="1">
                <wp:simplePos x="0" y="0"/>
                <wp:positionH relativeFrom="column">
                  <wp:posOffset>4651375</wp:posOffset>
                </wp:positionH>
                <wp:positionV relativeFrom="paragraph">
                  <wp:posOffset>227965</wp:posOffset>
                </wp:positionV>
                <wp:extent cx="0" cy="336550"/>
                <wp:effectExtent l="60325" t="6350" r="53975" b="19050"/>
                <wp:wrapNone/>
                <wp:docPr id="55"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6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9C709D" id="AutoShape 65" o:spid="_x0000_s1026" type="#_x0000_t32" style="position:absolute;margin-left:366.25pt;margin-top:17.95pt;width:0;height:2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">
                <v:stroke endarrow="block"/>
              </v:shape>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06368" behindDoc="0" locked="0" layoutInCell="1" allowOverlap="1">
                <wp:simplePos x="0" y="0"/>
                <wp:positionH relativeFrom="column">
                  <wp:posOffset>3615055</wp:posOffset>
                </wp:positionH>
                <wp:positionV relativeFrom="paragraph">
                  <wp:posOffset>271145</wp:posOffset>
                </wp:positionV>
                <wp:extent cx="0" cy="344805"/>
                <wp:effectExtent l="52705" t="11430" r="61595" b="15240"/>
                <wp:wrapNone/>
                <wp:docPr id="54"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48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FB00C8" id="AutoShape 64" o:spid="_x0000_s1026" type="#_x0000_t32" style="position:absolute;margin-left:284.65pt;margin-top:21.35pt;width:0;height:27.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">
                <v:stroke endarrow="block"/>
              </v:shape>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05344" behindDoc="0" locked="0" layoutInCell="1" allowOverlap="1">
                <wp:simplePos x="0" y="0"/>
                <wp:positionH relativeFrom="column">
                  <wp:posOffset>2406650</wp:posOffset>
                </wp:positionH>
                <wp:positionV relativeFrom="paragraph">
                  <wp:posOffset>271145</wp:posOffset>
                </wp:positionV>
                <wp:extent cx="0" cy="344805"/>
                <wp:effectExtent l="53975" t="11430" r="60325" b="15240"/>
                <wp:wrapNone/>
                <wp:docPr id="53"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48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C17EE4" id="AutoShape 63" o:spid="_x0000_s1026" type="#_x0000_t32" style="position:absolute;margin-left:189.5pt;margin-top:21.35pt;width:0;height:27.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">
                <v:stroke endarrow="block"/>
              </v:shape>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04320" behindDoc="0" locked="0" layoutInCell="1" allowOverlap="1">
                <wp:simplePos x="0" y="0"/>
                <wp:positionH relativeFrom="column">
                  <wp:posOffset>1250950</wp:posOffset>
                </wp:positionH>
                <wp:positionV relativeFrom="paragraph">
                  <wp:posOffset>262255</wp:posOffset>
                </wp:positionV>
                <wp:extent cx="0" cy="353695"/>
                <wp:effectExtent l="60325" t="12065" r="53975" b="15240"/>
                <wp:wrapNone/>
                <wp:docPr id="52"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36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66A044" id="AutoShape 62" o:spid="_x0000_s1026" type="#_x0000_t32" style="position:absolute;margin-left:98.5pt;margin-top:20.65pt;width:0;height:27.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">
                <v:stroke endarrow="block"/>
              </v:shape>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03296" behindDoc="0" locked="0" layoutInCell="1" allowOverlap="1">
                <wp:simplePos x="0" y="0"/>
                <wp:positionH relativeFrom="column">
                  <wp:posOffset>8890</wp:posOffset>
                </wp:positionH>
                <wp:positionV relativeFrom="paragraph">
                  <wp:posOffset>262255</wp:posOffset>
                </wp:positionV>
                <wp:extent cx="17145" cy="353695"/>
                <wp:effectExtent l="37465" t="12065" r="59690" b="24765"/>
                <wp:wrapNone/>
                <wp:docPr id="51"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 cy="3536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974C92" id="AutoShape 61" o:spid="_x0000_s1026" type="#_x0000_t32" style="position:absolute;margin-left:.7pt;margin-top:20.65pt;width:1.35pt;height:27.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">
                <v:stroke endarrow="block"/>
              </v:shape>
            </w:pict>
          </mc:Fallback>
        </mc:AlternateContent>
      </w:r>
    </w:p>
    <w:p w:rsidR="0025205C" w:rsidRDefault="0025205C" w:rsidP="00033960">
      <w:pPr>
        <w:tabs>
          <w:tab w:val="left" w:pos="5414"/>
        </w:tabs>
        <w:jc w:val="both"/>
        <w:rPr>
          <w:rFonts w:ascii="Times New Roman" w:hAnsi="Times New Roman" w:cs="Times New Roman"/>
          <w:sz w:val="18"/>
          <w:szCs w:val="18"/>
        </w:rPr>
      </w:pPr>
    </w:p>
    <w:p w:rsidR="0025205C" w:rsidRDefault="0033002E" w:rsidP="00033960">
      <w:pPr>
        <w:tabs>
          <w:tab w:val="left" w:pos="5414"/>
        </w:tabs>
        <w:jc w:val="both"/>
        <w:rPr>
          <w:rFonts w:ascii="Times New Roman" w:hAnsi="Times New Roman" w:cs="Times New Roman"/>
          <w:sz w:val="18"/>
          <w:szCs w:val="18"/>
        </w:rPr>
      </w:pPr>
      <w:r>
        <w:rPr>
          <w:rFonts w:ascii="Times New Roman" w:hAnsi="Times New Roman" w:cs="Times New Roman"/>
          <w:noProof/>
          <w:sz w:val="18"/>
          <w:szCs w:val="18"/>
          <w:lang w:val="en-IN" w:eastAsia="en-IN"/>
        </w:rPr>
        <mc:AlternateContent>
          <mc:Choice Requires="wps">
            <w:drawing>
              <wp:anchor distT="0" distB="0" distL="114300" distR="114300" simplePos="0" relativeHeight="251714560" behindDoc="0" locked="0" layoutInCell="1" allowOverlap="1">
                <wp:simplePos x="0" y="0"/>
                <wp:positionH relativeFrom="column">
                  <wp:posOffset>5382895</wp:posOffset>
                </wp:positionH>
                <wp:positionV relativeFrom="paragraph">
                  <wp:posOffset>112395</wp:posOffset>
                </wp:positionV>
                <wp:extent cx="1009015" cy="887730"/>
                <wp:effectExtent l="10795" t="8890" r="8890" b="8255"/>
                <wp:wrapNone/>
                <wp:docPr id="50"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015" cy="887730"/>
                        </a:xfrm>
                        <a:prstGeom prst="rect">
                          <a:avLst/>
                        </a:prstGeom>
                        <a:solidFill>
                          <a:srgbClr val="FFFFFF"/>
                        </a:solidFill>
                        <a:ln w="9525">
                          <a:solidFill>
                            <a:srgbClr val="000000"/>
                          </a:solidFill>
                          <a:miter lim="800000"/>
                          <a:headEnd/>
                          <a:tailEnd/>
                        </a:ln>
                      </wps:spPr>
                      <wps:txbx>
                        <w:txbxContent>
                          <w:p w:rsidR="005E34DB" w:rsidRDefault="005E34DB">
                            <w:r>
                              <w:t>Colony halo,</w:t>
                            </w:r>
                          </w:p>
                          <w:p w:rsidR="005E34DB" w:rsidRDefault="005E34DB">
                            <w:r>
                              <w:t>Biomass accumul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2" o:spid="_x0000_s1034" style="position:absolute;left:0;text-align:left;margin-left:423.85pt;margin-top:8.85pt;width:79.45pt;height:69.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">
                <v:textbox>
                  <w:txbxContent>
                    <w:p w:rsidR="005E34DB" w:rsidRDefault="005E34DB">
                      <w:r>
                        <w:t>Colony halo,</w:t>
                      </w:r>
                    </w:p>
                    <w:p w:rsidR="005E34DB" w:rsidRDefault="005E34DB">
                      <w:r>
                        <w:t>Biomass accumulation</w:t>
                      </w:r>
                    </w:p>
                  </w:txbxContent>
                </v:textbox>
              </v:rect>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13536" behindDoc="0" locked="0" layoutInCell="1" allowOverlap="1">
                <wp:simplePos x="0" y="0"/>
                <wp:positionH relativeFrom="column">
                  <wp:posOffset>4321175</wp:posOffset>
                </wp:positionH>
                <wp:positionV relativeFrom="paragraph">
                  <wp:posOffset>8255</wp:posOffset>
                </wp:positionV>
                <wp:extent cx="655955" cy="922655"/>
                <wp:effectExtent l="6350" t="9525" r="13970" b="10795"/>
                <wp:wrapNone/>
                <wp:docPr id="49"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5955" cy="922655"/>
                        </a:xfrm>
                        <a:prstGeom prst="rect">
                          <a:avLst/>
                        </a:prstGeom>
                        <a:solidFill>
                          <a:srgbClr val="FFFFFF"/>
                        </a:solidFill>
                        <a:ln w="9525">
                          <a:solidFill>
                            <a:srgbClr val="000000"/>
                          </a:solidFill>
                          <a:miter lim="800000"/>
                          <a:headEnd/>
                          <a:tailEnd/>
                        </a:ln>
                      </wps:spPr>
                      <wps:txbx>
                        <w:txbxContent>
                          <w:p w:rsidR="005E34DB" w:rsidRDefault="005E34DB">
                            <w:r>
                              <w:t>MALDI- TOF, GC</w:t>
                            </w:r>
                          </w:p>
                          <w:p w:rsidR="005E34DB" w:rsidRDefault="005E34DB">
                            <w:r>
                              <w:t>TL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35" style="position:absolute;left:0;text-align:left;margin-left:340.25pt;margin-top:.65pt;width:51.65pt;height:72.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">
                <v:textbox>
                  <w:txbxContent>
                    <w:p w:rsidR="005E34DB" w:rsidRDefault="005E34DB">
                      <w:r>
                        <w:t>MALDI- TOF, GC</w:t>
                      </w:r>
                    </w:p>
                    <w:p w:rsidR="005E34DB" w:rsidRDefault="005E34DB">
                      <w:r>
                        <w:t>TLC</w:t>
                      </w:r>
                    </w:p>
                  </w:txbxContent>
                </v:textbox>
              </v:rect>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12512" behindDoc="0" locked="0" layoutInCell="1" allowOverlap="1">
                <wp:simplePos x="0" y="0"/>
                <wp:positionH relativeFrom="column">
                  <wp:posOffset>3390265</wp:posOffset>
                </wp:positionH>
                <wp:positionV relativeFrom="paragraph">
                  <wp:posOffset>59690</wp:posOffset>
                </wp:positionV>
                <wp:extent cx="577850" cy="534670"/>
                <wp:effectExtent l="8890" t="13335" r="13335" b="13970"/>
                <wp:wrapNone/>
                <wp:docPr id="48"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850" cy="534670"/>
                        </a:xfrm>
                        <a:prstGeom prst="rect">
                          <a:avLst/>
                        </a:prstGeom>
                        <a:solidFill>
                          <a:srgbClr val="FFFFFF"/>
                        </a:solidFill>
                        <a:ln w="9525">
                          <a:solidFill>
                            <a:srgbClr val="000000"/>
                          </a:solidFill>
                          <a:miter lim="800000"/>
                          <a:headEnd/>
                          <a:tailEnd/>
                        </a:ln>
                      </wps:spPr>
                      <wps:txbx>
                        <w:txbxContent>
                          <w:p w:rsidR="005E34DB" w:rsidRDefault="005E34DB">
                            <w:r>
                              <w:t>ESCA, S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36" style="position:absolute;left:0;text-align:left;margin-left:266.95pt;margin-top:4.7pt;width:45.5pt;height:42.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">
                <v:textbox>
                  <w:txbxContent>
                    <w:p w:rsidR="005E34DB" w:rsidRDefault="005E34DB">
                      <w:r>
                        <w:t>ESCA, SEM</w:t>
                      </w:r>
                    </w:p>
                  </w:txbxContent>
                </v:textbox>
              </v:rect>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11488" behindDoc="0" locked="0" layoutInCell="1" allowOverlap="1">
                <wp:simplePos x="0" y="0"/>
                <wp:positionH relativeFrom="column">
                  <wp:posOffset>2155825</wp:posOffset>
                </wp:positionH>
                <wp:positionV relativeFrom="paragraph">
                  <wp:posOffset>59055</wp:posOffset>
                </wp:positionV>
                <wp:extent cx="699770" cy="941070"/>
                <wp:effectExtent l="12700" t="12700" r="11430" b="8255"/>
                <wp:wrapNone/>
                <wp:docPr id="47"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9770" cy="941070"/>
                        </a:xfrm>
                        <a:prstGeom prst="rect">
                          <a:avLst/>
                        </a:prstGeom>
                        <a:solidFill>
                          <a:srgbClr val="FFFFFF"/>
                        </a:solidFill>
                        <a:ln w="9525">
                          <a:solidFill>
                            <a:srgbClr val="000000"/>
                          </a:solidFill>
                          <a:miter lim="800000"/>
                          <a:headEnd/>
                          <a:tailEnd/>
                        </a:ln>
                      </wps:spPr>
                      <wps:txbx>
                        <w:txbxContent>
                          <w:p w:rsidR="005E34DB" w:rsidRDefault="005E34DB">
                            <w:r>
                              <w:t>FTIR, NMR, TLC, GC-MS, XR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9" o:spid="_x0000_s1037" style="position:absolute;left:0;text-align:left;margin-left:169.75pt;margin-top:4.65pt;width:55.1pt;height:74.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">
                <v:textbox>
                  <w:txbxContent>
                    <w:p w:rsidR="005E34DB" w:rsidRDefault="005E34DB">
                      <w:r>
                        <w:t>FTIR, NMR, TLC, GC-MS, XRF</w:t>
                      </w:r>
                    </w:p>
                  </w:txbxContent>
                </v:textbox>
              </v:rect>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10464" behindDoc="0" locked="0" layoutInCell="1" allowOverlap="1">
                <wp:simplePos x="0" y="0"/>
                <wp:positionH relativeFrom="column">
                  <wp:posOffset>733425</wp:posOffset>
                </wp:positionH>
                <wp:positionV relativeFrom="paragraph">
                  <wp:posOffset>50165</wp:posOffset>
                </wp:positionV>
                <wp:extent cx="955675" cy="544195"/>
                <wp:effectExtent l="9525" t="13335" r="6350" b="13970"/>
                <wp:wrapNone/>
                <wp:docPr id="46"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5675" cy="544195"/>
                        </a:xfrm>
                        <a:prstGeom prst="rect">
                          <a:avLst/>
                        </a:prstGeom>
                        <a:solidFill>
                          <a:srgbClr val="FFFFFF"/>
                        </a:solidFill>
                        <a:ln w="9525">
                          <a:solidFill>
                            <a:srgbClr val="000000"/>
                          </a:solidFill>
                          <a:miter lim="800000"/>
                          <a:headEnd/>
                          <a:tailEnd/>
                        </a:ln>
                      </wps:spPr>
                      <wps:txbx>
                        <w:txbxContent>
                          <w:p w:rsidR="005E34DB" w:rsidRDefault="005E34DB">
                            <w:r>
                              <w:t>Macroscopic observa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8" o:spid="_x0000_s1038" style="position:absolute;left:0;text-align:left;margin-left:57.75pt;margin-top:3.95pt;width:75.25pt;height:42.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">
                <v:textbox>
                  <w:txbxContent>
                    <w:p w:rsidR="005E34DB" w:rsidRDefault="005E34DB">
                      <w:r>
                        <w:t>Macroscopic observations</w:t>
                      </w:r>
                    </w:p>
                  </w:txbxContent>
                </v:textbox>
              </v:rect>
            </w:pict>
          </mc:Fallback>
        </mc:AlternateContent>
      </w:r>
      <w:r>
        <w:rPr>
          <w:rFonts w:ascii="Times New Roman" w:hAnsi="Times New Roman" w:cs="Times New Roman"/>
          <w:noProof/>
          <w:sz w:val="18"/>
          <w:szCs w:val="18"/>
          <w:lang w:val="en-IN" w:eastAsia="en-IN"/>
        </w:rPr>
        <mc:AlternateContent>
          <mc:Choice Requires="wps">
            <w:drawing>
              <wp:anchor distT="0" distB="0" distL="114300" distR="114300" simplePos="0" relativeHeight="251709440" behindDoc="0" locked="0" layoutInCell="1" allowOverlap="1">
                <wp:simplePos x="0" y="0"/>
                <wp:positionH relativeFrom="column">
                  <wp:posOffset>-228600</wp:posOffset>
                </wp:positionH>
                <wp:positionV relativeFrom="paragraph">
                  <wp:posOffset>59690</wp:posOffset>
                </wp:positionV>
                <wp:extent cx="501015" cy="440055"/>
                <wp:effectExtent l="9525" t="13335" r="13335" b="13335"/>
                <wp:wrapNone/>
                <wp:docPr id="45"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1015" cy="440055"/>
                        </a:xfrm>
                        <a:prstGeom prst="rect">
                          <a:avLst/>
                        </a:prstGeom>
                        <a:solidFill>
                          <a:srgbClr val="FFFFFF"/>
                        </a:solidFill>
                        <a:ln w="9525">
                          <a:solidFill>
                            <a:srgbClr val="000000"/>
                          </a:solidFill>
                          <a:miter lim="800000"/>
                          <a:headEnd/>
                          <a:tailEnd/>
                        </a:ln>
                      </wps:spPr>
                      <wps:txbx>
                        <w:txbxContent>
                          <w:p w:rsidR="005E34DB" w:rsidRDefault="005E34DB">
                            <w:r>
                              <w:t>GPC,X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7" o:spid="_x0000_s1039" style="position:absolute;left:0;text-align:left;margin-left:-18pt;margin-top:4.7pt;width:39.45pt;height:34.6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">
                <v:textbox>
                  <w:txbxContent>
                    <w:p w:rsidR="005E34DB" w:rsidRDefault="005E34DB">
                      <w:r>
                        <w:t>GPC,XRD</w:t>
                      </w:r>
                    </w:p>
                  </w:txbxContent>
                </v:textbox>
              </v:rect>
            </w:pict>
          </mc:Fallback>
        </mc:AlternateContent>
      </w:r>
    </w:p>
    <w:p w:rsidR="000652D1" w:rsidRDefault="000652D1" w:rsidP="00033960">
      <w:pPr>
        <w:tabs>
          <w:tab w:val="left" w:pos="5414"/>
        </w:tabs>
        <w:jc w:val="both"/>
        <w:rPr>
          <w:rFonts w:ascii="Times New Roman" w:hAnsi="Times New Roman" w:cs="Times New Roman"/>
          <w:sz w:val="18"/>
          <w:szCs w:val="18"/>
        </w:rPr>
      </w:pPr>
    </w:p>
    <w:p w:rsidR="0025205C" w:rsidRDefault="0025205C" w:rsidP="00033960">
      <w:pPr>
        <w:tabs>
          <w:tab w:val="left" w:pos="5414"/>
        </w:tabs>
        <w:jc w:val="both"/>
        <w:rPr>
          <w:rFonts w:ascii="Times New Roman" w:hAnsi="Times New Roman" w:cs="Times New Roman"/>
          <w:sz w:val="18"/>
          <w:szCs w:val="18"/>
        </w:rPr>
      </w:pPr>
    </w:p>
    <w:p w:rsidR="0025205C" w:rsidRDefault="0025205C" w:rsidP="00033960">
      <w:pPr>
        <w:tabs>
          <w:tab w:val="left" w:pos="5414"/>
        </w:tabs>
        <w:jc w:val="both"/>
        <w:rPr>
          <w:rFonts w:ascii="Times New Roman" w:hAnsi="Times New Roman" w:cs="Times New Roman"/>
          <w:sz w:val="18"/>
          <w:szCs w:val="18"/>
        </w:rPr>
      </w:pPr>
    </w:p>
    <w:p w:rsidR="00D13D1F" w:rsidRDefault="00D13D1F" w:rsidP="00033960">
      <w:pPr>
        <w:tabs>
          <w:tab w:val="left" w:pos="5414"/>
        </w:tabs>
        <w:jc w:val="both"/>
        <w:rPr>
          <w:rFonts w:ascii="Times New Roman" w:hAnsi="Times New Roman" w:cs="Times New Roman"/>
          <w:sz w:val="24"/>
          <w:szCs w:val="24"/>
          <w:lang w:val="en-IN"/>
        </w:rPr>
      </w:pPr>
      <w:r w:rsidRPr="00D13D1F">
        <w:rPr>
          <w:rFonts w:ascii="Times New Roman" w:hAnsi="Times New Roman" w:cs="Times New Roman"/>
          <w:sz w:val="24"/>
          <w:szCs w:val="24"/>
        </w:rPr>
        <w:t>Abbreviations</w:t>
      </w:r>
      <w:r>
        <w:rPr>
          <w:rFonts w:ascii="Times New Roman" w:hAnsi="Times New Roman" w:cs="Times New Roman"/>
          <w:sz w:val="24"/>
          <w:szCs w:val="24"/>
        </w:rPr>
        <w:t>- GPC-gel permeation chromatography; XRD- X-ray diffraction; FTIR-F</w:t>
      </w:r>
      <w:r w:rsidR="00A459E4">
        <w:rPr>
          <w:rFonts w:ascii="Times New Roman" w:hAnsi="Times New Roman" w:cs="Times New Roman"/>
          <w:sz w:val="24"/>
          <w:szCs w:val="24"/>
          <w:lang w:val="en-IN"/>
        </w:rPr>
        <w:t>ourier transform infrared spectroscopy; NMR- Nuclear magnetic resonance; TLC- thin layer chromatography; GC-MS- gas chromatography/ mass spectrometry; ESCA- electron spectroscopy for chemical analysis; SEM- scanning electron microscopy; MALDI-TOF- matrix-assisted laser desorption/ ionization time of flight.</w:t>
      </w:r>
    </w:p>
    <w:p w:rsidR="00A459E4" w:rsidRDefault="00D772E6"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Fig 3: </w:t>
      </w:r>
      <w:r w:rsidR="00A459E4">
        <w:rPr>
          <w:rFonts w:ascii="Times New Roman" w:hAnsi="Times New Roman" w:cs="Times New Roman"/>
          <w:sz w:val="24"/>
          <w:szCs w:val="24"/>
          <w:lang w:val="en-IN"/>
        </w:rPr>
        <w:t>Analytical techniques for monitoring the extent and nature of plastic degradation.</w:t>
      </w:r>
    </w:p>
    <w:p w:rsidR="00FA0694" w:rsidRPr="00634AEC" w:rsidRDefault="00FA0694" w:rsidP="00634AEC">
      <w:pPr>
        <w:pStyle w:val="ListParagraph"/>
        <w:numPr>
          <w:ilvl w:val="1"/>
          <w:numId w:val="4"/>
        </w:numPr>
        <w:tabs>
          <w:tab w:val="left" w:pos="5414"/>
        </w:tabs>
        <w:jc w:val="both"/>
        <w:rPr>
          <w:rFonts w:ascii="Times New Roman" w:hAnsi="Times New Roman" w:cs="Times New Roman"/>
          <w:sz w:val="24"/>
          <w:szCs w:val="24"/>
          <w:lang w:val="en-IN"/>
        </w:rPr>
      </w:pPr>
      <w:r w:rsidRPr="00634AEC">
        <w:rPr>
          <w:rFonts w:ascii="Times New Roman" w:hAnsi="Times New Roman" w:cs="Times New Roman"/>
          <w:sz w:val="24"/>
          <w:szCs w:val="24"/>
          <w:lang w:val="en-IN"/>
        </w:rPr>
        <w:t>Characterization of degraded plastic</w:t>
      </w:r>
    </w:p>
    <w:p w:rsidR="00FA0694" w:rsidRDefault="00FA0694" w:rsidP="00033960">
      <w:pPr>
        <w:tabs>
          <w:tab w:val="left" w:pos="5414"/>
        </w:tabs>
        <w:jc w:val="both"/>
        <w:rPr>
          <w:rFonts w:ascii="Times New Roman" w:hAnsi="Times New Roman" w:cs="Times New Roman"/>
          <w:sz w:val="24"/>
          <w:szCs w:val="24"/>
          <w:lang w:val="en-IN"/>
        </w:rPr>
      </w:pPr>
      <w:r w:rsidRPr="00FA0694">
        <w:rPr>
          <w:rFonts w:ascii="Times New Roman" w:hAnsi="Times New Roman" w:cs="Times New Roman"/>
          <w:sz w:val="24"/>
          <w:szCs w:val="24"/>
          <w:lang w:val="en-IN"/>
        </w:rPr>
        <w:t>The oxidation and cha</w:t>
      </w:r>
      <w:r>
        <w:rPr>
          <w:rFonts w:ascii="Times New Roman" w:hAnsi="Times New Roman" w:cs="Times New Roman"/>
          <w:sz w:val="24"/>
          <w:szCs w:val="24"/>
          <w:lang w:val="en-IN"/>
        </w:rPr>
        <w:t xml:space="preserve">in scission of polymers caused </w:t>
      </w:r>
      <w:r w:rsidRPr="00FA0694">
        <w:rPr>
          <w:rFonts w:ascii="Times New Roman" w:hAnsi="Times New Roman" w:cs="Times New Roman"/>
          <w:sz w:val="24"/>
          <w:szCs w:val="24"/>
          <w:lang w:val="en-IN"/>
        </w:rPr>
        <w:t>by degradation alters the chemical composition, physical, chemical, and mechanical properties of the plastics.</w:t>
      </w:r>
      <w:r w:rsidR="001440D2" w:rsidRPr="001440D2">
        <w:t xml:space="preserve"> </w:t>
      </w:r>
      <w:r w:rsidR="001440D2">
        <w:rPr>
          <w:rFonts w:ascii="Times New Roman" w:hAnsi="Times New Roman" w:cs="Times New Roman"/>
          <w:sz w:val="24"/>
          <w:szCs w:val="24"/>
          <w:lang w:val="en-IN"/>
        </w:rPr>
        <w:t xml:space="preserve">As a result of </w:t>
      </w:r>
      <w:r w:rsidR="001440D2" w:rsidRPr="001440D2">
        <w:rPr>
          <w:rFonts w:ascii="Times New Roman" w:hAnsi="Times New Roman" w:cs="Times New Roman"/>
          <w:sz w:val="24"/>
          <w:szCs w:val="24"/>
          <w:lang w:val="en-IN"/>
        </w:rPr>
        <w:t>degradation changes in these properties can be used to interpret the degree of plast</w:t>
      </w:r>
      <w:r w:rsidR="001440D2">
        <w:rPr>
          <w:rFonts w:ascii="Times New Roman" w:hAnsi="Times New Roman" w:cs="Times New Roman"/>
          <w:sz w:val="24"/>
          <w:szCs w:val="24"/>
          <w:lang w:val="en-IN"/>
        </w:rPr>
        <w:t>i</w:t>
      </w:r>
      <w:r w:rsidR="001440D2" w:rsidRPr="001440D2">
        <w:rPr>
          <w:rFonts w:ascii="Times New Roman" w:hAnsi="Times New Roman" w:cs="Times New Roman"/>
          <w:sz w:val="24"/>
          <w:szCs w:val="24"/>
          <w:lang w:val="en-IN"/>
        </w:rPr>
        <w:t>c degradation</w:t>
      </w:r>
      <w:r w:rsidR="00066D7C">
        <w:rPr>
          <w:rFonts w:ascii="Times New Roman" w:hAnsi="Times New Roman" w:cs="Times New Roman"/>
          <w:sz w:val="24"/>
          <w:szCs w:val="24"/>
          <w:lang w:val="en-IN"/>
        </w:rPr>
        <w:fldChar w:fldCharType="begin" w:fldLock="1"/>
      </w:r>
      <w:r w:rsidR="00066D7C">
        <w:rPr>
          <w:rFonts w:ascii="Times New Roman" w:hAnsi="Times New Roman" w:cs="Times New Roman"/>
          <w:sz w:val="24"/>
          <w:szCs w:val="24"/>
          <w:lang w:val="en-IN"/>
        </w:rPr>
        <w:instrText>ADDIN CSL_CITATION {"citationItems":[{"id":"ITEM-1","itemData":{"DOI":"10.3389/FMICB.2012.00225/FULL","ISSN":"1664302X","abstract":"In this technology report, three test methods were developed to characterize the degradation of plastic in marine environment. The aim was to outline a test methodology to measure the physical and biological degradation in different habitats where plastic waste can deposit when littered in the sea. Previously, research has focused mainly on the conditions encountered by plastic items when floating in the sea water (pelagic domain). However, this is just one of the possible habitats that plastic waste can be exposed to. Waves and tides tend to wash up plastic waste on the shoreline, which is also a relevant habitat to be studied. Therefore, the degradation of plastic items buried under sand kept wet with sea water has been followed by verifying the disintegration (visual disappearing) as a simulation of the tidal zone. Most biodegradable plastics have higher densities than water and also as a consequence of fouling, they tend to sink and lay on the sea floor. Therefore, the fate of plastic items lying on the sediment has been followed by monitoring the oxygen consumption (biodegradation). Also the effect of a prolonged exposure to the sea water, to simulate the pelagic domain, has been tested by measuring the decay of mechanical properties. The test material (Mater-Bi) was shown to degrade (total disintegration achieved in less than 9 months) when buried in wet sand (simulation test of the tidal zone), to lose mechanical properties but still maintain integrity (tensile strength at break=-66% in 2 years) when exposed to sea water in an aquarium (simulation of pelagic domain), and substantially biodegrade (69% in 236 days; biodegradation relative to paper: 88%) when located at the sediment/sea water interface (simulation of benthic domain). This study is not conclusive as the methodological approach must be completed by also determining degradation occurring in the supralittoral zone, on the deep sea floor, and in the anoxic sediment. © 2012 Tosin, Weber, Siotto, Lott and Degli Innocenti.","author":[{"dropping-particle":"","family":"Tosin","given":"Maurizio","non-dropping-particle":"","parse-names":false,"suffix":""},{"dropping-particle":"","family":"Weber","given":"Miriam","non-dropping-particle":"","parse-names":false,"suffix":""},{"dropping-particle":"","family":"Siotto","given":"Michela","non-dropping-particle":"","parse-names":false,"suffix":""},{"dropping-particle":"","family":"Lott","given":"Christian","non-dropping-particle":"","parse-names":false,"suffix":""},{"dropping-particle":"","family":"Innocenti","given":"Francesco Degli","non-dropping-particle":"","parse-names":false,"suffix":""}],"container-title":"Frontiers in Microbiology","id":"ITEM-1","issue":"JUN","issued":{"date-parts":[["2012"]]},"publisher":"Frontiers Research Foundation","title":"Laboratory test methods to determine the degradation of plastics in marine environmental conditions","type":"article-journal","volume":"3"},"uris":["http://www.mendeley.com/documents/?uuid=3b621cb6-f4cd-308f-a944-039f258dea2b"]}],"mendeley":{"formattedCitation":"[46]","plainTextFormattedCitation":"[46]","previouslyFormattedCitation":"[46]"},"properties":{"noteIndex":0},"schema":"https://github.com/citation-style-language/schema/raw/master/csl-citation.json"}</w:instrText>
      </w:r>
      <w:r w:rsidR="00066D7C">
        <w:rPr>
          <w:rFonts w:ascii="Times New Roman" w:hAnsi="Times New Roman" w:cs="Times New Roman"/>
          <w:sz w:val="24"/>
          <w:szCs w:val="24"/>
          <w:lang w:val="en-IN"/>
        </w:rPr>
        <w:fldChar w:fldCharType="separate"/>
      </w:r>
      <w:r w:rsidR="00066D7C" w:rsidRPr="00066D7C">
        <w:rPr>
          <w:rFonts w:ascii="Times New Roman" w:hAnsi="Times New Roman" w:cs="Times New Roman"/>
          <w:noProof/>
          <w:sz w:val="24"/>
          <w:szCs w:val="24"/>
          <w:lang w:val="en-IN"/>
        </w:rPr>
        <w:t>[46]</w:t>
      </w:r>
      <w:r w:rsidR="00066D7C">
        <w:rPr>
          <w:rFonts w:ascii="Times New Roman" w:hAnsi="Times New Roman" w:cs="Times New Roman"/>
          <w:sz w:val="24"/>
          <w:szCs w:val="24"/>
          <w:lang w:val="en-IN"/>
        </w:rPr>
        <w:fldChar w:fldCharType="end"/>
      </w:r>
      <w:r w:rsidR="001440D2" w:rsidRPr="001440D2">
        <w:rPr>
          <w:rFonts w:ascii="Times New Roman" w:hAnsi="Times New Roman" w:cs="Times New Roman"/>
          <w:sz w:val="24"/>
          <w:szCs w:val="24"/>
          <w:lang w:val="en-IN"/>
        </w:rPr>
        <w:t>.</w:t>
      </w:r>
      <w:r w:rsidR="001440D2" w:rsidRPr="001440D2">
        <w:t xml:space="preserve"> </w:t>
      </w:r>
      <w:r w:rsidR="001440D2" w:rsidRPr="007050C6">
        <w:rPr>
          <w:rFonts w:ascii="Times New Roman" w:hAnsi="Times New Roman" w:cs="Times New Roman"/>
          <w:sz w:val="24"/>
          <w:szCs w:val="24"/>
          <w:lang w:val="en-IN"/>
        </w:rPr>
        <w:t>Furthermore, the degradation of plastics can also result in weight loss and gas evolution (e.g.,</w:t>
      </w:r>
      <w:r w:rsidR="001440D2" w:rsidRPr="001440D2">
        <w:rPr>
          <w:rFonts w:ascii="Times New Roman" w:hAnsi="Times New Roman" w:cs="Times New Roman"/>
          <w:sz w:val="24"/>
          <w:szCs w:val="24"/>
          <w:lang w:val="en-IN"/>
        </w:rPr>
        <w:t xml:space="preserve"> CO2 and CH4), which can be used to determine their biodegradability</w:t>
      </w:r>
      <w:r w:rsidR="00066D7C">
        <w:rPr>
          <w:rFonts w:ascii="Times New Roman" w:hAnsi="Times New Roman" w:cs="Times New Roman"/>
          <w:sz w:val="24"/>
          <w:szCs w:val="24"/>
          <w:lang w:val="en-IN"/>
        </w:rPr>
        <w:fldChar w:fldCharType="begin" w:fldLock="1"/>
      </w:r>
      <w:r w:rsidR="00066D7C">
        <w:rPr>
          <w:rFonts w:ascii="Times New Roman" w:hAnsi="Times New Roman" w:cs="Times New Roman"/>
          <w:sz w:val="24"/>
          <w:szCs w:val="24"/>
          <w:lang w:val="en-IN"/>
        </w:rPr>
        <w:instrText>ADDIN CSL_CITATION {"citationItems":[{"id":"ITEM-1","itemData":{"DOI":"10.1016/J.BIORTECH.2011.12.088","ISSN":"0960-8524","PMID":"22257855","abstract":"With the public's enhanced awareness of eco-safety, environmentally benign measures based on microorganisms and microbial aggregates have become more accepted as methods of removing pollutants from aquatic systems. In this review, the application of microorganisms and microbial aggregates for removing pollutants from aqueous solutions is introduced and described based on mechanisms such as assimilation, adsorption, and biodegradation. The advantages of and future studies regarding the use of microorganisms and microbial aggregates to remove pollutants are discussed. Due to the limitation of a single microorganism species in adapting to heterogeneous conditions, this review demonstrates that the application of microbial aggregates consisting of multiple photoautotrophic and heterotrophic microorganisms, is a promising method of removing multiple pollutants from complex wastewaters and warrants further research. © 2011 Elsevier Ltd.","author":[{"dropping-particle":"","family":"Wu","given":"Yonghong","non-dropping-particle":"","parse-names":false,"suffix":""},{"dropping-particle":"","family":"Li","given":"Tianling","non-dropping-particle":"","parse-names":false,"suffix":""},{"dropping-particle":"","family":"Yang","given":"Linzhang","non-dropping-particle":"","parse-names":false,"suffix":""}],"container-title":"Bioresource Technology","id":"ITEM-1","issued":{"date-parts":[["2012","3","1"]]},"page":"10-18","publisher":"Elsevier","title":"Mechanisms of removing pollutants from aqueous solutions by microorganisms and their aggregates: A review","type":"article-journal","volume":"107"},"uris":["http://www.mendeley.com/documents/?uuid=fd88ed79-6b61-362c-8671-bcd1fed5cfb7"]}],"mendeley":{"formattedCitation":"[47]","plainTextFormattedCitation":"[47]","previouslyFormattedCitation":"[47]"},"properties":{"noteIndex":0},"schema":"https://github.com/citation-style-language/schema/raw/master/csl-citation.json"}</w:instrText>
      </w:r>
      <w:r w:rsidR="00066D7C">
        <w:rPr>
          <w:rFonts w:ascii="Times New Roman" w:hAnsi="Times New Roman" w:cs="Times New Roman"/>
          <w:sz w:val="24"/>
          <w:szCs w:val="24"/>
          <w:lang w:val="en-IN"/>
        </w:rPr>
        <w:fldChar w:fldCharType="separate"/>
      </w:r>
      <w:r w:rsidR="00066D7C" w:rsidRPr="00066D7C">
        <w:rPr>
          <w:rFonts w:ascii="Times New Roman" w:hAnsi="Times New Roman" w:cs="Times New Roman"/>
          <w:noProof/>
          <w:sz w:val="24"/>
          <w:szCs w:val="24"/>
          <w:lang w:val="en-IN"/>
        </w:rPr>
        <w:t>[47]</w:t>
      </w:r>
      <w:r w:rsidR="00066D7C">
        <w:rPr>
          <w:rFonts w:ascii="Times New Roman" w:hAnsi="Times New Roman" w:cs="Times New Roman"/>
          <w:sz w:val="24"/>
          <w:szCs w:val="24"/>
          <w:lang w:val="en-IN"/>
        </w:rPr>
        <w:fldChar w:fldCharType="end"/>
      </w:r>
      <w:r w:rsidR="001440D2" w:rsidRPr="001440D2">
        <w:rPr>
          <w:rFonts w:ascii="Times New Roman" w:hAnsi="Times New Roman" w:cs="Times New Roman"/>
          <w:sz w:val="24"/>
          <w:szCs w:val="24"/>
          <w:lang w:val="en-IN"/>
        </w:rPr>
        <w:t>.</w:t>
      </w:r>
    </w:p>
    <w:p w:rsidR="001440D2" w:rsidRDefault="00634AEC"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3.3 </w:t>
      </w:r>
      <w:r w:rsidR="001440D2">
        <w:rPr>
          <w:rFonts w:ascii="Times New Roman" w:hAnsi="Times New Roman" w:cs="Times New Roman"/>
          <w:sz w:val="24"/>
          <w:szCs w:val="24"/>
          <w:lang w:val="en-IN"/>
        </w:rPr>
        <w:t>Chemical composition</w:t>
      </w:r>
    </w:p>
    <w:p w:rsidR="001440D2" w:rsidRDefault="001440D2" w:rsidP="00033960">
      <w:pPr>
        <w:tabs>
          <w:tab w:val="left" w:pos="5414"/>
        </w:tabs>
        <w:jc w:val="both"/>
        <w:rPr>
          <w:rFonts w:ascii="Times New Roman" w:hAnsi="Times New Roman" w:cs="Times New Roman"/>
          <w:sz w:val="24"/>
          <w:szCs w:val="24"/>
          <w:lang w:val="en-IN"/>
        </w:rPr>
      </w:pPr>
      <w:r w:rsidRPr="001440D2">
        <w:rPr>
          <w:rFonts w:ascii="Times New Roman" w:hAnsi="Times New Roman" w:cs="Times New Roman"/>
          <w:sz w:val="24"/>
          <w:szCs w:val="24"/>
          <w:lang w:val="en-IN"/>
        </w:rPr>
        <w:t>The chemical composition of monomers and the level of polymerization influence the chemical composition of plastics.</w:t>
      </w:r>
      <w:r w:rsidR="007050C6">
        <w:rPr>
          <w:rFonts w:ascii="Times New Roman" w:hAnsi="Times New Roman" w:cs="Times New Roman"/>
          <w:sz w:val="24"/>
          <w:szCs w:val="24"/>
          <w:lang w:val="en-IN"/>
        </w:rPr>
        <w:t xml:space="preserve"> Certain</w:t>
      </w:r>
      <w:r w:rsidR="007050C6">
        <w:t xml:space="preserve"> </w:t>
      </w:r>
      <w:r w:rsidR="007050C6" w:rsidRPr="007050C6">
        <w:rPr>
          <w:rFonts w:ascii="Times New Roman" w:hAnsi="Times New Roman" w:cs="Times New Roman"/>
          <w:sz w:val="24"/>
          <w:szCs w:val="24"/>
        </w:rPr>
        <w:t>chemical</w:t>
      </w:r>
      <w:r w:rsidR="007050C6">
        <w:t xml:space="preserve"> </w:t>
      </w:r>
      <w:r w:rsidRPr="001440D2">
        <w:rPr>
          <w:rFonts w:ascii="Times New Roman" w:hAnsi="Times New Roman" w:cs="Times New Roman"/>
          <w:sz w:val="24"/>
          <w:szCs w:val="24"/>
          <w:lang w:val="en-IN"/>
        </w:rPr>
        <w:t>additives including plasticizers, stabilisers, antioxidants, pigments, and flame retardants are frequently added to plastics to enhance their performance and to make manufacturing more convenient</w:t>
      </w:r>
      <w:r w:rsidR="00066D7C">
        <w:rPr>
          <w:rFonts w:ascii="Times New Roman" w:hAnsi="Times New Roman" w:cs="Times New Roman"/>
          <w:sz w:val="24"/>
          <w:szCs w:val="24"/>
          <w:lang w:val="en-IN"/>
        </w:rPr>
        <w:fldChar w:fldCharType="begin" w:fldLock="1"/>
      </w:r>
      <w:r w:rsidR="00066D7C">
        <w:rPr>
          <w:rFonts w:ascii="Times New Roman" w:hAnsi="Times New Roman" w:cs="Times New Roman"/>
          <w:sz w:val="24"/>
          <w:szCs w:val="24"/>
          <w:lang w:val="en-IN"/>
        </w:rPr>
        <w:instrText>ADDIN CSL_CITATION {"citationItems":[{"id":"ITEM-1","itemData":{"DOI":"10.1016/J.CHEMOSPHERE.2017.05.096","ISSN":"0045-6535","PMID":"28545000","abstract":"Plastics debris, especially microplastics, have been found worldwide in all marine compartments. Much research has been carried out on adsorbed pollutants on plastic pieces and hydrophobic organic compounds (HOC) associated with microplastics. However, only a few studies have focused on plastic additives. These chemicals are incorporated into plastics from which they can leach out as most of them are not chemically bound. As a consequence of plastic accumulation and fragmentation in oceans, plastic additives could represent an increasing ecotoxicological risk for marine organisms. The present work reviewed the main class of plastic additives identified in the literature, their occurrence in the marine environment, as well as their effects on and transfers to marine organisms. This work identified polybrominated diphenyl ethers (PBDE), phthalates, nonylphenols (NP), bisphenol A (BPA) and antioxidants as the most common plastic additives found in marine environments. Moreover, transfer of these plastic additives to marine organisms has been demonstrated both in laboratory and field studies. Upcoming research focusing on the toxicity of microplastics should include these plastic additives as potential hazards for marine organisms, and a greater focus on the transport and fate of plastic additives is now required considering that these chemicals may easily leach out from plastics.","author":[{"dropping-particle":"","family":"Hermabessiere","given":"Ludovic","non-dropping-particle":"","parse-names":false,"suffix":""},{"dropping-particle":"","family":"Dehaut","given":"Alexandre","non-dropping-particle":"","parse-names":false,"suffix":""},{"dropping-particle":"","family":"Paul-Pont","given":"Ika","non-dropping-particle":"","parse-names":false,"suffix":""},{"dropping-particle":"","family":"Lacroix","given":"Camille","non-dropping-particle":"","parse-names":false,"suffix":""},{"dropping-particle":"","family":"Jezequel","given":"Ronan","non-dropping-particle":"","parse-names":false,"suffix":""},{"dropping-particle":"","family":"Soudant","given":"Philippe","non-dropping-particle":"","parse-names":false,"suffix":""},{"dropping-particle":"","family":"Duflos","given":"Guillaume","non-dropping-particle":"","parse-names":false,"suffix":""}],"container-title":"Chemosphere","id":"ITEM-1","issued":{"date-parts":[["2017","9","1"]]},"page":"781-793","publisher":"Pergamon","title":"Occurrence and effects of plastic additives on marine environments and organisms: A review","type":"article-journal","volume":"182"},"uris":["http://www.mendeley.com/documents/?uuid=2a823117-78fb-3689-b938-d80fee261a12"]}],"mendeley":{"formattedCitation":"[48]","plainTextFormattedCitation":"[48]","previouslyFormattedCitation":"[48]"},"properties":{"noteIndex":0},"schema":"https://github.com/citation-style-language/schema/raw/master/csl-citation.json"}</w:instrText>
      </w:r>
      <w:r w:rsidR="00066D7C">
        <w:rPr>
          <w:rFonts w:ascii="Times New Roman" w:hAnsi="Times New Roman" w:cs="Times New Roman"/>
          <w:sz w:val="24"/>
          <w:szCs w:val="24"/>
          <w:lang w:val="en-IN"/>
        </w:rPr>
        <w:fldChar w:fldCharType="separate"/>
      </w:r>
      <w:r w:rsidR="00066D7C" w:rsidRPr="00066D7C">
        <w:rPr>
          <w:rFonts w:ascii="Times New Roman" w:hAnsi="Times New Roman" w:cs="Times New Roman"/>
          <w:noProof/>
          <w:sz w:val="24"/>
          <w:szCs w:val="24"/>
          <w:lang w:val="en-IN"/>
        </w:rPr>
        <w:t>[48]</w:t>
      </w:r>
      <w:r w:rsidR="00066D7C">
        <w:rPr>
          <w:rFonts w:ascii="Times New Roman" w:hAnsi="Times New Roman" w:cs="Times New Roman"/>
          <w:sz w:val="24"/>
          <w:szCs w:val="24"/>
          <w:lang w:val="en-IN"/>
        </w:rPr>
        <w:fldChar w:fldCharType="end"/>
      </w:r>
      <w:r w:rsidR="00066D7C">
        <w:rPr>
          <w:rFonts w:ascii="Times New Roman" w:hAnsi="Times New Roman" w:cs="Times New Roman"/>
          <w:sz w:val="24"/>
          <w:szCs w:val="24"/>
          <w:lang w:val="en-IN"/>
        </w:rPr>
        <w:fldChar w:fldCharType="begin" w:fldLock="1"/>
      </w:r>
      <w:r w:rsidR="00066D7C">
        <w:rPr>
          <w:rFonts w:ascii="Times New Roman" w:hAnsi="Times New Roman" w:cs="Times New Roman"/>
          <w:sz w:val="24"/>
          <w:szCs w:val="24"/>
          <w:lang w:val="en-IN"/>
        </w:rPr>
        <w:instrText>ADDIN CSL_CITATION {"citationItems":[{"id":"ITEM-1","itemData":{"DOI":"10.1016/J.ENVPOL.2014.09.012","ISSN":"0269-7491","PMID":"25290907","abstract":"Due to the restricted use and ban of brominated flame retardants, organophosphorus compounds (OPs), extensively used as flame retardants and plasticizers, are ubiquitous in various environmental compartments worldwide. The present study shows that the release of OPs from a wide variety of commercial products and wastewater discharge might be considered as primary emission sources and that high potential of long-range atmospheric transport and persistence of OPs would be responsible for their presence in various matrices on a global scale. The occurrence and environmental behaviors of OPs in diverse matrices (e.g., dust, air, water, sediment, soil and biota) are reviewed. Human exposures to OPs via dermal contact, dust ingestion, inhalation and dietary intake are comprehensively evaluated. Finally, this study identifies gaps in the existing issues and generates a future agenda for the emerging contaminants OPs.","author":[{"dropping-particle":"","family":"Wei","given":"Gao Ling","non-dropping-particle":"","parse-names":false,"suffix":""},{"dropping-particle":"","family":"Li","given":"Ding Qiang","non-dropping-particle":"","parse-names":false,"suffix":""},{"dropping-particle":"","family":"Zhuo","given":"Mu Ning","non-dropping-particle":"","parse-names":false,"suffix":""},{"dropping-particle":"","family":"Liao","given":"Yi Shan","non-dropping-particle":"","parse-names":false,"suffix":""},{"dropping-particle":"","family":"Xie","given":"Zhen Yue","non-dropping-particle":"","parse-names":false,"suffix":""},{"dropping-particle":"","family":"Guo","given":"Tai Long","non-dropping-particle":"","parse-names":false,"suffix":""},{"dropping-particle":"","family":"Li","given":"Jun Jie","non-dropping-particle":"","parse-names":false,"suffix":""},{"dropping-particle":"","family":"Zhang","given":"Si Yi","non-dropping-particle":"","parse-names":false,"suffix":""},{"dropping-particle":"","family":"Liang","given":"Zhi Quan","non-dropping-particle":"","parse-names":false,"suffix":""}],"container-title":"Environmental Pollution","id":"ITEM-1","issued":{"date-parts":[["2015","1","1"]]},"page":"29-46","publisher":"Elsevier","title":"Organophosphorus flame retardants and plasticizers: Sources, occurrence, toxicity and human exposure","type":"article-journal","volume":"196"},"uris":["http://www.mendeley.com/documents/?uuid=00ac7147-7d26-3289-b1ac-57b4783d3727"]}],"mendeley":{"formattedCitation":"[49]","plainTextFormattedCitation":"[49]","previouslyFormattedCitation":"[49]"},"properties":{"noteIndex":0},"schema":"https://github.com/citation-style-language/schema/raw/master/csl-citation.json"}</w:instrText>
      </w:r>
      <w:r w:rsidR="00066D7C">
        <w:rPr>
          <w:rFonts w:ascii="Times New Roman" w:hAnsi="Times New Roman" w:cs="Times New Roman"/>
          <w:sz w:val="24"/>
          <w:szCs w:val="24"/>
          <w:lang w:val="en-IN"/>
        </w:rPr>
        <w:fldChar w:fldCharType="separate"/>
      </w:r>
      <w:r w:rsidR="00066D7C" w:rsidRPr="00066D7C">
        <w:rPr>
          <w:rFonts w:ascii="Times New Roman" w:hAnsi="Times New Roman" w:cs="Times New Roman"/>
          <w:noProof/>
          <w:sz w:val="24"/>
          <w:szCs w:val="24"/>
          <w:lang w:val="en-IN"/>
        </w:rPr>
        <w:t>[49]</w:t>
      </w:r>
      <w:r w:rsidR="00066D7C">
        <w:rPr>
          <w:rFonts w:ascii="Times New Roman" w:hAnsi="Times New Roman" w:cs="Times New Roman"/>
          <w:sz w:val="24"/>
          <w:szCs w:val="24"/>
          <w:lang w:val="en-IN"/>
        </w:rPr>
        <w:fldChar w:fldCharType="end"/>
      </w:r>
      <w:r w:rsidRPr="001440D2">
        <w:rPr>
          <w:rFonts w:ascii="Times New Roman" w:hAnsi="Times New Roman" w:cs="Times New Roman"/>
          <w:sz w:val="24"/>
          <w:szCs w:val="24"/>
          <w:lang w:val="en-IN"/>
        </w:rPr>
        <w:t>.</w:t>
      </w:r>
      <w:r w:rsidR="007050C6" w:rsidRPr="007050C6">
        <w:t xml:space="preserve"> </w:t>
      </w:r>
      <w:r w:rsidR="007050C6" w:rsidRPr="007050C6">
        <w:rPr>
          <w:rFonts w:ascii="Times New Roman" w:hAnsi="Times New Roman" w:cs="Times New Roman"/>
          <w:sz w:val="24"/>
          <w:szCs w:val="24"/>
          <w:lang w:val="en-IN"/>
        </w:rPr>
        <w:t>Polymers undergo chain scission and cross-linking during degradation, both of which directly affect the molecular weight.</w:t>
      </w:r>
      <w:r w:rsidR="00AF2E66" w:rsidRPr="00AF2E66">
        <w:t xml:space="preserve"> </w:t>
      </w:r>
    </w:p>
    <w:p w:rsidR="00AF2E66" w:rsidRDefault="00AF2E66" w:rsidP="00033960">
      <w:pPr>
        <w:tabs>
          <w:tab w:val="left" w:pos="5414"/>
        </w:tabs>
        <w:jc w:val="both"/>
        <w:rPr>
          <w:rFonts w:ascii="Times New Roman" w:hAnsi="Times New Roman" w:cs="Times New Roman"/>
          <w:sz w:val="24"/>
          <w:szCs w:val="24"/>
          <w:lang w:val="en-IN"/>
        </w:rPr>
      </w:pPr>
      <w:r w:rsidRPr="00AF2E66">
        <w:rPr>
          <w:rFonts w:ascii="Times New Roman" w:hAnsi="Times New Roman" w:cs="Times New Roman"/>
          <w:sz w:val="24"/>
          <w:szCs w:val="24"/>
          <w:lang w:val="en-IN"/>
        </w:rPr>
        <w:lastRenderedPageBreak/>
        <w:t xml:space="preserve">Size-exclusion gel permeation chromatography (GPC), which separates polymer molecules based on their size as they travel through a column packed with porous resin beads, </w:t>
      </w:r>
      <w:r>
        <w:rPr>
          <w:rFonts w:ascii="Times New Roman" w:hAnsi="Times New Roman" w:cs="Times New Roman"/>
          <w:sz w:val="24"/>
          <w:szCs w:val="24"/>
          <w:lang w:val="en-IN"/>
        </w:rPr>
        <w:t xml:space="preserve">which </w:t>
      </w:r>
      <w:r w:rsidRPr="00AF2E66">
        <w:rPr>
          <w:rFonts w:ascii="Times New Roman" w:hAnsi="Times New Roman" w:cs="Times New Roman"/>
          <w:sz w:val="24"/>
          <w:szCs w:val="24"/>
          <w:lang w:val="en-IN"/>
        </w:rPr>
        <w:t>is frequently used to assess the molecular weight distribution of polymers.</w:t>
      </w:r>
      <w:r w:rsidRPr="00AF2E66">
        <w:t xml:space="preserve"> </w:t>
      </w:r>
      <w:r w:rsidRPr="00AF2E66">
        <w:rPr>
          <w:rFonts w:ascii="Times New Roman" w:hAnsi="Times New Roman" w:cs="Times New Roman"/>
          <w:sz w:val="24"/>
          <w:szCs w:val="24"/>
          <w:lang w:val="en-IN"/>
        </w:rPr>
        <w:t>Elemental analyzers and X-ray fluorescence spectrometry</w:t>
      </w:r>
      <w:r>
        <w:rPr>
          <w:rFonts w:ascii="Times New Roman" w:hAnsi="Times New Roman" w:cs="Times New Roman"/>
          <w:sz w:val="24"/>
          <w:szCs w:val="24"/>
          <w:lang w:val="en-IN"/>
        </w:rPr>
        <w:t xml:space="preserve"> </w:t>
      </w:r>
      <w:r w:rsidRPr="00AF2E66">
        <w:rPr>
          <w:rFonts w:ascii="Times New Roman" w:hAnsi="Times New Roman" w:cs="Times New Roman"/>
          <w:sz w:val="24"/>
          <w:szCs w:val="24"/>
          <w:lang w:val="en-IN"/>
        </w:rPr>
        <w:t>(XRF) can be used to determine the elementary composition of polymers</w:t>
      </w:r>
      <w:r>
        <w:rPr>
          <w:rFonts w:ascii="Times New Roman" w:hAnsi="Times New Roman" w:cs="Times New Roman"/>
          <w:sz w:val="24"/>
          <w:szCs w:val="24"/>
          <w:lang w:val="en-IN"/>
        </w:rPr>
        <w:t>.</w:t>
      </w:r>
      <w:r w:rsidRPr="00AF2E66">
        <w:t xml:space="preserve"> </w:t>
      </w:r>
      <w:r w:rsidRPr="00AF2E66">
        <w:rPr>
          <w:rFonts w:ascii="Times New Roman" w:hAnsi="Times New Roman" w:cs="Times New Roman"/>
          <w:sz w:val="24"/>
          <w:szCs w:val="24"/>
          <w:lang w:val="en-IN"/>
        </w:rPr>
        <w:t>XRF is a simple, accurate, and non</w:t>
      </w:r>
      <w:r>
        <w:rPr>
          <w:rFonts w:ascii="Times New Roman" w:hAnsi="Times New Roman" w:cs="Times New Roman"/>
          <w:sz w:val="24"/>
          <w:szCs w:val="24"/>
          <w:lang w:val="en-IN"/>
        </w:rPr>
        <w:t>-</w:t>
      </w:r>
      <w:r w:rsidRPr="00AF2E66">
        <w:rPr>
          <w:rFonts w:ascii="Times New Roman" w:hAnsi="Times New Roman" w:cs="Times New Roman"/>
          <w:sz w:val="24"/>
          <w:szCs w:val="24"/>
          <w:lang w:val="en-IN"/>
        </w:rPr>
        <w:t>destructive technique for analysing the elements of a wide range of materials.</w:t>
      </w:r>
      <w:r w:rsidRPr="00AF2E66">
        <w:t xml:space="preserve"> </w:t>
      </w:r>
      <w:r w:rsidRPr="00AF2E66">
        <w:rPr>
          <w:rFonts w:ascii="Times New Roman" w:hAnsi="Times New Roman" w:cs="Times New Roman"/>
          <w:sz w:val="24"/>
          <w:szCs w:val="24"/>
          <w:lang w:val="en-IN"/>
        </w:rPr>
        <w:t>When excited by an external energy source, individual atoms emit X-ray photons of a characteristic wavelength</w:t>
      </w:r>
      <w:r w:rsidR="002274D4">
        <w:rPr>
          <w:rFonts w:ascii="Times New Roman" w:hAnsi="Times New Roman" w:cs="Times New Roman"/>
          <w:sz w:val="24"/>
          <w:szCs w:val="24"/>
          <w:lang w:val="en-IN"/>
        </w:rPr>
        <w:t>.</w:t>
      </w:r>
      <w:r w:rsidR="002274D4" w:rsidRPr="002274D4">
        <w:t xml:space="preserve"> </w:t>
      </w:r>
      <w:r w:rsidR="002274D4">
        <w:rPr>
          <w:rFonts w:ascii="Times New Roman" w:hAnsi="Times New Roman" w:cs="Times New Roman"/>
          <w:sz w:val="24"/>
          <w:szCs w:val="24"/>
          <w:lang w:val="en-IN"/>
        </w:rPr>
        <w:t xml:space="preserve">By counting the number of photons </w:t>
      </w:r>
      <w:r w:rsidR="002274D4" w:rsidRPr="002274D4">
        <w:rPr>
          <w:rFonts w:ascii="Times New Roman" w:hAnsi="Times New Roman" w:cs="Times New Roman"/>
          <w:sz w:val="24"/>
          <w:szCs w:val="24"/>
          <w:lang w:val="en-IN"/>
        </w:rPr>
        <w:t>emitted by a sample, the elements can be quantified</w:t>
      </w:r>
      <w:r w:rsidR="00066D7C">
        <w:rPr>
          <w:rFonts w:ascii="Times New Roman" w:hAnsi="Times New Roman" w:cs="Times New Roman"/>
          <w:sz w:val="24"/>
          <w:szCs w:val="24"/>
          <w:lang w:val="en-IN"/>
        </w:rPr>
        <w:fldChar w:fldCharType="begin" w:fldLock="1"/>
      </w:r>
      <w:r w:rsidR="00066D7C">
        <w:rPr>
          <w:rFonts w:ascii="Times New Roman" w:hAnsi="Times New Roman" w:cs="Times New Roman"/>
          <w:sz w:val="24"/>
          <w:szCs w:val="24"/>
          <w:lang w:val="en-IN"/>
        </w:rPr>
        <w:instrText>ADDIN CSL_CITATION {"citationItems":[{"id":"ITEM-1","itemData":{"DOI":"10.1016/J.SAB.2020.105771","ISSN":"0584-8547","abstract":"Energy-dispersive X-ray fluorescence spectrometry (EDX) is a widely used modern elemental analysis method. Most of the commercially produced EDX spectrometers cannot determine elements with atomic numbers below 11 (sodium). The EDX spectra contain scattering components and their intensity depends on the elemental composition and physical properties of the samples. The use of scattering as an analytical signal provides the opportunity to determine the integral characteristics of various samples. Since the light elements (with atomic numbers &lt;11) also contribute to the scattering, it is possible to indirectly quantify these elements. In this study we demonstrate the use of X-ray scattering signals and chemometric tools to assess the physical properties and quantify the carbon, oxygen, and hydrogen content of various plastics.","author":[{"dropping-particle":"","family":"Aidene","given":"Soraya","non-dropping-particle":"","parse-names":false,"suffix":""},{"dropping-particle":"","family":"Semenov","given":"Valentin","non-dropping-particle":"","parse-names":false,"suffix":""},{"dropping-particle":"","family":"Kirsanov","given":"Denis","non-dropping-particle":"","parse-names":false,"suffix":""},{"dropping-particle":"","family":"Kirsanov","given":"Dmitry","non-dropping-particle":"","parse-names":false,"suffix":""},{"dropping-particle":"","family":"Panchuk","given":"Vitaly","non-dropping-particle":"","parse-names":false,"suffix":""}],"container-title":"Spectrochimica Acta Part B: Atomic Spectroscopy","id":"ITEM-1","issued":{"date-parts":[["2020","3","1"]]},"page":"105771","publisher":"Elsevier","title":"Assessment of the physical properties, and the hydrogen, carbon, and oxygen content in plastics using energy-dispersive X-ray fluorescence spectrometry","type":"article-journal","volume":"165"},"uris":["http://www.mendeley.com/documents/?uuid=07a06cca-27da-33d7-ad42-d39ad467071b"]}],"mendeley":{"formattedCitation":"[50]","plainTextFormattedCitation":"[50]","previouslyFormattedCitation":"[50]"},"properties":{"noteIndex":0},"schema":"https://github.com/citation-style-language/schema/raw/master/csl-citation.json"}</w:instrText>
      </w:r>
      <w:r w:rsidR="00066D7C">
        <w:rPr>
          <w:rFonts w:ascii="Times New Roman" w:hAnsi="Times New Roman" w:cs="Times New Roman"/>
          <w:sz w:val="24"/>
          <w:szCs w:val="24"/>
          <w:lang w:val="en-IN"/>
        </w:rPr>
        <w:fldChar w:fldCharType="separate"/>
      </w:r>
      <w:r w:rsidR="00066D7C" w:rsidRPr="00066D7C">
        <w:rPr>
          <w:rFonts w:ascii="Times New Roman" w:hAnsi="Times New Roman" w:cs="Times New Roman"/>
          <w:noProof/>
          <w:sz w:val="24"/>
          <w:szCs w:val="24"/>
          <w:lang w:val="en-IN"/>
        </w:rPr>
        <w:t>[50]</w:t>
      </w:r>
      <w:r w:rsidR="00066D7C">
        <w:rPr>
          <w:rFonts w:ascii="Times New Roman" w:hAnsi="Times New Roman" w:cs="Times New Roman"/>
          <w:sz w:val="24"/>
          <w:szCs w:val="24"/>
          <w:lang w:val="en-IN"/>
        </w:rPr>
        <w:fldChar w:fldCharType="end"/>
      </w:r>
      <w:r w:rsidR="002274D4" w:rsidRPr="002274D4">
        <w:rPr>
          <w:rFonts w:ascii="Times New Roman" w:hAnsi="Times New Roman" w:cs="Times New Roman"/>
          <w:sz w:val="24"/>
          <w:szCs w:val="24"/>
          <w:lang w:val="en-IN"/>
        </w:rPr>
        <w:t>.</w:t>
      </w:r>
      <w:r w:rsidR="00B626EB" w:rsidRPr="00B626EB">
        <w:t xml:space="preserve"> </w:t>
      </w:r>
      <w:r w:rsidR="00B626EB" w:rsidRPr="00B626EB">
        <w:rPr>
          <w:rFonts w:ascii="Times New Roman" w:hAnsi="Times New Roman" w:cs="Times New Roman"/>
          <w:sz w:val="24"/>
          <w:szCs w:val="24"/>
          <w:lang w:val="en-IN"/>
        </w:rPr>
        <w:t>By coupling liquid chromatography (LC) and mass spectrometry</w:t>
      </w:r>
      <w:r w:rsidR="00B626EB">
        <w:rPr>
          <w:rFonts w:ascii="Times New Roman" w:hAnsi="Times New Roman" w:cs="Times New Roman"/>
          <w:sz w:val="24"/>
          <w:szCs w:val="24"/>
          <w:lang w:val="en-IN"/>
        </w:rPr>
        <w:t xml:space="preserve"> (MS) or GC</w:t>
      </w:r>
      <w:r w:rsidR="00B626EB" w:rsidRPr="00B626EB">
        <w:rPr>
          <w:rFonts w:ascii="Times New Roman" w:hAnsi="Times New Roman" w:cs="Times New Roman"/>
          <w:sz w:val="24"/>
          <w:szCs w:val="24"/>
          <w:lang w:val="en-IN"/>
        </w:rPr>
        <w:t> can be used to examine released additives and small molecular breakdown products (MS). GC/MS can be used to examine non</w:t>
      </w:r>
      <w:r w:rsidR="00B626EB">
        <w:rPr>
          <w:rFonts w:ascii="Times New Roman" w:hAnsi="Times New Roman" w:cs="Times New Roman"/>
          <w:sz w:val="24"/>
          <w:szCs w:val="24"/>
          <w:lang w:val="en-IN"/>
        </w:rPr>
        <w:t xml:space="preserve"> </w:t>
      </w:r>
      <w:r w:rsidR="00B626EB" w:rsidRPr="00B626EB">
        <w:rPr>
          <w:rFonts w:ascii="Times New Roman" w:hAnsi="Times New Roman" w:cs="Times New Roman"/>
          <w:sz w:val="24"/>
          <w:szCs w:val="24"/>
          <w:lang w:val="en-IN"/>
        </w:rPr>
        <w:t>polar and volatile substances.</w:t>
      </w:r>
      <w:r w:rsidR="00B626EB" w:rsidRPr="00B626EB">
        <w:t xml:space="preserve"> </w:t>
      </w:r>
      <w:r w:rsidR="00B626EB" w:rsidRPr="00B626EB">
        <w:rPr>
          <w:rFonts w:ascii="Times New Roman" w:hAnsi="Times New Roman" w:cs="Times New Roman"/>
          <w:sz w:val="24"/>
          <w:szCs w:val="24"/>
          <w:lang w:val="en-IN"/>
        </w:rPr>
        <w:t>When derivatized into volatile products, polar and non-volatile chemicals can also be studied using GC/MS in addition to being typically evaluated using LC/MS</w:t>
      </w:r>
      <w:r w:rsidR="00066D7C">
        <w:rPr>
          <w:rFonts w:ascii="Times New Roman" w:hAnsi="Times New Roman" w:cs="Times New Roman"/>
          <w:sz w:val="24"/>
          <w:szCs w:val="24"/>
          <w:lang w:val="en-IN"/>
        </w:rPr>
        <w:fldChar w:fldCharType="begin" w:fldLock="1"/>
      </w:r>
      <w:r w:rsidR="009C0575">
        <w:rPr>
          <w:rFonts w:ascii="Times New Roman" w:hAnsi="Times New Roman" w:cs="Times New Roman"/>
          <w:sz w:val="24"/>
          <w:szCs w:val="24"/>
          <w:lang w:val="en-IN"/>
        </w:rPr>
        <w:instrText>ADDIN CSL_CITATION {"citationItems":[{"id":"ITEM-1","itemData":{"DOI":"10.1016/BS.COAC.2016.02.010","ISBN":"9780444635723","ISSN":"0166-526X","abstract":"This chapter provides a general overview of the application of high-resolution Orbitrap mass spectrometry (MS) for the investigation of the transformation of trace organic contaminants in the urban water cycle. Discussed approaches include target, suspect and nontarget screening methodologies. Biodegradation of the antiviral drug penciclovir and transformation of the antiviral drug acyclovir during ozonation are used as case studies to highlight the advantages and main challenges of Orbitrap MS for the elucidation of transformation products. Future research needs are outlined, particularly emphasising the importance of the analysis of highly polar compounds and the application of complementary analytical techniques such as nuclear magnetic resonance for the unambiguous identification of transformation products. © 2016 Elsevier B.V.","author":[{"dropping-particle":"","family":"Prasse","given":"C.","non-dropping-particle":"","parse-names":false,"suffix":""},{"dropping-particle":"","family":"Ternes","given":"T. A.","non-dropping-particle":"","parse-names":false,"suffix":""}],"container-title":"Comprehensive Analytical Chemistry","id":"ITEM-1","issued":{"date-parts":[["2016","1","1"]]},"page":"263-282","publisher":"Elsevier","title":"Application of Orbitrap Mass Spectrometry for the Identification of Transformation Products of Trace Organic Contaminants Formed in the Environment","type":"article-journal","volume":"71"},"uris":["http://www.mendeley.com/documents/?uuid=9495f207-d152-3aec-b3d3-1cc26310f4f2"]}],"mendeley":{"formattedCitation":"[51]","plainTextFormattedCitation":"[51]","previouslyFormattedCitation":"[51]"},"properties":{"noteIndex":0},"schema":"https://github.com/citation-style-language/schema/raw/master/csl-citation.json"}</w:instrText>
      </w:r>
      <w:r w:rsidR="00066D7C">
        <w:rPr>
          <w:rFonts w:ascii="Times New Roman" w:hAnsi="Times New Roman" w:cs="Times New Roman"/>
          <w:sz w:val="24"/>
          <w:szCs w:val="24"/>
          <w:lang w:val="en-IN"/>
        </w:rPr>
        <w:fldChar w:fldCharType="separate"/>
      </w:r>
      <w:r w:rsidR="00066D7C" w:rsidRPr="00066D7C">
        <w:rPr>
          <w:rFonts w:ascii="Times New Roman" w:hAnsi="Times New Roman" w:cs="Times New Roman"/>
          <w:noProof/>
          <w:sz w:val="24"/>
          <w:szCs w:val="24"/>
          <w:lang w:val="en-IN"/>
        </w:rPr>
        <w:t>[51]</w:t>
      </w:r>
      <w:r w:rsidR="00066D7C">
        <w:rPr>
          <w:rFonts w:ascii="Times New Roman" w:hAnsi="Times New Roman" w:cs="Times New Roman"/>
          <w:sz w:val="24"/>
          <w:szCs w:val="24"/>
          <w:lang w:val="en-IN"/>
        </w:rPr>
        <w:fldChar w:fldCharType="end"/>
      </w:r>
      <w:r w:rsidR="00B626EB" w:rsidRPr="00B626EB">
        <w:rPr>
          <w:rFonts w:ascii="Times New Roman" w:hAnsi="Times New Roman" w:cs="Times New Roman"/>
          <w:sz w:val="24"/>
          <w:szCs w:val="24"/>
          <w:lang w:val="en-IN"/>
        </w:rPr>
        <w:t>.</w:t>
      </w:r>
    </w:p>
    <w:p w:rsidR="00B626EB" w:rsidRDefault="00634AEC"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3.4 </w:t>
      </w:r>
      <w:r w:rsidR="00B626EB">
        <w:rPr>
          <w:rFonts w:ascii="Times New Roman" w:hAnsi="Times New Roman" w:cs="Times New Roman"/>
          <w:sz w:val="24"/>
          <w:szCs w:val="24"/>
          <w:lang w:val="en-IN"/>
        </w:rPr>
        <w:t>Appearance and texture</w:t>
      </w:r>
    </w:p>
    <w:p w:rsidR="009C0575" w:rsidRDefault="009C0575" w:rsidP="00033960">
      <w:pPr>
        <w:tabs>
          <w:tab w:val="left" w:pos="5414"/>
        </w:tabs>
        <w:jc w:val="both"/>
        <w:rPr>
          <w:rFonts w:ascii="Times New Roman" w:hAnsi="Times New Roman" w:cs="Times New Roman"/>
          <w:sz w:val="24"/>
          <w:szCs w:val="24"/>
          <w:lang w:val="en-IN"/>
        </w:rPr>
      </w:pPr>
      <w:r w:rsidRPr="009C0575">
        <w:rPr>
          <w:rFonts w:ascii="Times New Roman" w:hAnsi="Times New Roman" w:cs="Times New Roman"/>
          <w:sz w:val="24"/>
          <w:szCs w:val="24"/>
          <w:lang w:val="en-IN"/>
        </w:rPr>
        <w:t>Plastics' appearance characteristic</w:t>
      </w:r>
      <w:r>
        <w:rPr>
          <w:rFonts w:ascii="Times New Roman" w:hAnsi="Times New Roman" w:cs="Times New Roman"/>
          <w:sz w:val="24"/>
          <w:szCs w:val="24"/>
          <w:lang w:val="en-IN"/>
        </w:rPr>
        <w:t>s, such as their colour, gloss</w:t>
      </w:r>
      <w:r w:rsidRPr="009C0575">
        <w:rPr>
          <w:rFonts w:ascii="Times New Roman" w:hAnsi="Times New Roman" w:cs="Times New Roman"/>
          <w:sz w:val="24"/>
          <w:szCs w:val="24"/>
          <w:lang w:val="en-IN"/>
        </w:rPr>
        <w:t xml:space="preserve">, haze, and yellowness, can be measured objectively using standard techniques created primarily by </w:t>
      </w:r>
      <w:r>
        <w:rPr>
          <w:rFonts w:ascii="Times New Roman" w:hAnsi="Times New Roman" w:cs="Times New Roman"/>
          <w:sz w:val="24"/>
          <w:szCs w:val="24"/>
          <w:lang w:val="en-IN"/>
        </w:rPr>
        <w:t>standard organizations</w:t>
      </w:r>
      <w:r w:rsidRPr="009C0575">
        <w:rPr>
          <w:rFonts w:ascii="Times New Roman" w:hAnsi="Times New Roman" w:cs="Times New Roman"/>
          <w:sz w:val="24"/>
          <w:szCs w:val="24"/>
          <w:lang w:val="en-IN"/>
        </w:rPr>
        <w:t xml:space="preserve"> like the International Organization for Standardization (ISO) and American Society for Testing and Materials (ASTM)</w:t>
      </w:r>
      <w:r>
        <w:rPr>
          <w:rFonts w:ascii="Times New Roman" w:hAnsi="Times New Roman" w:cs="Times New Roman"/>
          <w:sz w:val="24"/>
          <w:szCs w:val="24"/>
          <w:lang w:val="en-IN"/>
        </w:rPr>
        <w:fldChar w:fldCharType="begin" w:fldLock="1"/>
      </w:r>
      <w:r w:rsidR="00A92D39">
        <w:rPr>
          <w:rFonts w:ascii="Times New Roman" w:hAnsi="Times New Roman" w:cs="Times New Roman"/>
          <w:sz w:val="24"/>
          <w:szCs w:val="24"/>
          <w:lang w:val="en-IN"/>
        </w:rPr>
        <w:instrText>ADDIN CSL_CITATION {"citationItems":[{"id":"ITEM-1","itemData":{"DOI":"10.1016/B978-0-323-22108-5.00003-5","ISBN":"978-0-323-22108-5","abstract":"This chapter focuses on the basics of plastic properties, including film properties. It is in several major parts. Covered first are the physical properties of plastics such as dimensional stability when exposed to heat, friction, color, gloss, haze, and yellowing. The mechanical testing of plastics is covered next. This includes tensile, shear, and flexural properties, folding, puncture, impact, and tear. Nonaging thermal properties are then discussed such as melt index and glass transition temperature.","author":[{"dropping-particle":"","family":"McKeen","given":"Laurence W.","non-dropping-particle":"","parse-names":false,"suffix":""}],"container-title":"The Effect of Long Term Thermal Exposure on Plastics and Elastomers","id":"ITEM-1","issued":{"date-parts":[["2014","1","1"]]},"page":"43-71","publisher":"William Andrew Publishing","title":"Introduction to the Physical, Mechanical, and Thermal Properties of Plastics and Elastomers","type":"article-journal"},"uris":["http://www.mendeley.com/documents/?uuid=f9b1172c-f0ec-3264-bcc1-abb7a6fb4616"]}],"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lang w:val="en-IN"/>
        </w:rPr>
        <w:fldChar w:fldCharType="separate"/>
      </w:r>
      <w:r w:rsidRPr="009C0575">
        <w:rPr>
          <w:rFonts w:ascii="Times New Roman" w:hAnsi="Times New Roman" w:cs="Times New Roman"/>
          <w:noProof/>
          <w:sz w:val="24"/>
          <w:szCs w:val="24"/>
          <w:lang w:val="en-IN"/>
        </w:rPr>
        <w:t>[52]</w:t>
      </w:r>
      <w:r>
        <w:rPr>
          <w:rFonts w:ascii="Times New Roman" w:hAnsi="Times New Roman" w:cs="Times New Roman"/>
          <w:sz w:val="24"/>
          <w:szCs w:val="24"/>
          <w:lang w:val="en-IN"/>
        </w:rPr>
        <w:fldChar w:fldCharType="end"/>
      </w:r>
      <w:r>
        <w:rPr>
          <w:rFonts w:ascii="Times New Roman" w:hAnsi="Times New Roman" w:cs="Times New Roman"/>
          <w:sz w:val="24"/>
          <w:szCs w:val="24"/>
          <w:lang w:val="en-IN"/>
        </w:rPr>
        <w:t>.</w:t>
      </w:r>
      <w:r w:rsidRPr="009C0575">
        <w:t xml:space="preserve"> </w:t>
      </w:r>
      <w:r w:rsidRPr="009C0575">
        <w:rPr>
          <w:rFonts w:ascii="Times New Roman" w:hAnsi="Times New Roman" w:cs="Times New Roman"/>
          <w:sz w:val="24"/>
          <w:szCs w:val="24"/>
          <w:lang w:val="en-IN"/>
        </w:rPr>
        <w:t>Usually, colorimeters or spectrophotometers are used to measure colour.</w:t>
      </w:r>
      <w:r w:rsidRPr="009C0575">
        <w:t xml:space="preserve"> </w:t>
      </w:r>
      <w:r w:rsidRPr="009C0575">
        <w:rPr>
          <w:rFonts w:ascii="Times New Roman" w:hAnsi="Times New Roman" w:cs="Times New Roman"/>
          <w:sz w:val="24"/>
          <w:szCs w:val="24"/>
          <w:lang w:val="en-IN"/>
        </w:rPr>
        <w:t>With the aid of a glossmeter, the amount of light reflected from a surface at an equal but opposite angle can be measured in order to estimate the gloss of the surface.</w:t>
      </w:r>
      <w:r w:rsidRPr="009C0575">
        <w:t xml:space="preserve"> </w:t>
      </w:r>
      <w:r w:rsidRPr="009C0575">
        <w:rPr>
          <w:rFonts w:ascii="Times New Roman" w:hAnsi="Times New Roman" w:cs="Times New Roman"/>
          <w:sz w:val="24"/>
          <w:szCs w:val="24"/>
          <w:lang w:val="en-IN"/>
        </w:rPr>
        <w:t>When light enters a transparent object, there is a certain degree of light scattering known as haze, which reflects the intrinsic bulk property of plastics.</w:t>
      </w:r>
      <w:r w:rsidRPr="009C0575">
        <w:t xml:space="preserve"> </w:t>
      </w:r>
      <w:r w:rsidRPr="009C0575">
        <w:rPr>
          <w:rFonts w:ascii="Times New Roman" w:hAnsi="Times New Roman" w:cs="Times New Roman"/>
          <w:sz w:val="24"/>
          <w:szCs w:val="24"/>
          <w:lang w:val="en-IN"/>
        </w:rPr>
        <w:t>To quantify the amount of haze, haze metres and spectrophotometers can be used.</w:t>
      </w:r>
      <w:r w:rsidRPr="009C0575">
        <w:t xml:space="preserve"> </w:t>
      </w:r>
      <w:r w:rsidRPr="009C0575">
        <w:rPr>
          <w:rFonts w:ascii="Times New Roman" w:hAnsi="Times New Roman" w:cs="Times New Roman"/>
          <w:sz w:val="24"/>
          <w:szCs w:val="24"/>
          <w:lang w:val="en-IN"/>
        </w:rPr>
        <w:t>The degree of colour transition from white to yellow or from transparency to dark yellow is indicated by the yellowness.</w:t>
      </w:r>
      <w:r w:rsidRPr="009C0575">
        <w:t xml:space="preserve"> </w:t>
      </w:r>
      <w:r w:rsidRPr="009C0575">
        <w:rPr>
          <w:rFonts w:ascii="Times New Roman" w:hAnsi="Times New Roman" w:cs="Times New Roman"/>
          <w:sz w:val="24"/>
          <w:szCs w:val="24"/>
          <w:lang w:val="en-IN"/>
        </w:rPr>
        <w:t>A spectrophotometer can be used to collect spectrophotometric data from which the yellowness index can be determined.</w:t>
      </w:r>
    </w:p>
    <w:p w:rsidR="009C0575" w:rsidRDefault="009C0575" w:rsidP="00033960">
      <w:pPr>
        <w:tabs>
          <w:tab w:val="left" w:pos="5414"/>
        </w:tabs>
        <w:jc w:val="both"/>
        <w:rPr>
          <w:rFonts w:ascii="Times New Roman" w:hAnsi="Times New Roman" w:cs="Times New Roman"/>
          <w:sz w:val="24"/>
          <w:szCs w:val="24"/>
          <w:lang w:val="en-IN"/>
        </w:rPr>
      </w:pPr>
      <w:r w:rsidRPr="009C0575">
        <w:rPr>
          <w:rFonts w:ascii="Times New Roman" w:hAnsi="Times New Roman" w:cs="Times New Roman"/>
          <w:sz w:val="24"/>
          <w:szCs w:val="24"/>
          <w:lang w:val="en-IN"/>
        </w:rPr>
        <w:t>With the help of optical microscopes, scanning electron microscopes (SEMs), and atomic force microscopes</w:t>
      </w:r>
      <w:r w:rsidR="00A92D39">
        <w:rPr>
          <w:rFonts w:ascii="Times New Roman" w:hAnsi="Times New Roman" w:cs="Times New Roman"/>
          <w:sz w:val="24"/>
          <w:szCs w:val="24"/>
          <w:lang w:val="en-IN"/>
        </w:rPr>
        <w:t xml:space="preserve"> </w:t>
      </w:r>
      <w:r w:rsidR="00A92D39" w:rsidRPr="009C0575">
        <w:rPr>
          <w:rFonts w:ascii="Times New Roman" w:hAnsi="Times New Roman" w:cs="Times New Roman"/>
          <w:sz w:val="24"/>
          <w:szCs w:val="24"/>
          <w:lang w:val="en-IN"/>
        </w:rPr>
        <w:t>(AFMs)</w:t>
      </w:r>
      <w:r w:rsidRPr="009C0575">
        <w:rPr>
          <w:rFonts w:ascii="Times New Roman" w:hAnsi="Times New Roman" w:cs="Times New Roman"/>
          <w:sz w:val="24"/>
          <w:szCs w:val="24"/>
          <w:lang w:val="en-IN"/>
        </w:rPr>
        <w:t>, the surface textures (cracks, flakes, pits, and grooves) can be observed</w:t>
      </w:r>
      <w:r w:rsidR="00A92D39">
        <w:rPr>
          <w:rFonts w:ascii="Times New Roman" w:hAnsi="Times New Roman" w:cs="Times New Roman"/>
          <w:sz w:val="24"/>
          <w:szCs w:val="24"/>
          <w:lang w:val="en-IN"/>
        </w:rPr>
        <w:fldChar w:fldCharType="begin" w:fldLock="1"/>
      </w:r>
      <w:r w:rsidR="00BD247E">
        <w:rPr>
          <w:rFonts w:ascii="Times New Roman" w:hAnsi="Times New Roman" w:cs="Times New Roman"/>
          <w:sz w:val="24"/>
          <w:szCs w:val="24"/>
          <w:lang w:val="en-IN"/>
        </w:rPr>
        <w:instrText>ADDIN CSL_CITATION {"citationItems":[{"id":"ITEM-1","itemData":{"DOI":"10.1016/J.SCITOTENV.2017.08.086","ISSN":"0048-9697","PMID":"28863373","abstract":"At least 300 Mio t of plastic are produced annually, from which large parts end up in the environment, where it persists over decades, harms biota and enters the food chain. Yet, almost nothing is known about plastic pollution of soil; hence, the aims of this work are to review current knowledge on i) available methods for the quantification and identification of plastic in soil, ii) the quantity and possible input pathways of plastic into soil, (including first preliminary screening of plastic in compost), and iii) its fate in soil. Methods for plastic analyses in sediments can potentially be adjusted for application to soil; yet, the applicability of these methods for soil needs to be tested. Consequently, the current data base on soil pollution with plastic is still poor. Soils may receive plastic inputs via plastic mulching or the application of plastic containing soil amendments. In compost up to 2.38–1200 mg plastic kg− 1 have been found so far; the plastic concentration of sewage sludge varies between 1000 and 24,000 plastic items kg− 1. Also irrigation with untreated and treated wastewater (1000–627,000 and 0–125,000 plastic items m− 3, respectively) as well as flooding with lake water (0.82–4.42 plastic items m− 3) or river water (0–13,751 items km− 2) can provide major input pathways for plastic into soil. Additional sources comprise littering along roads and trails, illegal waste dumping, road runoff as well as atmospheric input. With these input pathways, plastic concentrations in soil might reach the per mill range of soil organic carbon. Most of plastic (especially &gt; 1 μm) will presumably be retained in soil, where it persists for decades or longer. Accordingly, further research on the prevalence and fate of such synthetic polymers in soils is urgently warranted.","author":[{"dropping-particle":"","family":"Bläsing","given":"Melanie","non-dropping-particle":"","parse-names":false,"suffix":""},{"dropping-particle":"","family":"Amelung","given":"Wulf","non-dropping-particle":"","parse-names":false,"suffix":""}],"container-title":"Science of The Total Environment","id":"ITEM-1","issued":{"date-parts":[["2018","1","15"]]},"page":"422-435","publisher":"Elsevier","title":"Plastics in soil: Analytical methods and possible sources","type":"article-journal","volume":"612"},"uris":["http://www.mendeley.com/documents/?uuid=84237ffa-72d4-3ebe-865f-de288f59aad6"]}],"mendeley":{"formattedCitation":"[53]","plainTextFormattedCitation":"[53]","previouslyFormattedCitation":"[53]"},"properties":{"noteIndex":0},"schema":"https://github.com/citation-style-language/schema/raw/master/csl-citation.json"}</w:instrText>
      </w:r>
      <w:r w:rsidR="00A92D39">
        <w:rPr>
          <w:rFonts w:ascii="Times New Roman" w:hAnsi="Times New Roman" w:cs="Times New Roman"/>
          <w:sz w:val="24"/>
          <w:szCs w:val="24"/>
          <w:lang w:val="en-IN"/>
        </w:rPr>
        <w:fldChar w:fldCharType="separate"/>
      </w:r>
      <w:r w:rsidR="00A92D39" w:rsidRPr="00A92D39">
        <w:rPr>
          <w:rFonts w:ascii="Times New Roman" w:hAnsi="Times New Roman" w:cs="Times New Roman"/>
          <w:noProof/>
          <w:sz w:val="24"/>
          <w:szCs w:val="24"/>
          <w:lang w:val="en-IN"/>
        </w:rPr>
        <w:t>[53]</w:t>
      </w:r>
      <w:r w:rsidR="00A92D39">
        <w:rPr>
          <w:rFonts w:ascii="Times New Roman" w:hAnsi="Times New Roman" w:cs="Times New Roman"/>
          <w:sz w:val="24"/>
          <w:szCs w:val="24"/>
          <w:lang w:val="en-IN"/>
        </w:rPr>
        <w:fldChar w:fldCharType="end"/>
      </w:r>
      <w:r w:rsidR="00A92D39">
        <w:rPr>
          <w:rFonts w:ascii="Times New Roman" w:hAnsi="Times New Roman" w:cs="Times New Roman"/>
          <w:sz w:val="24"/>
          <w:szCs w:val="24"/>
          <w:lang w:val="en-IN"/>
        </w:rPr>
        <w:t>.</w:t>
      </w:r>
      <w:r w:rsidR="00A92D39" w:rsidRPr="00A92D39">
        <w:t xml:space="preserve"> </w:t>
      </w:r>
      <w:r w:rsidR="00A92D39" w:rsidRPr="00A92D39">
        <w:rPr>
          <w:rFonts w:ascii="Times New Roman" w:hAnsi="Times New Roman" w:cs="Times New Roman"/>
          <w:sz w:val="24"/>
          <w:szCs w:val="24"/>
          <w:lang w:val="en-IN"/>
        </w:rPr>
        <w:t>The maximum resolution of optical microscopes, which magnify objects using visible light and a s</w:t>
      </w:r>
      <w:r w:rsidR="00A92D39">
        <w:rPr>
          <w:rFonts w:ascii="Times New Roman" w:hAnsi="Times New Roman" w:cs="Times New Roman"/>
          <w:sz w:val="24"/>
          <w:szCs w:val="24"/>
          <w:lang w:val="en-IN"/>
        </w:rPr>
        <w:t>et of lenses, is between 200-</w:t>
      </w:r>
      <w:r w:rsidR="00A92D39" w:rsidRPr="00A92D39">
        <w:rPr>
          <w:rFonts w:ascii="Times New Roman" w:hAnsi="Times New Roman" w:cs="Times New Roman"/>
          <w:sz w:val="24"/>
          <w:szCs w:val="24"/>
          <w:lang w:val="en-IN"/>
        </w:rPr>
        <w:t>250 nm.</w:t>
      </w:r>
      <w:r w:rsidR="00A92D39" w:rsidRPr="00A92D39">
        <w:t xml:space="preserve"> </w:t>
      </w:r>
      <w:r w:rsidR="00BD247E">
        <w:rPr>
          <w:rFonts w:ascii="Times New Roman" w:hAnsi="Times New Roman" w:cs="Times New Roman"/>
          <w:sz w:val="24"/>
          <w:szCs w:val="24"/>
          <w:lang w:val="en-IN"/>
        </w:rPr>
        <w:t>SEM</w:t>
      </w:r>
      <w:r w:rsidR="00A92D39" w:rsidRPr="00A92D39">
        <w:rPr>
          <w:rFonts w:ascii="Times New Roman" w:hAnsi="Times New Roman" w:cs="Times New Roman"/>
          <w:sz w:val="24"/>
          <w:szCs w:val="24"/>
          <w:lang w:val="en-IN"/>
        </w:rPr>
        <w:t> produces images of a sample by scanning the material surface with a focussed stream of electrons acting as a probe, and its resolution can reach below 10 nm.</w:t>
      </w:r>
      <w:r w:rsidR="00BD247E" w:rsidRPr="00BD247E">
        <w:t xml:space="preserve"> </w:t>
      </w:r>
      <w:r w:rsidR="00BD247E" w:rsidRPr="00BD247E">
        <w:rPr>
          <w:rFonts w:ascii="Times New Roman" w:hAnsi="Times New Roman" w:cs="Times New Roman"/>
          <w:sz w:val="24"/>
          <w:szCs w:val="24"/>
          <w:lang w:val="en-IN"/>
        </w:rPr>
        <w:t>AFM can assess surface roughness and provide high resolution images at the nanoscale scale</w:t>
      </w:r>
      <w:r w:rsidR="00BD247E">
        <w:rPr>
          <w:rFonts w:ascii="Times New Roman" w:hAnsi="Times New Roman" w:cs="Times New Roman"/>
          <w:sz w:val="24"/>
          <w:szCs w:val="24"/>
          <w:lang w:val="en-IN"/>
        </w:rPr>
        <w:fldChar w:fldCharType="begin" w:fldLock="1"/>
      </w:r>
      <w:r w:rsidR="00735928">
        <w:rPr>
          <w:rFonts w:ascii="Times New Roman" w:hAnsi="Times New Roman" w:cs="Times New Roman"/>
          <w:sz w:val="24"/>
          <w:szCs w:val="24"/>
          <w:lang w:val="en-IN"/>
        </w:rPr>
        <w:instrText>ADDIN CSL_CITATION {"citationItems":[{"id":"ITEM-1","itemData":{"author":[{"dropping-particle":"","family":"Nayfeh","given":"MH","non-dropping-particle":"","parse-names":false,"suffix":""}],"id":"ITEM-1","issued":{"date-parts":[["2018"]]},"title":"Fundamentals and applications of nano silicon in plasmonics and fullerines: current and future trends","type":"article-journal"},"uris":["http://www.mendeley.com/documents/?uuid=3eee97bb-10d0-3c24-8125-14b985bead7c"]}],"mendeley":{"formattedCitation":"[54]","plainTextFormattedCitation":"[54]","previouslyFormattedCitation":"[54]"},"properties":{"noteIndex":0},"schema":"https://github.com/citation-style-language/schema/raw/master/csl-citation.json"}</w:instrText>
      </w:r>
      <w:r w:rsidR="00BD247E">
        <w:rPr>
          <w:rFonts w:ascii="Times New Roman" w:hAnsi="Times New Roman" w:cs="Times New Roman"/>
          <w:sz w:val="24"/>
          <w:szCs w:val="24"/>
          <w:lang w:val="en-IN"/>
        </w:rPr>
        <w:fldChar w:fldCharType="separate"/>
      </w:r>
      <w:r w:rsidR="00BD247E" w:rsidRPr="00BD247E">
        <w:rPr>
          <w:rFonts w:ascii="Times New Roman" w:hAnsi="Times New Roman" w:cs="Times New Roman"/>
          <w:noProof/>
          <w:sz w:val="24"/>
          <w:szCs w:val="24"/>
          <w:lang w:val="en-IN"/>
        </w:rPr>
        <w:t>[54]</w:t>
      </w:r>
      <w:r w:rsidR="00BD247E">
        <w:rPr>
          <w:rFonts w:ascii="Times New Roman" w:hAnsi="Times New Roman" w:cs="Times New Roman"/>
          <w:sz w:val="24"/>
          <w:szCs w:val="24"/>
          <w:lang w:val="en-IN"/>
        </w:rPr>
        <w:fldChar w:fldCharType="end"/>
      </w:r>
      <w:r w:rsidR="00BD247E" w:rsidRPr="00BD247E">
        <w:rPr>
          <w:rFonts w:ascii="Times New Roman" w:hAnsi="Times New Roman" w:cs="Times New Roman"/>
          <w:sz w:val="24"/>
          <w:szCs w:val="24"/>
          <w:lang w:val="en-IN"/>
        </w:rPr>
        <w:t>.</w:t>
      </w:r>
    </w:p>
    <w:p w:rsidR="00BD247E" w:rsidRDefault="00634AEC"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3.5 </w:t>
      </w:r>
      <w:r w:rsidR="00BD247E">
        <w:rPr>
          <w:rFonts w:ascii="Times New Roman" w:hAnsi="Times New Roman" w:cs="Times New Roman"/>
          <w:sz w:val="24"/>
          <w:szCs w:val="24"/>
          <w:lang w:val="en-IN"/>
        </w:rPr>
        <w:t>Physiochemical properties</w:t>
      </w:r>
    </w:p>
    <w:p w:rsidR="00BD247E" w:rsidRDefault="00A425F7"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The</w:t>
      </w:r>
      <w:r w:rsidR="00BD247E" w:rsidRPr="00BD247E">
        <w:rPr>
          <w:rFonts w:ascii="Times New Roman" w:hAnsi="Times New Roman" w:cs="Times New Roman"/>
          <w:sz w:val="24"/>
          <w:szCs w:val="24"/>
          <w:lang w:val="en-IN"/>
        </w:rPr>
        <w:t xml:space="preserve"> physiochemical properties</w:t>
      </w:r>
      <w:r>
        <w:rPr>
          <w:rFonts w:ascii="Times New Roman" w:hAnsi="Times New Roman" w:cs="Times New Roman"/>
          <w:sz w:val="24"/>
          <w:szCs w:val="24"/>
          <w:lang w:val="en-IN"/>
        </w:rPr>
        <w:t xml:space="preserve"> of plastics</w:t>
      </w:r>
      <w:r w:rsidR="00BD247E" w:rsidRPr="00BD247E">
        <w:rPr>
          <w:rFonts w:ascii="Times New Roman" w:hAnsi="Times New Roman" w:cs="Times New Roman"/>
          <w:sz w:val="24"/>
          <w:szCs w:val="24"/>
          <w:lang w:val="en-IN"/>
        </w:rPr>
        <w:t>, includi</w:t>
      </w:r>
      <w:r w:rsidR="00BD247E">
        <w:rPr>
          <w:rFonts w:ascii="Times New Roman" w:hAnsi="Times New Roman" w:cs="Times New Roman"/>
          <w:sz w:val="24"/>
          <w:szCs w:val="24"/>
          <w:lang w:val="en-IN"/>
        </w:rPr>
        <w:t>ng their crystallinity, thermal</w:t>
      </w:r>
      <w:r w:rsidR="00BD247E" w:rsidRPr="00BD247E">
        <w:rPr>
          <w:rFonts w:ascii="Times New Roman" w:hAnsi="Times New Roman" w:cs="Times New Roman"/>
          <w:sz w:val="24"/>
          <w:szCs w:val="24"/>
          <w:lang w:val="en-IN"/>
        </w:rPr>
        <w:t> and surface properties, can change as they degrade.</w:t>
      </w:r>
      <w:r w:rsidRPr="00A425F7">
        <w:t xml:space="preserve"> </w:t>
      </w:r>
      <w:r>
        <w:rPr>
          <w:rFonts w:ascii="Times New Roman" w:hAnsi="Times New Roman" w:cs="Times New Roman"/>
          <w:sz w:val="24"/>
          <w:szCs w:val="24"/>
          <w:lang w:val="en-IN"/>
        </w:rPr>
        <w:t>T</w:t>
      </w:r>
      <w:r w:rsidRPr="00A425F7">
        <w:rPr>
          <w:rFonts w:ascii="Times New Roman" w:hAnsi="Times New Roman" w:cs="Times New Roman"/>
          <w:sz w:val="24"/>
          <w:szCs w:val="24"/>
          <w:lang w:val="en-IN"/>
        </w:rPr>
        <w:t xml:space="preserve">he polymer </w:t>
      </w:r>
      <w:r>
        <w:rPr>
          <w:rFonts w:ascii="Times New Roman" w:hAnsi="Times New Roman" w:cs="Times New Roman"/>
          <w:sz w:val="24"/>
          <w:szCs w:val="24"/>
          <w:lang w:val="en-IN"/>
        </w:rPr>
        <w:t>chains of plastics are either</w:t>
      </w:r>
      <w:r w:rsidRPr="00A425F7">
        <w:rPr>
          <w:rFonts w:ascii="Times New Roman" w:hAnsi="Times New Roman" w:cs="Times New Roman"/>
          <w:sz w:val="24"/>
          <w:szCs w:val="24"/>
          <w:lang w:val="en-IN"/>
        </w:rPr>
        <w:t xml:space="preserve"> crystalline or amorphous forms.</w:t>
      </w:r>
      <w:r w:rsidRPr="00A425F7">
        <w:t xml:space="preserve"> </w:t>
      </w:r>
      <w:r w:rsidRPr="00A425F7">
        <w:rPr>
          <w:rFonts w:ascii="Times New Roman" w:hAnsi="Times New Roman" w:cs="Times New Roman"/>
          <w:sz w:val="24"/>
          <w:szCs w:val="24"/>
          <w:lang w:val="en-IN"/>
        </w:rPr>
        <w:t>Crystalline polymer chains contain short-range order and align themselves to form ordered structures, whereas amorphous chains have no order, with random arrangements.</w:t>
      </w:r>
      <w:r w:rsidRPr="00A425F7">
        <w:t xml:space="preserve"> </w:t>
      </w:r>
      <w:r w:rsidRPr="00A425F7">
        <w:rPr>
          <w:rFonts w:ascii="Times New Roman" w:hAnsi="Times New Roman" w:cs="Times New Roman"/>
          <w:sz w:val="24"/>
          <w:szCs w:val="24"/>
          <w:lang w:val="en-IN"/>
        </w:rPr>
        <w:t xml:space="preserve">When analysing polymer crystallinity, which measures intermolecular order based on chain </w:t>
      </w:r>
      <w:r w:rsidRPr="00A425F7">
        <w:rPr>
          <w:rFonts w:ascii="Times New Roman" w:hAnsi="Times New Roman" w:cs="Times New Roman"/>
          <w:sz w:val="24"/>
          <w:szCs w:val="24"/>
          <w:lang w:val="en-IN"/>
        </w:rPr>
        <w:lastRenderedPageBreak/>
        <w:t>packing, XRD is a fairly accurate technique</w:t>
      </w:r>
      <w:r w:rsidR="00735928">
        <w:rPr>
          <w:rFonts w:ascii="Times New Roman" w:hAnsi="Times New Roman" w:cs="Times New Roman"/>
          <w:sz w:val="24"/>
          <w:szCs w:val="24"/>
          <w:lang w:val="en-IN"/>
        </w:rPr>
        <w:fldChar w:fldCharType="begin" w:fldLock="1"/>
      </w:r>
      <w:r w:rsidR="00735928">
        <w:rPr>
          <w:rFonts w:ascii="Times New Roman" w:hAnsi="Times New Roman" w:cs="Times New Roman"/>
          <w:sz w:val="24"/>
          <w:szCs w:val="24"/>
          <w:lang w:val="en-IN"/>
        </w:rPr>
        <w:instrText>ADDIN CSL_CITATION {"citationItems":[{"id":"ITEM-1","itemData":{"DOI":"10.1016/J.MARPOLBUL.2011.05.030","ISSN":"0025-326X","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1","issue":"8","issued":{"date-parts":[["2011","8","1"]]},"page":"1596-1605","publisher":"Pergamon","title":"Microplastics in the marine environment","type":"article-journal","volume":"62"},"uris":["http://www.mendeley.com/documents/?uuid=68a71c5e-afd0-3fa9-8971-42d70f85a5bf"]}],"mendeley":{"formattedCitation":"[8]","plainTextFormattedCitation":"[8]","previouslyFormattedCitation":"[8]"},"properties":{"noteIndex":0},"schema":"https://github.com/citation-style-language/schema/raw/master/csl-citation.json"}</w:instrText>
      </w:r>
      <w:r w:rsidR="00735928">
        <w:rPr>
          <w:rFonts w:ascii="Times New Roman" w:hAnsi="Times New Roman" w:cs="Times New Roman"/>
          <w:sz w:val="24"/>
          <w:szCs w:val="24"/>
          <w:lang w:val="en-IN"/>
        </w:rPr>
        <w:fldChar w:fldCharType="separate"/>
      </w:r>
      <w:r w:rsidR="00735928" w:rsidRPr="00735928">
        <w:rPr>
          <w:rFonts w:ascii="Times New Roman" w:hAnsi="Times New Roman" w:cs="Times New Roman"/>
          <w:noProof/>
          <w:sz w:val="24"/>
          <w:szCs w:val="24"/>
          <w:lang w:val="en-IN"/>
        </w:rPr>
        <w:t>[8]</w:t>
      </w:r>
      <w:r w:rsidR="00735928">
        <w:rPr>
          <w:rFonts w:ascii="Times New Roman" w:hAnsi="Times New Roman" w:cs="Times New Roman"/>
          <w:sz w:val="24"/>
          <w:szCs w:val="24"/>
          <w:lang w:val="en-IN"/>
        </w:rPr>
        <w:fldChar w:fldCharType="end"/>
      </w:r>
      <w:r w:rsidRPr="00A425F7">
        <w:rPr>
          <w:rFonts w:ascii="Times New Roman" w:hAnsi="Times New Roman" w:cs="Times New Roman"/>
          <w:sz w:val="24"/>
          <w:szCs w:val="24"/>
          <w:lang w:val="en-IN"/>
        </w:rPr>
        <w:t>.</w:t>
      </w:r>
      <w:r w:rsidR="002E2730" w:rsidRPr="002E2730">
        <w:t xml:space="preserve"> </w:t>
      </w:r>
      <w:r w:rsidR="002E2730">
        <w:rPr>
          <w:rFonts w:ascii="Times New Roman" w:hAnsi="Times New Roman" w:cs="Times New Roman"/>
          <w:sz w:val="24"/>
          <w:szCs w:val="24"/>
          <w:lang w:val="en-IN"/>
        </w:rPr>
        <w:t>In most cases, along with</w:t>
      </w:r>
      <w:r w:rsidR="002E2730" w:rsidRPr="002E2730">
        <w:rPr>
          <w:rFonts w:ascii="Times New Roman" w:hAnsi="Times New Roman" w:cs="Times New Roman"/>
          <w:sz w:val="24"/>
          <w:szCs w:val="24"/>
          <w:lang w:val="en-IN"/>
        </w:rPr>
        <w:t> X-ray diffraction (XRD), di</w:t>
      </w:r>
      <w:r w:rsidR="002E2730">
        <w:rPr>
          <w:rFonts w:ascii="Times New Roman" w:hAnsi="Times New Roman" w:cs="Times New Roman"/>
          <w:sz w:val="24"/>
          <w:szCs w:val="24"/>
          <w:lang w:val="en-IN"/>
        </w:rPr>
        <w:t>fferential scanning calorimetry (DSC)</w:t>
      </w:r>
      <w:r w:rsidR="00735928">
        <w:rPr>
          <w:rFonts w:ascii="Times New Roman" w:hAnsi="Times New Roman" w:cs="Times New Roman"/>
          <w:sz w:val="24"/>
          <w:szCs w:val="24"/>
          <w:lang w:val="en-IN"/>
        </w:rPr>
        <w:t xml:space="preserve"> and FTIR</w:t>
      </w:r>
      <w:r w:rsidR="002E2730">
        <w:rPr>
          <w:rFonts w:ascii="Times New Roman" w:hAnsi="Times New Roman" w:cs="Times New Roman"/>
          <w:sz w:val="24"/>
          <w:szCs w:val="24"/>
          <w:lang w:val="en-IN"/>
        </w:rPr>
        <w:t xml:space="preserve"> is also</w:t>
      </w:r>
      <w:r w:rsidR="002E2730" w:rsidRPr="002E2730">
        <w:rPr>
          <w:rFonts w:ascii="Times New Roman" w:hAnsi="Times New Roman" w:cs="Times New Roman"/>
          <w:sz w:val="24"/>
          <w:szCs w:val="24"/>
          <w:lang w:val="en-IN"/>
        </w:rPr>
        <w:t xml:space="preserve"> used to assess the crystallini</w:t>
      </w:r>
      <w:r w:rsidR="002E2730">
        <w:rPr>
          <w:rFonts w:ascii="Times New Roman" w:hAnsi="Times New Roman" w:cs="Times New Roman"/>
          <w:sz w:val="24"/>
          <w:szCs w:val="24"/>
          <w:lang w:val="en-IN"/>
        </w:rPr>
        <w:t>ty of plastics</w:t>
      </w:r>
      <w:r w:rsidR="00735928">
        <w:rPr>
          <w:rFonts w:ascii="Times New Roman" w:hAnsi="Times New Roman" w:cs="Times New Roman"/>
          <w:sz w:val="24"/>
          <w:szCs w:val="24"/>
          <w:lang w:val="en-IN"/>
        </w:rPr>
        <w:fldChar w:fldCharType="begin" w:fldLock="1"/>
      </w:r>
      <w:r w:rsidR="00735928">
        <w:rPr>
          <w:rFonts w:ascii="Times New Roman" w:hAnsi="Times New Roman" w:cs="Times New Roman"/>
          <w:sz w:val="24"/>
          <w:szCs w:val="24"/>
          <w:lang w:val="en-IN"/>
        </w:rPr>
        <w:instrText>ADDIN CSL_CITATION {"citationItems":[{"id":"ITEM-1","itemData":{"author":[{"dropping-particle":"","family":"ghai","given":"amit","non-dropping-particle":"","parse-names":false,"suffix":""}],"id":"ITEM-1","issued":{"date-parts":[["2008"]]},"title":"Crystallinity of HDPE Pipes by DSC, XRD and FTIR Spectroscopy-A Forensic Comparison","type":"article-journal"},"uris":["http://www.mendeley.com/documents/?uuid=313f2595-c90a-3284-94f7-ae3115bd818f"]}],"mendeley":{"formattedCitation":"[55]","plainTextFormattedCitation":"[55]","previouslyFormattedCitation":"[55]"},"properties":{"noteIndex":0},"schema":"https://github.com/citation-style-language/schema/raw/master/csl-citation.json"}</w:instrText>
      </w:r>
      <w:r w:rsidR="00735928">
        <w:rPr>
          <w:rFonts w:ascii="Times New Roman" w:hAnsi="Times New Roman" w:cs="Times New Roman"/>
          <w:sz w:val="24"/>
          <w:szCs w:val="24"/>
          <w:lang w:val="en-IN"/>
        </w:rPr>
        <w:fldChar w:fldCharType="separate"/>
      </w:r>
      <w:r w:rsidR="00735928" w:rsidRPr="00735928">
        <w:rPr>
          <w:rFonts w:ascii="Times New Roman" w:hAnsi="Times New Roman" w:cs="Times New Roman"/>
          <w:noProof/>
          <w:sz w:val="24"/>
          <w:szCs w:val="24"/>
          <w:lang w:val="en-IN"/>
        </w:rPr>
        <w:t>[55]</w:t>
      </w:r>
      <w:r w:rsidR="00735928">
        <w:rPr>
          <w:rFonts w:ascii="Times New Roman" w:hAnsi="Times New Roman" w:cs="Times New Roman"/>
          <w:sz w:val="24"/>
          <w:szCs w:val="24"/>
          <w:lang w:val="en-IN"/>
        </w:rPr>
        <w:fldChar w:fldCharType="end"/>
      </w:r>
      <w:r w:rsidR="002E2730">
        <w:rPr>
          <w:rFonts w:ascii="Times New Roman" w:hAnsi="Times New Roman" w:cs="Times New Roman"/>
          <w:sz w:val="24"/>
          <w:szCs w:val="24"/>
          <w:lang w:val="en-IN"/>
        </w:rPr>
        <w:t>.</w:t>
      </w:r>
    </w:p>
    <w:p w:rsidR="002E2730" w:rsidRDefault="002E2730" w:rsidP="00033960">
      <w:pPr>
        <w:tabs>
          <w:tab w:val="left" w:pos="5414"/>
        </w:tabs>
        <w:jc w:val="both"/>
        <w:rPr>
          <w:rFonts w:ascii="Times New Roman" w:hAnsi="Times New Roman" w:cs="Times New Roman"/>
          <w:sz w:val="24"/>
          <w:szCs w:val="24"/>
          <w:lang w:val="en-IN"/>
        </w:rPr>
      </w:pPr>
      <w:r w:rsidRPr="002E2730">
        <w:rPr>
          <w:rFonts w:ascii="Times New Roman" w:hAnsi="Times New Roman" w:cs="Times New Roman"/>
          <w:sz w:val="24"/>
          <w:szCs w:val="24"/>
          <w:lang w:val="en-IN"/>
        </w:rPr>
        <w:t>The ability of a plastic material to resist the effects of heat while maintaining its chemical composition and mechanical qualities is known as thermal stability.</w:t>
      </w:r>
      <w:r w:rsidRPr="002E2730">
        <w:t xml:space="preserve"> </w:t>
      </w:r>
      <w:r w:rsidRPr="002E2730">
        <w:rPr>
          <w:rFonts w:ascii="Times New Roman" w:hAnsi="Times New Roman" w:cs="Times New Roman"/>
          <w:sz w:val="24"/>
          <w:szCs w:val="24"/>
          <w:lang w:val="en-IN"/>
        </w:rPr>
        <w:t>The chemical structure, crys</w:t>
      </w:r>
      <w:r>
        <w:rPr>
          <w:rFonts w:ascii="Times New Roman" w:hAnsi="Times New Roman" w:cs="Times New Roman"/>
          <w:sz w:val="24"/>
          <w:szCs w:val="24"/>
          <w:lang w:val="en-IN"/>
        </w:rPr>
        <w:t>tallinity, and molecular weight</w:t>
      </w:r>
      <w:r w:rsidRPr="002E2730">
        <w:rPr>
          <w:rFonts w:ascii="Times New Roman" w:hAnsi="Times New Roman" w:cs="Times New Roman"/>
          <w:sz w:val="24"/>
          <w:szCs w:val="24"/>
          <w:lang w:val="en-IN"/>
        </w:rPr>
        <w:t> affect the thermal stability of a polymer, which can be altered by adding plastic additives</w:t>
      </w:r>
      <w:r w:rsidR="00735928">
        <w:rPr>
          <w:rFonts w:ascii="Times New Roman" w:hAnsi="Times New Roman" w:cs="Times New Roman"/>
          <w:sz w:val="24"/>
          <w:szCs w:val="24"/>
          <w:lang w:val="en-IN"/>
        </w:rPr>
        <w:fldChar w:fldCharType="begin" w:fldLock="1"/>
      </w:r>
      <w:r w:rsidR="004C3E07">
        <w:rPr>
          <w:rFonts w:ascii="Times New Roman" w:hAnsi="Times New Roman" w:cs="Times New Roman"/>
          <w:sz w:val="24"/>
          <w:szCs w:val="24"/>
          <w:lang w:val="en-IN"/>
        </w:rPr>
        <w:instrText>ADDIN CSL_CITATION {"citationItems":[{"id":"ITEM-1","itemData":{"DOI":"10.1016/B978-0-444-59437-2.00007-7","ISBN":"978-0-444-59437-2","abstract":"Similar to its mechanical and barrier properties, the homogeneous dispersion of silicate layers in a polymer matrix can also enhance the thermal degradation of PNCs. This chapter highlights the effects of different organically modified clays and their dispersion on polymer thermal stability.","author":[{"dropping-particle":"","family":"Sinha Ray","given":"Suprakas","non-dropping-particle":"","parse-names":false,"suffix":""}],"container-title":"Clay-Containing Polymer Nanocomposites","id":"ITEM-1","issued":{"date-parts":[["2013","1","1"]]},"page":"243-261","publisher":"Elsevier","title":"Thermal Stability","type":"article-journal"},"uris":["http://www.mendeley.com/documents/?uuid=013bf6b4-95e9-348a-9982-6004b4613434"]}],"mendeley":{"formattedCitation":"[56]","plainTextFormattedCitation":"[56]","previouslyFormattedCitation":"[56]"},"properties":{"noteIndex":0},"schema":"https://github.com/citation-style-language/schema/raw/master/csl-citation.json"}</w:instrText>
      </w:r>
      <w:r w:rsidR="00735928">
        <w:rPr>
          <w:rFonts w:ascii="Times New Roman" w:hAnsi="Times New Roman" w:cs="Times New Roman"/>
          <w:sz w:val="24"/>
          <w:szCs w:val="24"/>
          <w:lang w:val="en-IN"/>
        </w:rPr>
        <w:fldChar w:fldCharType="separate"/>
      </w:r>
      <w:r w:rsidR="00735928" w:rsidRPr="00735928">
        <w:rPr>
          <w:rFonts w:ascii="Times New Roman" w:hAnsi="Times New Roman" w:cs="Times New Roman"/>
          <w:noProof/>
          <w:sz w:val="24"/>
          <w:szCs w:val="24"/>
          <w:lang w:val="en-IN"/>
        </w:rPr>
        <w:t>[56]</w:t>
      </w:r>
      <w:r w:rsidR="00735928">
        <w:rPr>
          <w:rFonts w:ascii="Times New Roman" w:hAnsi="Times New Roman" w:cs="Times New Roman"/>
          <w:sz w:val="24"/>
          <w:szCs w:val="24"/>
          <w:lang w:val="en-IN"/>
        </w:rPr>
        <w:fldChar w:fldCharType="end"/>
      </w:r>
      <w:r w:rsidRPr="002E2730">
        <w:rPr>
          <w:rFonts w:ascii="Times New Roman" w:hAnsi="Times New Roman" w:cs="Times New Roman"/>
          <w:sz w:val="24"/>
          <w:szCs w:val="24"/>
          <w:lang w:val="en-IN"/>
        </w:rPr>
        <w:t>.</w:t>
      </w:r>
      <w:r w:rsidRPr="002E2730">
        <w:t xml:space="preserve"> </w:t>
      </w:r>
      <w:r w:rsidRPr="002E2730">
        <w:rPr>
          <w:rFonts w:ascii="Times New Roman" w:hAnsi="Times New Roman" w:cs="Times New Roman"/>
          <w:sz w:val="24"/>
          <w:szCs w:val="24"/>
          <w:lang w:val="en-IN"/>
        </w:rPr>
        <w:t>Thermogravimetric analysis (TGA), combined with FTIR and MS, can be used to quantify the thermal stability of polymers and characterise the</w:t>
      </w:r>
      <w:r w:rsidR="00104BD2">
        <w:rPr>
          <w:rFonts w:ascii="Times New Roman" w:hAnsi="Times New Roman" w:cs="Times New Roman"/>
          <w:sz w:val="24"/>
          <w:szCs w:val="24"/>
          <w:lang w:val="en-IN"/>
        </w:rPr>
        <w:t xml:space="preserve"> various degraded products from the different stages</w:t>
      </w:r>
      <w:r w:rsidRPr="002E2730">
        <w:rPr>
          <w:rFonts w:ascii="Times New Roman" w:hAnsi="Times New Roman" w:cs="Times New Roman"/>
          <w:sz w:val="24"/>
          <w:szCs w:val="24"/>
          <w:lang w:val="en-IN"/>
        </w:rPr>
        <w:t xml:space="preserve"> thermal degradation process</w:t>
      </w:r>
      <w:r w:rsidR="004C3E07">
        <w:rPr>
          <w:rFonts w:ascii="Times New Roman" w:hAnsi="Times New Roman" w:cs="Times New Roman"/>
          <w:sz w:val="24"/>
          <w:szCs w:val="24"/>
          <w:lang w:val="en-IN"/>
        </w:rPr>
        <w:fldChar w:fldCharType="begin" w:fldLock="1"/>
      </w:r>
      <w:r w:rsidR="004C3E07">
        <w:rPr>
          <w:rFonts w:ascii="Times New Roman" w:hAnsi="Times New Roman" w:cs="Times New Roman"/>
          <w:sz w:val="24"/>
          <w:szCs w:val="24"/>
          <w:lang w:val="en-IN"/>
        </w:rPr>
        <w:instrText>ADDIN CSL_CITATION {"citationItems":[{"id":"ITEM-1","itemData":{"DOI":"10.1016/J.CHEMOSPHERE.2019.125170","ISSN":"0045-6535","PMID":"31675574","abstract":"Microplastics may be present in the environment as primary microplastics (manufactured) or secondary microplastics (result of the continuous degradation of larger plastic pieces into smaller fragments due to environmental, physicochemical and biotic factors). To fully understand the dynamics of microplastic particles and their environmental effects, harmonized, automated, cheap, rapid and reliable methodologies for sampling, extraction and characterization of microplastic need to be developed. This review focuses on the potential of thermal analytical techniques for microplastics characterization and highlights some of the new trends in this area.","author":[{"dropping-particle":"","family":"Peñalver","given":"Rosa","non-dropping-particle":"","parse-names":false,"suffix":""},{"dropping-particle":"","family":"Arroyo-Manzanares","given":"Natalia","non-dropping-particle":"","parse-names":false,"suffix":""},{"dropping-particle":"","family":"López-García","given":"Ignacio","non-dropping-particle":"","parse-names":false,"suffix":""},{"dropping-particle":"","family":"Hernández-Córdoba","given":"Manuel","non-dropping-particle":"","parse-names":false,"suffix":""}],"container-title":"Chemosphere","id":"ITEM-1","issued":{"date-parts":[["2020","3","1"]]},"page":"125170","publisher":"Pergamon","title":"An overview of microplastics characterization by thermal analysis","type":"article-journal","volume":"242"},"uris":["http://www.mendeley.com/documents/?uuid=60e81ffd-1b84-3ffe-a5e4-fb9ceb21ce75"]}],"mendeley":{"formattedCitation":"[57]","plainTextFormattedCitation":"[57]","previouslyFormattedCitation":"[57]"},"properties":{"noteIndex":0},"schema":"https://github.com/citation-style-language/schema/raw/master/csl-citation.json"}</w:instrText>
      </w:r>
      <w:r w:rsidR="004C3E07">
        <w:rPr>
          <w:rFonts w:ascii="Times New Roman" w:hAnsi="Times New Roman" w:cs="Times New Roman"/>
          <w:sz w:val="24"/>
          <w:szCs w:val="24"/>
          <w:lang w:val="en-IN"/>
        </w:rPr>
        <w:fldChar w:fldCharType="separate"/>
      </w:r>
      <w:r w:rsidR="004C3E07" w:rsidRPr="004C3E07">
        <w:rPr>
          <w:rFonts w:ascii="Times New Roman" w:hAnsi="Times New Roman" w:cs="Times New Roman"/>
          <w:noProof/>
          <w:sz w:val="24"/>
          <w:szCs w:val="24"/>
          <w:lang w:val="en-IN"/>
        </w:rPr>
        <w:t>[57]</w:t>
      </w:r>
      <w:r w:rsidR="004C3E07">
        <w:rPr>
          <w:rFonts w:ascii="Times New Roman" w:hAnsi="Times New Roman" w:cs="Times New Roman"/>
          <w:sz w:val="24"/>
          <w:szCs w:val="24"/>
          <w:lang w:val="en-IN"/>
        </w:rPr>
        <w:fldChar w:fldCharType="end"/>
      </w:r>
      <w:r w:rsidRPr="002E2730">
        <w:rPr>
          <w:rFonts w:ascii="Times New Roman" w:hAnsi="Times New Roman" w:cs="Times New Roman"/>
          <w:sz w:val="24"/>
          <w:szCs w:val="24"/>
          <w:lang w:val="en-IN"/>
        </w:rPr>
        <w:t>.</w:t>
      </w:r>
    </w:p>
    <w:p w:rsidR="00104BD2" w:rsidRDefault="00D26CA0"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S</w:t>
      </w:r>
      <w:r w:rsidR="00104BD2" w:rsidRPr="00104BD2">
        <w:rPr>
          <w:rFonts w:ascii="Times New Roman" w:hAnsi="Times New Roman" w:cs="Times New Roman"/>
          <w:sz w:val="24"/>
          <w:szCs w:val="24"/>
          <w:lang w:val="en-IN"/>
        </w:rPr>
        <w:t>urface properties including hydrophobicity, surface charge, surface area, and porosity are linked to the interaction of plastic with pollutants and microbes present in the environment</w:t>
      </w:r>
      <w:r w:rsidR="004C3E07">
        <w:rPr>
          <w:rFonts w:ascii="Times New Roman" w:hAnsi="Times New Roman" w:cs="Times New Roman"/>
          <w:sz w:val="24"/>
          <w:szCs w:val="24"/>
          <w:lang w:val="en-IN"/>
        </w:rPr>
        <w:fldChar w:fldCharType="begin" w:fldLock="1"/>
      </w:r>
      <w:r w:rsidR="004C3E07">
        <w:rPr>
          <w:rFonts w:ascii="Times New Roman" w:hAnsi="Times New Roman" w:cs="Times New Roman"/>
          <w:sz w:val="24"/>
          <w:szCs w:val="24"/>
          <w:lang w:val="en-IN"/>
        </w:rPr>
        <w:instrText>ADDIN CSL_CITATION {"citationItems":[{"id":"ITEM-1","itemData":{"DOI":"10.1016/J.SCITOTENV.2019.03.434","ISSN":"0048-9697","abstract":"Bacterial adhesion onto plastics is common in natural environments and can also affect the fate and transport of plastics in aquatic environments. To date, the adhesion of bacteria to different types of plastics has not yet been systematically studied. In this study, we systematically investigated both the short-term and long-term adhesion of three types of bacteria (both model and wild-type bacteria) onto four types of plastics, including polyethylene (PE), polypropylene (PP), polyethylene terephthalate (PET), and polyvinyl chloride (PVC), which are the most frequently encountered plastics in aquatic environments. The results showed that the amount of bacteria that adhered to PE and PVC surfaces was much greater than that attached to PP and PET, regardless of the bacteria type in both short-term and long-term adhesion experiments, following the trend as: PE ≈ PVC &gt; PP ≈ PET. The similar adhesion behavior of bacteria onto plastics that was found in both short-term and long-term experiments showed that the intrinsic surface properties of the different types of plastics influenced the bacterial adhesion. Therefore, physicochemical factors, including surface charge, hydrophobicity/hydrophilicity, roughness, and hardness of the plastics, were further characterized. Compared with the minimal differences in surface charge, hydrophobicity/hydrophilicity, and roughness among the different types of plastics, the surface hardness of the plastics was found to be the key factor dominating the adhesion of bacteria onto plastic surfaces. The results give insights to assess the fate and transport of different types of plastics in real environments.","author":[{"dropping-particle":"","family":"Cai","given":"Li","non-dropping-particle":"","parse-names":false,"suffix":""},{"dropping-particle":"","family":"Wu","given":"Dan","non-dropping-particle":"","parse-names":false,"suffix":""},{"dropping-particle":"","family":"Xia","given":"Jianhong","non-dropping-particle":"","parse-names":false,"suffix":""},{"dropping-particle":"","family":"Shi","given":"Huahong","non-dropping-particle":"","parse-names":false,"suffix":""},{"dropping-particle":"","family":"Kim","given":"Hyunjung","non-dropping-particle":"","parse-names":false,"suffix":""}],"container-title":"Science of The Total Environment","id":"ITEM-1","issued":{"date-parts":[["2019","6","25"]]},"page":"1101-1107","publisher":"Elsevier","title":"Influence of physicochemical surface properties on the adhesion of bacteria onto four types of plastics","type":"article-journal","volume":"671"},"uris":["http://www.mendeley.com/documents/?uuid=bfc69168-936f-3b90-bac4-571cdcff8548"]}],"mendeley":{"formattedCitation":"[58]","plainTextFormattedCitation":"[58]","previouslyFormattedCitation":"[58]"},"properties":{"noteIndex":0},"schema":"https://github.com/citation-style-language/schema/raw/master/csl-citation.json"}</w:instrText>
      </w:r>
      <w:r w:rsidR="004C3E07">
        <w:rPr>
          <w:rFonts w:ascii="Times New Roman" w:hAnsi="Times New Roman" w:cs="Times New Roman"/>
          <w:sz w:val="24"/>
          <w:szCs w:val="24"/>
          <w:lang w:val="en-IN"/>
        </w:rPr>
        <w:fldChar w:fldCharType="separate"/>
      </w:r>
      <w:r w:rsidR="004C3E07" w:rsidRPr="004C3E07">
        <w:rPr>
          <w:rFonts w:ascii="Times New Roman" w:hAnsi="Times New Roman" w:cs="Times New Roman"/>
          <w:noProof/>
          <w:sz w:val="24"/>
          <w:szCs w:val="24"/>
          <w:lang w:val="en-IN"/>
        </w:rPr>
        <w:t>[58]</w:t>
      </w:r>
      <w:r w:rsidR="004C3E07">
        <w:rPr>
          <w:rFonts w:ascii="Times New Roman" w:hAnsi="Times New Roman" w:cs="Times New Roman"/>
          <w:sz w:val="24"/>
          <w:szCs w:val="24"/>
          <w:lang w:val="en-IN"/>
        </w:rPr>
        <w:fldChar w:fldCharType="end"/>
      </w:r>
      <w:r w:rsidR="004C3E07">
        <w:rPr>
          <w:rFonts w:ascii="Times New Roman" w:hAnsi="Times New Roman" w:cs="Times New Roman"/>
          <w:sz w:val="24"/>
          <w:szCs w:val="24"/>
          <w:lang w:val="en-IN"/>
        </w:rPr>
        <w:fldChar w:fldCharType="begin" w:fldLock="1"/>
      </w:r>
      <w:r w:rsidR="005E6D96">
        <w:rPr>
          <w:rFonts w:ascii="Times New Roman" w:hAnsi="Times New Roman" w:cs="Times New Roman"/>
          <w:sz w:val="24"/>
          <w:szCs w:val="24"/>
          <w:lang w:val="en-IN"/>
        </w:rPr>
        <w:instrText>ADDIN CSL_CITATION {"citationItems":[{"id":"ITEM-1","itemData":{"DOI":"10.1007/S11356-015-4332-Y","ISSN":"1614-7499","PMID":"25787219","abstract":"Studying plastic characteristics in the marine environment is important to better understand interaction between plastics and the environment. In the present study, high-density polyethylene (HDPE), polyethylene terephalate (PET), and polyvinyl chloride (PVC) samples were collected from the coastal environment in order to study their surface properties. Surface properties such as surface functional groups, surface topography, point of zero charge, and color change are important factors that change during degradation. Eroded HDPE demonstrated an altered surface topography and color and new functional groups. Eroded PET surface was uneven, yellow, and occasionally, colonized by microbes. A decrease in Fourier transform infrared (FTIR) peaks was observed for eroded PET suggesting that degradation had occurred. For eroded PVC, its surface became more lamellar and a new FTIR peak was observed. These surface properties were obtained due to degradation and could be used to explain the interaction between plastics, microbes, and pollutants.","author":[{"dropping-particle":"","family":"Fotopoulou","given":"Kalliopi N.","non-dropping-particle":"","parse-names":false,"suffix":""},{"dropping-particle":"","family":"Karapanagioti","given":"Hrissi K.","non-dropping-particle":"","parse-names":false,"suffix":""}],"container-title":"Environmental Science and Pollution Research 2015 22:14","id":"ITEM-1","issue":"14","issued":{"date-parts":[["2015","3","20"]]},"page":"11022-11032","publisher":"Springer","title":"Surface properties of beached plastics","type":"article-journal","volume":"22"},"uris":["http://www.mendeley.com/documents/?uuid=b3eead99-7de6-3545-9102-3971124e9bb4"]}],"mendeley":{"formattedCitation":"[59]","plainTextFormattedCitation":"[59]","previouslyFormattedCitation":"[59]"},"properties":{"noteIndex":0},"schema":"https://github.com/citation-style-language/schema/raw/master/csl-citation.json"}</w:instrText>
      </w:r>
      <w:r w:rsidR="004C3E07">
        <w:rPr>
          <w:rFonts w:ascii="Times New Roman" w:hAnsi="Times New Roman" w:cs="Times New Roman"/>
          <w:sz w:val="24"/>
          <w:szCs w:val="24"/>
          <w:lang w:val="en-IN"/>
        </w:rPr>
        <w:fldChar w:fldCharType="separate"/>
      </w:r>
      <w:r w:rsidR="004C3E07" w:rsidRPr="004C3E07">
        <w:rPr>
          <w:rFonts w:ascii="Times New Roman" w:hAnsi="Times New Roman" w:cs="Times New Roman"/>
          <w:noProof/>
          <w:sz w:val="24"/>
          <w:szCs w:val="24"/>
          <w:lang w:val="en-IN"/>
        </w:rPr>
        <w:t>[59]</w:t>
      </w:r>
      <w:r w:rsidR="004C3E07">
        <w:rPr>
          <w:rFonts w:ascii="Times New Roman" w:hAnsi="Times New Roman" w:cs="Times New Roman"/>
          <w:sz w:val="24"/>
          <w:szCs w:val="24"/>
          <w:lang w:val="en-IN"/>
        </w:rPr>
        <w:fldChar w:fldCharType="end"/>
      </w:r>
      <w:r w:rsidR="00104BD2" w:rsidRPr="00104BD2">
        <w:rPr>
          <w:rFonts w:ascii="Times New Roman" w:hAnsi="Times New Roman" w:cs="Times New Roman"/>
          <w:sz w:val="24"/>
          <w:szCs w:val="24"/>
          <w:lang w:val="en-IN"/>
        </w:rPr>
        <w:t>.</w:t>
      </w:r>
    </w:p>
    <w:p w:rsidR="003E7776" w:rsidRDefault="00634AEC"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3.6 </w:t>
      </w:r>
      <w:r w:rsidR="003E7776">
        <w:rPr>
          <w:rFonts w:ascii="Times New Roman" w:hAnsi="Times New Roman" w:cs="Times New Roman"/>
          <w:sz w:val="24"/>
          <w:szCs w:val="24"/>
          <w:lang w:val="en-IN"/>
        </w:rPr>
        <w:t>Mechanical properties</w:t>
      </w:r>
    </w:p>
    <w:p w:rsidR="005E6D96" w:rsidRDefault="003E7776" w:rsidP="00033960">
      <w:pPr>
        <w:tabs>
          <w:tab w:val="left" w:pos="5414"/>
        </w:tabs>
        <w:jc w:val="both"/>
        <w:rPr>
          <w:rFonts w:ascii="Times New Roman" w:hAnsi="Times New Roman" w:cs="Times New Roman"/>
          <w:sz w:val="24"/>
          <w:szCs w:val="24"/>
          <w:lang w:val="en-IN"/>
        </w:rPr>
      </w:pPr>
      <w:r w:rsidRPr="003E7776">
        <w:rPr>
          <w:rFonts w:ascii="Times New Roman" w:hAnsi="Times New Roman" w:cs="Times New Roman"/>
          <w:sz w:val="24"/>
          <w:szCs w:val="24"/>
          <w:lang w:val="en-IN"/>
        </w:rPr>
        <w:t>The chemical and physicochemical properties of plastics, like molecular weight, crystallinity, cross-lin</w:t>
      </w:r>
      <w:r>
        <w:rPr>
          <w:rFonts w:ascii="Times New Roman" w:hAnsi="Times New Roman" w:cs="Times New Roman"/>
          <w:sz w:val="24"/>
          <w:szCs w:val="24"/>
          <w:lang w:val="en-IN"/>
        </w:rPr>
        <w:t>king, and additives, affect the</w:t>
      </w:r>
      <w:r w:rsidRPr="003E7776">
        <w:rPr>
          <w:rFonts w:ascii="Times New Roman" w:hAnsi="Times New Roman" w:cs="Times New Roman"/>
          <w:sz w:val="24"/>
          <w:szCs w:val="24"/>
          <w:lang w:val="en-IN"/>
        </w:rPr>
        <w:t> m</w:t>
      </w:r>
      <w:r>
        <w:rPr>
          <w:rFonts w:ascii="Times New Roman" w:hAnsi="Times New Roman" w:cs="Times New Roman"/>
          <w:sz w:val="24"/>
          <w:szCs w:val="24"/>
          <w:lang w:val="en-IN"/>
        </w:rPr>
        <w:t>echanical properties of plastic. As a result,</w:t>
      </w:r>
      <w:r w:rsidR="00793504">
        <w:rPr>
          <w:rFonts w:ascii="Times New Roman" w:hAnsi="Times New Roman" w:cs="Times New Roman"/>
          <w:sz w:val="24"/>
          <w:szCs w:val="24"/>
          <w:lang w:val="en-IN"/>
        </w:rPr>
        <w:t xml:space="preserve"> due to </w:t>
      </w:r>
      <w:r>
        <w:rPr>
          <w:rFonts w:ascii="Times New Roman" w:hAnsi="Times New Roman" w:cs="Times New Roman"/>
          <w:sz w:val="24"/>
          <w:szCs w:val="24"/>
          <w:lang w:val="en-IN"/>
        </w:rPr>
        <w:t xml:space="preserve">the </w:t>
      </w:r>
      <w:r w:rsidR="00793504">
        <w:rPr>
          <w:rFonts w:ascii="Times New Roman" w:hAnsi="Times New Roman" w:cs="Times New Roman"/>
          <w:sz w:val="24"/>
          <w:szCs w:val="24"/>
          <w:lang w:val="en-IN"/>
        </w:rPr>
        <w:t>decline in the mentioned properties causes</w:t>
      </w:r>
      <w:r w:rsidR="005E6D96">
        <w:rPr>
          <w:rFonts w:ascii="Times New Roman" w:hAnsi="Times New Roman" w:cs="Times New Roman"/>
          <w:sz w:val="24"/>
          <w:szCs w:val="24"/>
          <w:lang w:val="en-IN"/>
        </w:rPr>
        <w:t xml:space="preserve"> direct</w:t>
      </w:r>
      <w:r w:rsidR="00793504">
        <w:rPr>
          <w:rFonts w:ascii="Times New Roman" w:hAnsi="Times New Roman" w:cs="Times New Roman"/>
          <w:sz w:val="24"/>
          <w:szCs w:val="24"/>
          <w:lang w:val="en-IN"/>
        </w:rPr>
        <w:t xml:space="preserve"> </w:t>
      </w:r>
      <w:r w:rsidR="005E6D96">
        <w:rPr>
          <w:rFonts w:ascii="Times New Roman" w:hAnsi="Times New Roman" w:cs="Times New Roman"/>
          <w:sz w:val="24"/>
          <w:szCs w:val="24"/>
          <w:lang w:val="en-IN"/>
        </w:rPr>
        <w:t xml:space="preserve">deterioration of </w:t>
      </w:r>
      <w:r w:rsidR="005E6D96" w:rsidRPr="003E7776">
        <w:rPr>
          <w:rFonts w:ascii="Times New Roman" w:hAnsi="Times New Roman" w:cs="Times New Roman"/>
          <w:sz w:val="24"/>
          <w:szCs w:val="24"/>
          <w:lang w:val="en-IN"/>
        </w:rPr>
        <w:t>mechanical properties</w:t>
      </w:r>
      <w:r w:rsidR="005E6D96">
        <w:rPr>
          <w:rFonts w:ascii="Times New Roman" w:hAnsi="Times New Roman" w:cs="Times New Roman"/>
          <w:sz w:val="24"/>
          <w:szCs w:val="24"/>
          <w:lang w:val="en-IN"/>
        </w:rPr>
        <w:t xml:space="preserve"> as well</w:t>
      </w:r>
      <w:r w:rsidR="005E6D96">
        <w:rPr>
          <w:rFonts w:ascii="Times New Roman" w:hAnsi="Times New Roman" w:cs="Times New Roman"/>
          <w:sz w:val="24"/>
          <w:szCs w:val="24"/>
          <w:lang w:val="en-IN"/>
        </w:rPr>
        <w:fldChar w:fldCharType="begin" w:fldLock="1"/>
      </w:r>
      <w:r w:rsidR="005E6D96">
        <w:rPr>
          <w:rFonts w:ascii="Times New Roman" w:hAnsi="Times New Roman" w:cs="Times New Roman"/>
          <w:sz w:val="24"/>
          <w:szCs w:val="24"/>
          <w:lang w:val="en-IN"/>
        </w:rPr>
        <w:instrText>ADDIN CSL_CITATION {"citationItems":[{"id":"ITEM-1","itemData":{"DOI":"10.1016/J.POLYMDEGRADSTAB.2019.01.021","ISSN":"0141-3910","abstract":"Ocean pollution by microplastics, i.e. small pieces of plastic of less than 5 mm, is one of the major concerns for the future of our planet. Secondary microplastics formation is due to fragmentation of macroplastic waste. This fragmentation can be attributed to environmental loadings such as waves, winds and tides, coupled with a change in mechanical properties of polymers induced by UV and seawater ageing. This study aims to characterize and understand changes in the mechanical behaviour of Polyethylene Terephthalate (PET) induced by hydrolysis, especially for high degradation levels. Thin films (200 μm) of PET were aged in water at temperatures from 110 °C to 80 °C for up to 150 days. Embrittlement occurs with chain scission during hydrolysis when molar mass of the polymer falls below 17 kg/mol. When the polymer is brittle, i.e. for high levels of degradation, the stress at break decreases linearly with the molar mass, and can be described by a simple mathematical expression.","author":[{"dropping-particle":"","family":"Arhant","given":"Mael","non-dropping-particle":"","parse-names":false,"suffix":""},{"dropping-particle":"","family":"Gall","given":"Maelenn","non-dropping-particle":"Le","parse-names":false,"suffix":""},{"dropping-particle":"","family":"Gac","given":"Pierre Yves","non-dropping-particle":"Le","parse-names":false,"suffix":""},{"dropping-particle":"","family":"Davies","given":"Peter","non-dropping-particle":"","parse-names":false,"suffix":""}],"container-title":"Polymer Degradation and Stability","id":"ITEM-1","issued":{"date-parts":[["2019","3","1"]]},"page":"175-182","publisher":"Elsevier","title":"Impact of hydrolytic degradation on mechanical properties of PET - Towards an understanding of microplastics formation","type":"article-journal","volume":"161"},"uris":["http://www.mendeley.com/documents/?uuid=98f030c3-ee53-3220-883c-344772182d21"]}],"mendeley":{"formattedCitation":"[60]","plainTextFormattedCitation":"[60]","previouslyFormattedCitation":"[60]"},"properties":{"noteIndex":0},"schema":"https://github.com/citation-style-language/schema/raw/master/csl-citation.json"}</w:instrText>
      </w:r>
      <w:r w:rsidR="005E6D96">
        <w:rPr>
          <w:rFonts w:ascii="Times New Roman" w:hAnsi="Times New Roman" w:cs="Times New Roman"/>
          <w:sz w:val="24"/>
          <w:szCs w:val="24"/>
          <w:lang w:val="en-IN"/>
        </w:rPr>
        <w:fldChar w:fldCharType="separate"/>
      </w:r>
      <w:r w:rsidR="005E6D96" w:rsidRPr="005E6D96">
        <w:rPr>
          <w:rFonts w:ascii="Times New Roman" w:hAnsi="Times New Roman" w:cs="Times New Roman"/>
          <w:noProof/>
          <w:sz w:val="24"/>
          <w:szCs w:val="24"/>
          <w:lang w:val="en-IN"/>
        </w:rPr>
        <w:t>[60]</w:t>
      </w:r>
      <w:r w:rsidR="005E6D96">
        <w:rPr>
          <w:rFonts w:ascii="Times New Roman" w:hAnsi="Times New Roman" w:cs="Times New Roman"/>
          <w:sz w:val="24"/>
          <w:szCs w:val="24"/>
          <w:lang w:val="en-IN"/>
        </w:rPr>
        <w:fldChar w:fldCharType="end"/>
      </w:r>
      <w:r w:rsidR="005E6D96">
        <w:rPr>
          <w:rFonts w:ascii="Times New Roman" w:hAnsi="Times New Roman" w:cs="Times New Roman"/>
          <w:sz w:val="24"/>
          <w:szCs w:val="24"/>
          <w:lang w:val="en-IN"/>
        </w:rPr>
        <w:fldChar w:fldCharType="begin" w:fldLock="1"/>
      </w:r>
      <w:r w:rsidR="00667475">
        <w:rPr>
          <w:rFonts w:ascii="Times New Roman" w:hAnsi="Times New Roman" w:cs="Times New Roman"/>
          <w:sz w:val="24"/>
          <w:szCs w:val="24"/>
          <w:lang w:val="en-IN"/>
        </w:rPr>
        <w:instrText>ADDIN CSL_CITATION {"citationItems":[{"id":"ITEM-1","itemData":{"DOI":"10.1016/J.SBSPRO.2015.06.302","ISSN":"1877-0428","abstract":"This study deals with the photodegradation of polyethylene films for greenhouse covering. The UV range of solar light appears as the most deleterious factor of plastic degradation in outdoor exposure. The reasons of this photosensitivity are structural defects which are light absorbing. The use of FTIR as an investigation tools has revealed that the material reacts with surrounding oxygen via a photooxidation process. Although, the photochemical process is quite complex it appears through this study than crosslinking and chain scissions are the most important events taking place during ageing These two key reactions change irremediably the average molecular weight affecting thus drastically the mechanical properties and reducing in the same way the service life time of the films.","author":[{"dropping-particle":"","family":"Adelhafidi","given":"A.","non-dropping-particle":"","parse-names":false,"suffix":""},{"dropping-particle":"","family":"Babaghayou","given":"I.M.","non-dropping-particle":"","parse-names":false,"suffix":""},{"dropping-particle":"","family":"Chabira","given":"S.F.","non-dropping-particle":"","parse-names":false,"suffix":""},{"dropping-particle":"","family":"Sebaa","given":"M.","non-dropping-particle":"","parse-names":false,"suffix":""}],"container-title":"Procedia - Social and Behavioral Sciences","id":"ITEM-1","issued":{"date-parts":[["2015","7","3"]]},"page":"2210-2217","publisher":"Elsevier","title":"Impact of Solar Radiation Effects on the Physicochemical Properties of Polyethylene (PE) Plastic Film","type":"article-journal","volume":"195"},"uris":["http://www.mendeley.com/documents/?uuid=530b7d00-2e3f-37f9-ba0b-fe6815a51bc4"]}],"mendeley":{"formattedCitation":"[61]","plainTextFormattedCitation":"[61]","previouslyFormattedCitation":"[61]"},"properties":{"noteIndex":0},"schema":"https://github.com/citation-style-language/schema/raw/master/csl-citation.json"}</w:instrText>
      </w:r>
      <w:r w:rsidR="005E6D96">
        <w:rPr>
          <w:rFonts w:ascii="Times New Roman" w:hAnsi="Times New Roman" w:cs="Times New Roman"/>
          <w:sz w:val="24"/>
          <w:szCs w:val="24"/>
          <w:lang w:val="en-IN"/>
        </w:rPr>
        <w:fldChar w:fldCharType="separate"/>
      </w:r>
      <w:r w:rsidR="005E6D96" w:rsidRPr="005E6D96">
        <w:rPr>
          <w:rFonts w:ascii="Times New Roman" w:hAnsi="Times New Roman" w:cs="Times New Roman"/>
          <w:noProof/>
          <w:sz w:val="24"/>
          <w:szCs w:val="24"/>
          <w:lang w:val="en-IN"/>
        </w:rPr>
        <w:t>[61]</w:t>
      </w:r>
      <w:r w:rsidR="005E6D96">
        <w:rPr>
          <w:rFonts w:ascii="Times New Roman" w:hAnsi="Times New Roman" w:cs="Times New Roman"/>
          <w:sz w:val="24"/>
          <w:szCs w:val="24"/>
          <w:lang w:val="en-IN"/>
        </w:rPr>
        <w:fldChar w:fldCharType="end"/>
      </w:r>
      <w:r w:rsidR="005E6D96" w:rsidRPr="003E7776">
        <w:rPr>
          <w:rFonts w:ascii="Times New Roman" w:hAnsi="Times New Roman" w:cs="Times New Roman"/>
          <w:sz w:val="24"/>
          <w:szCs w:val="24"/>
          <w:lang w:val="en-IN"/>
        </w:rPr>
        <w:t>.</w:t>
      </w:r>
      <w:r w:rsidR="00667475" w:rsidRPr="00667475">
        <w:t xml:space="preserve"> </w:t>
      </w:r>
      <w:r w:rsidR="00667475" w:rsidRPr="00667475">
        <w:rPr>
          <w:rFonts w:ascii="Times New Roman" w:hAnsi="Times New Roman" w:cs="Times New Roman"/>
          <w:sz w:val="24"/>
          <w:szCs w:val="24"/>
          <w:lang w:val="en-IN"/>
        </w:rPr>
        <w:t>Typically, mechanical qualities are assessed using an Instron universal materials testing machine in accordance with ASTM and ISO standards</w:t>
      </w:r>
      <w:r w:rsidR="00667475">
        <w:rPr>
          <w:rFonts w:ascii="Times New Roman" w:hAnsi="Times New Roman" w:cs="Times New Roman"/>
          <w:sz w:val="24"/>
          <w:szCs w:val="24"/>
          <w:lang w:val="en-IN"/>
        </w:rPr>
        <w:fldChar w:fldCharType="begin" w:fldLock="1"/>
      </w:r>
      <w:r w:rsidR="00A93132">
        <w:rPr>
          <w:rFonts w:ascii="Times New Roman" w:hAnsi="Times New Roman" w:cs="Times New Roman"/>
          <w:sz w:val="24"/>
          <w:szCs w:val="24"/>
          <w:lang w:val="en-IN"/>
        </w:rPr>
        <w:instrText>ADDIN CSL_CITATION {"citationItems":[{"id":"ITEM-1","itemData":{"DOI":"10.1016/B978-0-323-22108-5.00003-5","ISBN":"978-0-323-22108-5","abstract":"This chapter focuses on the basics of plastic properties, including film properties. It is in several major parts. Covered first are the physical properties of plastics such as dimensional stability when exposed to heat, friction, color, gloss, haze, and yellowing. The mechanical testing of plastics is covered next. This includes tensile, shear, and flexural properties, folding, puncture, impact, and tear. Nonaging thermal properties are then discussed such as melt index and glass transition temperature.","author":[{"dropping-particle":"","family":"McKeen","given":"Laurence W.","non-dropping-particle":"","parse-names":false,"suffix":""}],"container-title":"The Effect of Long Term Thermal Exposure on Plastics and Elastomers","id":"ITEM-1","issued":{"date-parts":[["2014","1","1"]]},"page":"43-71","publisher":"William Andrew Publishing","title":"Introduction to the Physical, Mechanical, and Thermal Properties of Plastics and Elastomers","type":"article-journal"},"uris":["http://www.mendeley.com/documents/?uuid=f9b1172c-f0ec-3264-bcc1-abb7a6fb4616"]}],"mendeley":{"formattedCitation":"[52]","plainTextFormattedCitation":"[52]","previouslyFormattedCitation":"[52]"},"properties":{"noteIndex":0},"schema":"https://github.com/citation-style-language/schema/raw/master/csl-citation.json"}</w:instrText>
      </w:r>
      <w:r w:rsidR="00667475">
        <w:rPr>
          <w:rFonts w:ascii="Times New Roman" w:hAnsi="Times New Roman" w:cs="Times New Roman"/>
          <w:sz w:val="24"/>
          <w:szCs w:val="24"/>
          <w:lang w:val="en-IN"/>
        </w:rPr>
        <w:fldChar w:fldCharType="separate"/>
      </w:r>
      <w:r w:rsidR="00667475" w:rsidRPr="00667475">
        <w:rPr>
          <w:rFonts w:ascii="Times New Roman" w:hAnsi="Times New Roman" w:cs="Times New Roman"/>
          <w:noProof/>
          <w:sz w:val="24"/>
          <w:szCs w:val="24"/>
          <w:lang w:val="en-IN"/>
        </w:rPr>
        <w:t>[52]</w:t>
      </w:r>
      <w:r w:rsidR="00667475">
        <w:rPr>
          <w:rFonts w:ascii="Times New Roman" w:hAnsi="Times New Roman" w:cs="Times New Roman"/>
          <w:sz w:val="24"/>
          <w:szCs w:val="24"/>
          <w:lang w:val="en-IN"/>
        </w:rPr>
        <w:fldChar w:fldCharType="end"/>
      </w:r>
      <w:r w:rsidR="00667475" w:rsidRPr="00667475">
        <w:rPr>
          <w:rFonts w:ascii="Times New Roman" w:hAnsi="Times New Roman" w:cs="Times New Roman"/>
          <w:sz w:val="24"/>
          <w:szCs w:val="24"/>
          <w:lang w:val="en-IN"/>
        </w:rPr>
        <w:t>.</w:t>
      </w:r>
    </w:p>
    <w:p w:rsidR="00667475" w:rsidRDefault="00634AEC"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3.7 </w:t>
      </w:r>
      <w:r w:rsidR="00667475">
        <w:rPr>
          <w:rFonts w:ascii="Times New Roman" w:hAnsi="Times New Roman" w:cs="Times New Roman"/>
          <w:sz w:val="24"/>
          <w:szCs w:val="24"/>
          <w:lang w:val="en-IN"/>
        </w:rPr>
        <w:t>Weight loss and gas evolution</w:t>
      </w:r>
    </w:p>
    <w:p w:rsidR="00667475" w:rsidRPr="00A93132" w:rsidRDefault="00667475" w:rsidP="00033960">
      <w:pPr>
        <w:tabs>
          <w:tab w:val="left" w:pos="5414"/>
        </w:tabs>
        <w:jc w:val="both"/>
        <w:rPr>
          <w:rFonts w:ascii="Times New Roman" w:hAnsi="Times New Roman" w:cs="Times New Roman"/>
          <w:sz w:val="24"/>
          <w:szCs w:val="24"/>
          <w:lang w:val="en-IN"/>
        </w:rPr>
      </w:pPr>
      <w:r w:rsidRPr="00667475">
        <w:rPr>
          <w:rFonts w:ascii="Times New Roman" w:hAnsi="Times New Roman" w:cs="Times New Roman"/>
          <w:sz w:val="24"/>
          <w:szCs w:val="24"/>
          <w:lang w:val="en-IN"/>
        </w:rPr>
        <w:t xml:space="preserve">Under various environmental conditions, plastics can degrade and lose all </w:t>
      </w:r>
      <w:r>
        <w:rPr>
          <w:rFonts w:ascii="Times New Roman" w:hAnsi="Times New Roman" w:cs="Times New Roman"/>
          <w:sz w:val="24"/>
          <w:szCs w:val="24"/>
          <w:lang w:val="en-IN"/>
        </w:rPr>
        <w:t>of their mass, converting into CO</w:t>
      </w:r>
      <w:r>
        <w:rPr>
          <w:rFonts w:ascii="Times New Roman" w:hAnsi="Times New Roman" w:cs="Times New Roman"/>
          <w:sz w:val="24"/>
          <w:szCs w:val="24"/>
          <w:vertAlign w:val="subscript"/>
          <w:lang w:val="en-IN"/>
        </w:rPr>
        <w:t>2</w:t>
      </w:r>
      <w:r>
        <w:rPr>
          <w:rFonts w:ascii="Times New Roman" w:hAnsi="Times New Roman" w:cs="Times New Roman"/>
          <w:sz w:val="24"/>
          <w:szCs w:val="24"/>
          <w:lang w:val="en-IN"/>
        </w:rPr>
        <w:t xml:space="preserve"> or CH</w:t>
      </w:r>
      <w:r>
        <w:rPr>
          <w:rFonts w:ascii="Times New Roman" w:hAnsi="Times New Roman" w:cs="Times New Roman"/>
          <w:sz w:val="24"/>
          <w:szCs w:val="24"/>
          <w:vertAlign w:val="subscript"/>
          <w:lang w:val="en-IN"/>
        </w:rPr>
        <w:t>4.</w:t>
      </w:r>
      <w:r w:rsidR="00A93132" w:rsidRPr="00A93132">
        <w:t xml:space="preserve"> </w:t>
      </w:r>
      <w:r w:rsidR="00A93132" w:rsidRPr="00A93132">
        <w:rPr>
          <w:rFonts w:ascii="Times New Roman" w:hAnsi="Times New Roman" w:cs="Times New Roman"/>
          <w:sz w:val="24"/>
          <w:szCs w:val="24"/>
          <w:lang w:val="en-IN"/>
        </w:rPr>
        <w:t>Additionally, total organic organic carbon (TOC) measurement using a TOC analyzer, which detects the concentration of organic car</w:t>
      </w:r>
      <w:r w:rsidR="00A93132">
        <w:rPr>
          <w:rFonts w:ascii="Times New Roman" w:hAnsi="Times New Roman" w:cs="Times New Roman"/>
          <w:sz w:val="24"/>
          <w:szCs w:val="24"/>
          <w:lang w:val="en-IN"/>
        </w:rPr>
        <w:t>bon in a sample by analysing CO</w:t>
      </w:r>
      <w:r w:rsidR="00A93132">
        <w:rPr>
          <w:rFonts w:ascii="Times New Roman" w:hAnsi="Times New Roman" w:cs="Times New Roman"/>
          <w:sz w:val="24"/>
          <w:szCs w:val="24"/>
          <w:vertAlign w:val="subscript"/>
          <w:lang w:val="en-IN"/>
        </w:rPr>
        <w:t>2</w:t>
      </w:r>
      <w:r w:rsidR="00A93132" w:rsidRPr="00A93132">
        <w:rPr>
          <w:rFonts w:ascii="Times New Roman" w:hAnsi="Times New Roman" w:cs="Times New Roman"/>
          <w:sz w:val="24"/>
          <w:szCs w:val="24"/>
          <w:lang w:val="en-IN"/>
        </w:rPr>
        <w:t xml:space="preserve"> produced by combustion, can represent weight loss indirectly</w:t>
      </w:r>
      <w:r w:rsidR="00A93132">
        <w:rPr>
          <w:rFonts w:ascii="Times New Roman" w:hAnsi="Times New Roman" w:cs="Times New Roman"/>
          <w:sz w:val="24"/>
          <w:szCs w:val="24"/>
          <w:lang w:val="en-IN"/>
        </w:rPr>
        <w:t>.</w:t>
      </w:r>
      <w:r w:rsidR="00A93132" w:rsidRPr="00A93132">
        <w:t xml:space="preserve"> </w:t>
      </w:r>
      <w:r w:rsidR="00A93132" w:rsidRPr="00A93132">
        <w:rPr>
          <w:rFonts w:ascii="Times New Roman" w:hAnsi="Times New Roman" w:cs="Times New Roman"/>
          <w:sz w:val="24"/>
          <w:szCs w:val="24"/>
          <w:lang w:val="en-IN"/>
        </w:rPr>
        <w:t>Mineralization of plastics and the release of additives both have the potential to cause weight loss. Weight loss may not be sufficient to demonstrate mineralization</w:t>
      </w:r>
      <w:r w:rsidR="00AF7BF0">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146/ANNUREV-MARINE-010419-010633","ISSN":"19410611","PMID":"31226027","abstract":"We have known for more than 45 years that microplastics in the ocean are carriers of microbially dominated assemblages. However, only recently has the role of microbial interactions with microplastics in marine ecosystems been investigated in detail. Research in this field has focused on three main areas: (a) the establishment of plastic-specific biofilms (the so-called plastisphere); (b) enrichment of pathogenic bacteria, particularly members of the genus Vibrio, coupled to a vector function of microplastics; and (c) the microbial degradation of microplastics in the marine environment. Nevertheless, the relationships between marine microorganisms and microplastics remain unclear. In this review, we deduce from the current literature, new comparative analyses, and considerations of microbial adaptation concerning plastic degradation that interactions between microorganisms and microplastic particles should have rather limited effects on the ocean ecosystems. The majority of microorganisms growing on microplastics seem to belong to opportunistic colonists that do not distinguish between natural and artificial surfaces. Thus, microplastics do not pose a higher risk than natural particles to higher life forms by potentially harboring pathogenic bacteria. On the other hand, microplastics in the ocean represent recalcitrant substances for microorganisms that are insufficient to support prokaryotic metabolism and will probably not be microbially degraded in any period of time relevant to human society. Because we cannot remove microplastics from the ocean, proactive action regarding research on plastic alternatives and strategies to prevent plastic entering the environment should be taken promptly.","author":[{"dropping-particle":"","family":"Oberbeckmann","given":"Sonja","non-dropping-particle":"","parse-names":false,"suffix":""},{"dropping-particle":"","family":"Labrenz","given":"Matthias","non-dropping-particle":"","parse-names":false,"suffix":""}],"container-title":"Annual Review of Marine Science","id":"ITEM-1","issued":{"date-parts":[["2020","1","3"]]},"page":"209-232","publisher":"Annual Reviews Inc.","title":"Marine Microbial Assemblages on Microplastics: Diversity, Adaptation, and Role in Degradation","type":"article-journal","volume":"12"},"uris":["http://www.mendeley.com/documents/?uuid=48e80ef3-bfe5-3ac4-b123-6a7e4c13c42e"]}],"mendeley":{"formattedCitation":"[62]","plainTextFormattedCitation":"[62]","previouslyFormattedCitation":"[62]"},"properties":{"noteIndex":0},"schema":"https://github.com/citation-style-language/schema/raw/master/csl-citation.json"}</w:instrText>
      </w:r>
      <w:r w:rsidR="00AF7BF0">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62]</w:t>
      </w:r>
      <w:r w:rsidR="00AF7BF0">
        <w:rPr>
          <w:rFonts w:ascii="Times New Roman" w:hAnsi="Times New Roman" w:cs="Times New Roman"/>
          <w:sz w:val="24"/>
          <w:szCs w:val="24"/>
          <w:lang w:val="en-IN"/>
        </w:rPr>
        <w:fldChar w:fldCharType="end"/>
      </w:r>
      <w:r w:rsidR="00A93132" w:rsidRPr="00A93132">
        <w:rPr>
          <w:rFonts w:ascii="Times New Roman" w:hAnsi="Times New Roman" w:cs="Times New Roman"/>
          <w:sz w:val="24"/>
          <w:szCs w:val="24"/>
          <w:lang w:val="en-IN"/>
        </w:rPr>
        <w:t>.</w:t>
      </w:r>
      <w:r w:rsidR="00AF7BF0" w:rsidRPr="00AF7BF0">
        <w:t xml:space="preserve"> </w:t>
      </w:r>
      <w:r w:rsidR="00AF7BF0" w:rsidRPr="00AF7BF0">
        <w:rPr>
          <w:rFonts w:ascii="Times New Roman" w:hAnsi="Times New Roman" w:cs="Times New Roman"/>
          <w:sz w:val="24"/>
          <w:szCs w:val="24"/>
          <w:lang w:val="en-IN"/>
        </w:rPr>
        <w:t>While CH4 is often studied using GC, CO2 can be detected using GC or a respirometry device with an infrared detector.</w:t>
      </w:r>
    </w:p>
    <w:p w:rsidR="00BF7636" w:rsidRPr="00BF7636" w:rsidRDefault="00BF7636" w:rsidP="00BF7636">
      <w:pPr>
        <w:pStyle w:val="ListParagraph"/>
        <w:numPr>
          <w:ilvl w:val="0"/>
          <w:numId w:val="4"/>
        </w:numPr>
        <w:tabs>
          <w:tab w:val="left" w:pos="5414"/>
        </w:tabs>
        <w:jc w:val="both"/>
        <w:rPr>
          <w:rFonts w:ascii="Times New Roman" w:hAnsi="Times New Roman" w:cs="Times New Roman"/>
          <w:sz w:val="24"/>
          <w:szCs w:val="24"/>
          <w:lang w:val="en-IN"/>
        </w:rPr>
      </w:pPr>
      <w:r w:rsidRPr="00BF7636">
        <w:rPr>
          <w:rFonts w:ascii="Times New Roman" w:hAnsi="Times New Roman" w:cs="Times New Roman"/>
          <w:sz w:val="24"/>
          <w:szCs w:val="24"/>
          <w:lang w:val="en-IN"/>
        </w:rPr>
        <w:t>BIODEGRADATION OF PLASTIC</w:t>
      </w:r>
    </w:p>
    <w:p w:rsidR="009F1E54" w:rsidRDefault="00295313" w:rsidP="00033960">
      <w:pPr>
        <w:tabs>
          <w:tab w:val="left" w:pos="5414"/>
        </w:tabs>
        <w:jc w:val="both"/>
        <w:rPr>
          <w:rFonts w:ascii="Times New Roman" w:hAnsi="Times New Roman" w:cs="Times New Roman"/>
          <w:sz w:val="24"/>
          <w:szCs w:val="24"/>
          <w:lang w:val="en-IN"/>
        </w:rPr>
      </w:pPr>
      <w:r w:rsidRPr="00295313">
        <w:rPr>
          <w:rFonts w:ascii="Times New Roman" w:hAnsi="Times New Roman" w:cs="Times New Roman"/>
          <w:sz w:val="24"/>
          <w:szCs w:val="24"/>
          <w:lang w:val="en-IN"/>
        </w:rPr>
        <w:t>Biodegradation is the term for any physical and chemical modification of a material brought on by the activity of microorganisms. Bacteria, actinomycetes, and fungi, among other microorganisms, degrade natural and synthetic plastics.</w:t>
      </w:r>
      <w:r w:rsidRPr="00295313">
        <w:t xml:space="preserve"> </w:t>
      </w:r>
      <w:r w:rsidRPr="00295313">
        <w:rPr>
          <w:rFonts w:ascii="Times New Roman" w:hAnsi="Times New Roman" w:cs="Times New Roman"/>
          <w:sz w:val="24"/>
          <w:szCs w:val="24"/>
          <w:lang w:val="en-IN"/>
        </w:rPr>
        <w:t>The polymer's origin, chemical structure, and environmental conditions all have an impact on how quickly it degrades.</w:t>
      </w:r>
      <w:r w:rsidR="004108E3" w:rsidRPr="004108E3">
        <w:t xml:space="preserve"> </w:t>
      </w:r>
      <w:r w:rsidR="004108E3" w:rsidRPr="004108E3">
        <w:rPr>
          <w:rFonts w:ascii="Times New Roman" w:hAnsi="Times New Roman" w:cs="Times New Roman"/>
          <w:sz w:val="24"/>
          <w:szCs w:val="24"/>
          <w:lang w:val="en-IN"/>
        </w:rPr>
        <w:t>Chemical composition, generation, storage and processing characteristics, ageing,</w:t>
      </w:r>
      <w:r w:rsidR="004108E3">
        <w:rPr>
          <w:rFonts w:ascii="Times New Roman" w:hAnsi="Times New Roman" w:cs="Times New Roman"/>
          <w:sz w:val="24"/>
          <w:szCs w:val="24"/>
          <w:lang w:val="en-IN"/>
        </w:rPr>
        <w:t xml:space="preserve"> and application conditions all</w:t>
      </w:r>
      <w:r w:rsidR="004108E3" w:rsidRPr="004108E3">
        <w:rPr>
          <w:rFonts w:ascii="Times New Roman" w:hAnsi="Times New Roman" w:cs="Times New Roman"/>
          <w:sz w:val="24"/>
          <w:szCs w:val="24"/>
          <w:lang w:val="en-IN"/>
        </w:rPr>
        <w:t> affect the mechanical nature of biodegradable substances.</w:t>
      </w:r>
      <w:r w:rsidR="004108E3" w:rsidRPr="004108E3">
        <w:t xml:space="preserve"> </w:t>
      </w:r>
      <w:r w:rsidR="004108E3" w:rsidRPr="004108E3">
        <w:rPr>
          <w:rFonts w:ascii="Times New Roman" w:hAnsi="Times New Roman" w:cs="Times New Roman"/>
          <w:sz w:val="24"/>
          <w:szCs w:val="24"/>
          <w:lang w:val="en-IN"/>
        </w:rPr>
        <w:t>Plastics are usually aerobically degraded in nature, anaerobically degraded in sediments and landfills, and partially aerobically degraded in compost and soil.</w:t>
      </w:r>
      <w:r w:rsidR="003B1351" w:rsidRPr="003B1351">
        <w:t xml:space="preserve"> </w:t>
      </w:r>
      <w:r w:rsidR="003B1351" w:rsidRPr="003B1351">
        <w:rPr>
          <w:rFonts w:ascii="Times New Roman" w:hAnsi="Times New Roman" w:cs="Times New Roman"/>
          <w:sz w:val="24"/>
          <w:szCs w:val="24"/>
          <w:lang w:val="en-IN"/>
        </w:rPr>
        <w:t>Aerobic biodegradation produces carbon dioxide and water, whereas anaerobic biodegradation generates carbon dioxide, water, and methane</w:t>
      </w:r>
      <w:r w:rsidR="003B1351">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S0045-6535(03)00750-1","ISSN":"0045-6535","PMID":"14575734","abstract":"Degradabilities of four kinds of commercial biodegradable plastics (BPs), polyhydroxybutyrate and hydroxyvalerate (PHBV) plastic, polycaprolactone plastic (PCL), blend of starch and polyvinyl alcohol (SPVA) plastic and cellulose acetate (CA) plastic were investigated in waste landfill model reactors that were operated as anaerobically and aerobically. The application of forced aeration to the landfill reactor for supplying aerobic condition could potentially stimulate polymer-degrading microorganisms. However, the individual degradation behavior of BPs under the aerobic condition was completely different. PCL, a chemically synthesized BP, showed film breakage under the both conditions, which may have contributed to a reduction in the waste volume regardless of aerobic or anaerobic conditions. Effective degradation of PHBV plastic was observed in the aerobic condition, though insufficient degradation was observed in the anaerobic condition. But the aeration did not contribute much to accelerate the volume reduction of SPVA plastic and CA plastic. It could be said that the recalcitrant portions of the plastics such as polyvinyl alcohol in SPVA plastic and the highly substituted CA in CA plastic prevented the BP from degradation. These results indicated existence of the great variations in the degradability of BPs in aerobic and anaerobic waste landfills, and suggest that suitable technologies for managing the waste landfill must be combined with utilization of BPs in order to enhance the reduction of waste volume in landfill sites. © 2003 Elsevier Ltd. All rights reserved.","author":[{"dropping-particle":"","family":"Ishigaki","given":"Tomonori","non-dropping-particle":"","parse-names":false,"suffix":""},{"dropping-particle":"","family":"Sugano","given":"Wataru","non-dropping-particle":"","parse-names":false,"suffix":""},{"dropping-particle":"","family":"Nakanishi","given":"Akane","non-dropping-particle":"","parse-names":false,"suffix":""},{"dropping-particle":"","family":"Tateda","given":"Masafumi","non-dropping-particle":"","parse-names":false,"suffix":""},{"dropping-particle":"","family":"Ike","given":"Michihiko","non-dropping-particle":"","parse-names":false,"suffix":""},{"dropping-particle":"","family":"Fujita","given":"Masanori","non-dropping-particle":"","parse-names":false,"suffix":""}],"container-title":"Chemosphere","id":"ITEM-1","issue":"3","issued":{"date-parts":[["2004"]]},"page":"225-233","publisher":"Chemosphere","title":"The degradability of biodegradable plastics in aerobic and anaerobic waste landfill model reactors","type":"article-journal","volume":"54"},"uris":["http://www.mendeley.com/documents/?uuid=af55f194-3a37-3d5f-a667-945ace6441ce"]}],"mendeley":{"formattedCitation":"[63]","plainTextFormattedCitation":"[63]","previouslyFormattedCitation":"[63]"},"properties":{"noteIndex":0},"schema":"https://github.com/citation-style-language/schema/raw/master/csl-citation.json"}</w:instrText>
      </w:r>
      <w:r w:rsidR="003B1351">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63]</w:t>
      </w:r>
      <w:r w:rsidR="003B1351">
        <w:rPr>
          <w:rFonts w:ascii="Times New Roman" w:hAnsi="Times New Roman" w:cs="Times New Roman"/>
          <w:sz w:val="24"/>
          <w:szCs w:val="24"/>
          <w:lang w:val="en-IN"/>
        </w:rPr>
        <w:fldChar w:fldCharType="end"/>
      </w:r>
      <w:r w:rsidR="003B1351" w:rsidRPr="003B1351">
        <w:rPr>
          <w:rFonts w:ascii="Times New Roman" w:hAnsi="Times New Roman" w:cs="Times New Roman"/>
          <w:sz w:val="24"/>
          <w:szCs w:val="24"/>
          <w:lang w:val="en-IN"/>
        </w:rPr>
        <w:t>.</w:t>
      </w:r>
    </w:p>
    <w:p w:rsidR="003B1351" w:rsidRDefault="00BF7636"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lastRenderedPageBreak/>
        <w:t xml:space="preserve">4.1 </w:t>
      </w:r>
      <w:r w:rsidR="003B1351">
        <w:rPr>
          <w:rFonts w:ascii="Times New Roman" w:hAnsi="Times New Roman" w:cs="Times New Roman"/>
          <w:sz w:val="24"/>
          <w:szCs w:val="24"/>
          <w:lang w:val="en-IN"/>
        </w:rPr>
        <w:t>Aerobic biodegradation</w:t>
      </w:r>
    </w:p>
    <w:p w:rsidR="003B1351" w:rsidRDefault="003B1351" w:rsidP="00033960">
      <w:pPr>
        <w:tabs>
          <w:tab w:val="left" w:pos="5414"/>
        </w:tabs>
        <w:jc w:val="both"/>
        <w:rPr>
          <w:rFonts w:ascii="Times New Roman" w:hAnsi="Times New Roman" w:cs="Times New Roman"/>
          <w:sz w:val="24"/>
          <w:szCs w:val="24"/>
          <w:lang w:val="en-IN"/>
        </w:rPr>
      </w:pPr>
      <w:r w:rsidRPr="003B1351">
        <w:rPr>
          <w:rFonts w:ascii="Times New Roman" w:hAnsi="Times New Roman" w:cs="Times New Roman"/>
          <w:sz w:val="24"/>
          <w:szCs w:val="24"/>
          <w:lang w:val="en-IN"/>
        </w:rPr>
        <w:t xml:space="preserve">Aerobic biodegradation, also known as aerobic respiration, is an important part of the natural attenuation of contaminants in many hazardous waste sites. Aerobic microbes break down organic chemicals into smaller organic compounds by using </w:t>
      </w:r>
      <w:r>
        <w:rPr>
          <w:rFonts w:ascii="Times New Roman" w:hAnsi="Times New Roman" w:cs="Times New Roman"/>
          <w:sz w:val="24"/>
          <w:szCs w:val="24"/>
          <w:lang w:val="en-IN"/>
        </w:rPr>
        <w:t xml:space="preserve">oxygen as an electron acceptor. </w:t>
      </w:r>
      <w:r w:rsidRPr="003B1351">
        <w:rPr>
          <w:rFonts w:ascii="Times New Roman" w:hAnsi="Times New Roman" w:cs="Times New Roman"/>
          <w:sz w:val="24"/>
          <w:szCs w:val="24"/>
          <w:lang w:val="en-IN"/>
        </w:rPr>
        <w:t>This process produces CO2 and water as by</w:t>
      </w:r>
      <w:r>
        <w:rPr>
          <w:rFonts w:ascii="Times New Roman" w:hAnsi="Times New Roman" w:cs="Times New Roman"/>
          <w:sz w:val="24"/>
          <w:szCs w:val="24"/>
          <w:lang w:val="en-IN"/>
        </w:rPr>
        <w:t xml:space="preserve"> </w:t>
      </w:r>
      <w:r w:rsidRPr="003B1351">
        <w:rPr>
          <w:rFonts w:ascii="Times New Roman" w:hAnsi="Times New Roman" w:cs="Times New Roman"/>
          <w:sz w:val="24"/>
          <w:szCs w:val="24"/>
          <w:lang w:val="en-IN"/>
        </w:rPr>
        <w:t>products</w:t>
      </w:r>
      <w:r w:rsidR="0080479F">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11356-018-1234-9","ISSN":"1614-7499","PMID":"29332271","abstract":"Plastic is a general term used for a wide range of high molecular weight organic polymers obtained mostly from the various hydrocarbon and petroleum derivatives. There is an ever-increasing trend towards the production and consumption of plastics due to their extensive industrial and domestic applications. However, a wide spectrum of these polymers is non-biodegradable with few exceptions. The extensive use of plastics, lack of waste management, and casual community behavior towards their proper disposal pose a significant threat to the environment. This has raised growing concerns among various stakeholders to devise policies and innovative strategies for plastic waste management, use of biodegradable polymers especially in packaging, and educating people for their proper disposal. Current polymer degradation strategies rely on chemical, thermal, photo, and biological procedures. In the presence of proper waste management strategies coupled with industrially controlled biodegradation facilities, the use of biodegradable plastics for some applications such as packaging or health industry is a promising and attractive option for economic, environmental, and health benefits. This review highlights the classification of plastics with special emphasis on biodegradable plastics and their rational use, the identified mechanisms of plastic biodegradation, the microorganisms involved in biodegradation, and the current insights into the research on biodegradable plastics. The review has also identified the research gaps in plastic biodegradation followed by future research directions.","author":[{"dropping-particle":"","family":"Ahmed","given":"Temoor","non-dropping-particle":"","parse-names":false,"suffix":""},{"dropping-particle":"","family":"Shahid","given":"Muhammad","non-dropping-particle":"","parse-names":false,"suffix":""},{"dropping-particle":"","family":"Azeem","given":"Farrukh","non-dropping-particle":"","parse-names":false,"suffix":""},{"dropping-particle":"","family":"Rasul","given":"Ijaz","non-dropping-particle":"","parse-names":false,"suffix":""},{"dropping-particle":"","family":"Shah","given":"Asad Ali","non-dropping-particle":"","parse-names":false,"suffix":""},{"dropping-particle":"","family":"Noman","given":"Muhammad","non-dropping-particle":"","parse-names":false,"suffix":""},{"dropping-particle":"","family":"Hameed","given":"Amir","non-dropping-particle":"","parse-names":false,"suffix":""},{"dropping-particle":"","family":"Manzoor","given":"Natasha","non-dropping-particle":"","parse-names":false,"suffix":""},{"dropping-particle":"","family":"Manzoor","given":"Irfan","non-dropping-particle":"","parse-names":false,"suffix":""},{"dropping-particle":"","family":"Muhammad","given":"Sher","non-dropping-particle":"","parse-names":false,"suffix":""}],"container-title":"Environmental Science and Pollution Research 2018 25:8","id":"ITEM-1","issue":"8","issued":{"date-parts":[["2018","1","13"]]},"page":"7287-7298","publisher":"Springer","title":"Biodegradation of plastics: current scenario and future prospects for environmental safety","type":"article-journal","volume":"25"},"uris":["http://www.mendeley.com/documents/?uuid=265e015f-85de-32b9-802c-22ef906dc7a7"]}],"mendeley":{"formattedCitation":"[64]","plainTextFormattedCitation":"[64]","previouslyFormattedCitation":"[64]"},"properties":{"noteIndex":0},"schema":"https://github.com/citation-style-language/schema/raw/master/csl-citation.json"}</w:instrText>
      </w:r>
      <w:r w:rsidR="0080479F">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64]</w:t>
      </w:r>
      <w:r w:rsidR="0080479F">
        <w:rPr>
          <w:rFonts w:ascii="Times New Roman" w:hAnsi="Times New Roman" w:cs="Times New Roman"/>
          <w:sz w:val="24"/>
          <w:szCs w:val="24"/>
          <w:lang w:val="en-IN"/>
        </w:rPr>
        <w:fldChar w:fldCharType="end"/>
      </w:r>
      <w:r w:rsidRPr="003B1351">
        <w:rPr>
          <w:rFonts w:ascii="Times New Roman" w:hAnsi="Times New Roman" w:cs="Times New Roman"/>
          <w:sz w:val="24"/>
          <w:szCs w:val="24"/>
          <w:lang w:val="en-IN"/>
        </w:rPr>
        <w:t>.</w:t>
      </w:r>
    </w:p>
    <w:p w:rsidR="0080479F" w:rsidRDefault="00BF7636"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4.2 </w:t>
      </w:r>
      <w:r w:rsidR="0080479F">
        <w:rPr>
          <w:rFonts w:ascii="Times New Roman" w:hAnsi="Times New Roman" w:cs="Times New Roman"/>
          <w:sz w:val="24"/>
          <w:szCs w:val="24"/>
          <w:lang w:val="en-IN"/>
        </w:rPr>
        <w:t>Anaerobic biodegradation</w:t>
      </w:r>
    </w:p>
    <w:p w:rsidR="0080479F" w:rsidRDefault="0080479F" w:rsidP="00242BCF">
      <w:pPr>
        <w:tabs>
          <w:tab w:val="left" w:pos="5414"/>
        </w:tabs>
        <w:spacing w:after="120"/>
        <w:jc w:val="both"/>
        <w:rPr>
          <w:rFonts w:ascii="Times New Roman" w:hAnsi="Times New Roman" w:cs="Times New Roman"/>
          <w:sz w:val="24"/>
          <w:szCs w:val="24"/>
          <w:lang w:val="en-IN"/>
        </w:rPr>
      </w:pPr>
      <w:r w:rsidRPr="0080479F">
        <w:rPr>
          <w:rFonts w:ascii="Times New Roman" w:hAnsi="Times New Roman" w:cs="Times New Roman"/>
          <w:sz w:val="24"/>
          <w:szCs w:val="24"/>
          <w:lang w:val="en-IN"/>
        </w:rPr>
        <w:t>Oxygen is not required for the breakdown of compounds by microorganisms in anaerobic biodegradation.   In place of oxygen, anaerobic bacteria use nitrate, iron, sulphate, manganese, and CO2 as electron acceptors to disaggregate organic compounds into simpler molecules.</w:t>
      </w:r>
    </w:p>
    <w:p w:rsidR="006E6DD2" w:rsidRDefault="0033002E" w:rsidP="00242BCF">
      <w:pPr>
        <w:tabs>
          <w:tab w:val="left" w:pos="5414"/>
        </w:tabs>
        <w:spacing w:after="120"/>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71904" behindDoc="0" locked="0" layoutInCell="1" allowOverlap="1">
                <wp:simplePos x="0" y="0"/>
                <wp:positionH relativeFrom="column">
                  <wp:posOffset>2240915</wp:posOffset>
                </wp:positionH>
                <wp:positionV relativeFrom="paragraph">
                  <wp:posOffset>2263775</wp:posOffset>
                </wp:positionV>
                <wp:extent cx="1202055" cy="513715"/>
                <wp:effectExtent l="12065" t="6985" r="5080" b="12700"/>
                <wp:wrapNone/>
                <wp:docPr id="4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055" cy="513715"/>
                        </a:xfrm>
                        <a:prstGeom prst="rect">
                          <a:avLst/>
                        </a:prstGeom>
                        <a:solidFill>
                          <a:srgbClr val="FFFFFF"/>
                        </a:solidFill>
                        <a:ln w="9525">
                          <a:solidFill>
                            <a:srgbClr val="000000"/>
                          </a:solidFill>
                          <a:miter lim="800000"/>
                          <a:headEnd/>
                          <a:tailEnd/>
                        </a:ln>
                      </wps:spPr>
                      <wps:txbx>
                        <w:txbxContent>
                          <w:p w:rsidR="005E34DB" w:rsidRPr="00341B61" w:rsidRDefault="005E34DB">
                            <w:pPr>
                              <w:rPr>
                                <w:lang w:val="en-IN"/>
                              </w:rPr>
                            </w:pPr>
                            <w:r>
                              <w:rPr>
                                <w:lang w:val="en-IN"/>
                              </w:rPr>
                              <w:t>CO</w:t>
                            </w:r>
                            <w:r>
                              <w:rPr>
                                <w:vertAlign w:val="subscript"/>
                                <w:lang w:val="en-IN"/>
                              </w:rPr>
                              <w:t xml:space="preserve">2, </w:t>
                            </w:r>
                            <w:r>
                              <w:rPr>
                                <w:lang w:val="en-IN"/>
                              </w:rPr>
                              <w:t>H</w:t>
                            </w:r>
                            <w:r>
                              <w:rPr>
                                <w:vertAlign w:val="subscript"/>
                                <w:lang w:val="en-IN"/>
                              </w:rPr>
                              <w:t>2</w:t>
                            </w:r>
                            <w:r>
                              <w:rPr>
                                <w:lang w:val="en-IN"/>
                              </w:rPr>
                              <w:t>O, other metabolic produc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3" o:spid="_x0000_s1040" style="position:absolute;left:0;text-align:left;margin-left:176.45pt;margin-top:178.25pt;width:94.65pt;height:40.4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">
                <v:textbox>
                  <w:txbxContent>
                    <w:p w:rsidR="005E34DB" w:rsidRPr="00341B61" w:rsidRDefault="005E34DB">
                      <w:pPr>
                        <w:rPr>
                          <w:lang w:val="en-IN"/>
                        </w:rPr>
                      </w:pPr>
                      <w:r>
                        <w:rPr>
                          <w:lang w:val="en-IN"/>
                        </w:rPr>
                        <w:t>CO</w:t>
                      </w:r>
                      <w:r>
                        <w:rPr>
                          <w:vertAlign w:val="subscript"/>
                          <w:lang w:val="en-IN"/>
                        </w:rPr>
                        <w:t xml:space="preserve">2, </w:t>
                      </w:r>
                      <w:r>
                        <w:rPr>
                          <w:lang w:val="en-IN"/>
                        </w:rPr>
                        <w:t>H</w:t>
                      </w:r>
                      <w:r>
                        <w:rPr>
                          <w:vertAlign w:val="subscript"/>
                          <w:lang w:val="en-IN"/>
                        </w:rPr>
                        <w:t>2</w:t>
                      </w:r>
                      <w:r>
                        <w:rPr>
                          <w:lang w:val="en-IN"/>
                        </w:rPr>
                        <w:t>O, other metabolic products</w:t>
                      </w:r>
                    </w:p>
                  </w:txbxContent>
                </v:textbox>
              </v:rect>
            </w:pict>
          </mc:Fallback>
        </mc:AlternateContent>
      </w:r>
      <w:r w:rsidR="006E6DD2" w:rsidRPr="006E6DD2">
        <w:rPr>
          <w:rFonts w:ascii="Times New Roman" w:hAnsi="Times New Roman" w:cs="Times New Roman"/>
          <w:sz w:val="24"/>
          <w:szCs w:val="24"/>
          <w:lang w:val="en-IN"/>
        </w:rPr>
        <w:t>Since polymer molecules are long and insoluble in water, microorganisms are unable to transport them directly through their oute</w:t>
      </w:r>
      <w:r w:rsidR="006E6DD2">
        <w:rPr>
          <w:rFonts w:ascii="Times New Roman" w:hAnsi="Times New Roman" w:cs="Times New Roman"/>
          <w:sz w:val="24"/>
          <w:szCs w:val="24"/>
          <w:lang w:val="en-IN"/>
        </w:rPr>
        <w:t>r cell membranes into the cells</w:t>
      </w:r>
      <w:r w:rsidR="006E6DD2" w:rsidRPr="006E6DD2">
        <w:rPr>
          <w:rFonts w:ascii="Times New Roman" w:hAnsi="Times New Roman" w:cs="Times New Roman"/>
          <w:sz w:val="24"/>
          <w:szCs w:val="24"/>
          <w:lang w:val="en-IN"/>
        </w:rPr>
        <w:t> </w:t>
      </w:r>
      <w:r w:rsidR="006E6DD2">
        <w:rPr>
          <w:rFonts w:ascii="Times New Roman" w:hAnsi="Times New Roman" w:cs="Times New Roman"/>
          <w:sz w:val="24"/>
          <w:szCs w:val="24"/>
          <w:lang w:val="en-IN"/>
        </w:rPr>
        <w:t>(</w:t>
      </w:r>
      <w:r w:rsidR="006E6DD2" w:rsidRPr="006E6DD2">
        <w:rPr>
          <w:rFonts w:ascii="Times New Roman" w:hAnsi="Times New Roman" w:cs="Times New Roman"/>
          <w:sz w:val="24"/>
          <w:szCs w:val="24"/>
          <w:lang w:val="en-IN"/>
        </w:rPr>
        <w:t>where most biochemical processes occur).</w:t>
      </w:r>
      <w:r w:rsidR="006E6DD2" w:rsidRPr="006E6DD2">
        <w:t xml:space="preserve"> </w:t>
      </w:r>
      <w:r w:rsidR="006E6DD2" w:rsidRPr="006E6DD2">
        <w:rPr>
          <w:rFonts w:ascii="Times New Roman" w:hAnsi="Times New Roman" w:cs="Times New Roman"/>
          <w:sz w:val="24"/>
          <w:szCs w:val="24"/>
          <w:lang w:val="en-IN"/>
        </w:rPr>
        <w:t>Microbes developed a strategy to use such materials as a carbon and energy source by excreting extracellular enzymes that help depolymerize these polymers outside the cells</w:t>
      </w:r>
      <w:r w:rsidR="00531933">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S0964-8305(02)00177-4","ISSN":"0964-8305","abstract":"Biodeterioration of polymeric materials affect a wide range of industries. Degradability of polymeric materials is a function of the structures of polymeric materials, the presence of degradative microbial population and the environmental conditions that encourage microbial growth. Our understanding of polymer degradation has been advanced in recent years, but the subject is still inadequately addressed. This is clearly indicated by the lack of information available on biodeterioration of polymeric materials, particularly the mechanisms involved and the microorganisms participated. In this review, polymers are treated according to their origin and biodegradability, and grouped as biopolymer, chemically modified natural polymers and recalcitrant polymers. Selective examples are used to illustrate the mechanisms and microorganisms involved in degradation of specific polymeric materials, and detection methods used for degradation and deterioration tests are discussed. In addition, new detection techniques and preventive measures are also presented. © 2003 Elsevier Ltd. All rights reserved.","author":[{"dropping-particle":"","family":"Gu","given":"Ji Dong","non-dropping-particle":"","parse-names":false,"suffix":""}],"container-title":"International Biodeterioration &amp; Biodegradation","id":"ITEM-1","issue":"2","issued":{"date-parts":[["2003","9","1"]]},"page":"69-91","publisher":"Elsevier","title":"Microbiological deterioration and degradation of synthetic polymeric materials: recent research advances","type":"article-journal","volume":"52"},"uris":["http://www.mendeley.com/documents/?uuid=08f5c98e-f909-3548-917c-2a6bf052dfc4"]}],"mendeley":{"formattedCitation":"[65]","plainTextFormattedCitation":"[65]","previouslyFormattedCitation":"[65]"},"properties":{"noteIndex":0},"schema":"https://github.com/citation-style-language/schema/raw/master/csl-citation.json"}</w:instrText>
      </w:r>
      <w:r w:rsidR="00531933">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65]</w:t>
      </w:r>
      <w:r w:rsidR="00531933">
        <w:rPr>
          <w:rFonts w:ascii="Times New Roman" w:hAnsi="Times New Roman" w:cs="Times New Roman"/>
          <w:sz w:val="24"/>
          <w:szCs w:val="24"/>
          <w:lang w:val="en-IN"/>
        </w:rPr>
        <w:fldChar w:fldCharType="end"/>
      </w:r>
      <w:r w:rsidR="006E6DD2">
        <w:rPr>
          <w:rFonts w:ascii="Times New Roman" w:hAnsi="Times New Roman" w:cs="Times New Roman"/>
          <w:sz w:val="24"/>
          <w:szCs w:val="24"/>
          <w:lang w:val="en-IN"/>
        </w:rPr>
        <w:t>.</w:t>
      </w:r>
      <w:r w:rsidR="00A31CF9" w:rsidRPr="00A31CF9">
        <w:t xml:space="preserve"> </w:t>
      </w:r>
      <w:r w:rsidR="00A31CF9" w:rsidRPr="00A31CF9">
        <w:rPr>
          <w:rFonts w:ascii="Times New Roman" w:hAnsi="Times New Roman" w:cs="Times New Roman"/>
          <w:sz w:val="24"/>
          <w:szCs w:val="24"/>
          <w:lang w:val="en-IN"/>
        </w:rPr>
        <w:t xml:space="preserve">Depolymerize enzymes, both extracellular and intracellular, play an active role in the biological degradation of polymers. Microbial exoenzymes degrade complex polymers, producing short chains or smaller molecules such as </w:t>
      </w:r>
      <w:r w:rsidR="00A31CF9">
        <w:rPr>
          <w:rFonts w:ascii="Times New Roman" w:hAnsi="Times New Roman" w:cs="Times New Roman"/>
          <w:sz w:val="24"/>
          <w:szCs w:val="24"/>
          <w:lang w:val="en-IN"/>
        </w:rPr>
        <w:t>dimers, monomers and oligomers.</w:t>
      </w:r>
      <w:r w:rsidR="00A31CF9" w:rsidRPr="00A31CF9">
        <w:t xml:space="preserve"> </w:t>
      </w:r>
      <w:r w:rsidR="00A31CF9" w:rsidRPr="00A31CF9">
        <w:rPr>
          <w:rFonts w:ascii="Times New Roman" w:hAnsi="Times New Roman" w:cs="Times New Roman"/>
          <w:sz w:val="24"/>
          <w:szCs w:val="24"/>
          <w:lang w:val="en-IN"/>
        </w:rPr>
        <w:t>These molecules can be employed as carbon a</w:t>
      </w:r>
      <w:r w:rsidR="00A31CF9">
        <w:rPr>
          <w:rFonts w:ascii="Times New Roman" w:hAnsi="Times New Roman" w:cs="Times New Roman"/>
          <w:sz w:val="24"/>
          <w:szCs w:val="24"/>
          <w:lang w:val="en-IN"/>
        </w:rPr>
        <w:t xml:space="preserve">nd energy sources because they </w:t>
      </w:r>
      <w:r w:rsidR="00A31CF9" w:rsidRPr="00A31CF9">
        <w:rPr>
          <w:rFonts w:ascii="Times New Roman" w:hAnsi="Times New Roman" w:cs="Times New Roman"/>
          <w:sz w:val="24"/>
          <w:szCs w:val="24"/>
          <w:lang w:val="en-IN"/>
        </w:rPr>
        <w:t>so</w:t>
      </w:r>
      <w:r w:rsidR="00531933">
        <w:rPr>
          <w:rFonts w:ascii="Times New Roman" w:hAnsi="Times New Roman" w:cs="Times New Roman"/>
          <w:sz w:val="24"/>
          <w:szCs w:val="24"/>
          <w:lang w:val="en-IN"/>
        </w:rPr>
        <w:t xml:space="preserve">luble in water, being small and </w:t>
      </w:r>
      <w:r w:rsidR="00531933" w:rsidRPr="00A31CF9">
        <w:rPr>
          <w:rFonts w:ascii="Times New Roman" w:hAnsi="Times New Roman" w:cs="Times New Roman"/>
          <w:sz w:val="24"/>
          <w:szCs w:val="24"/>
          <w:lang w:val="en-IN"/>
        </w:rPr>
        <w:t>passes</w:t>
      </w:r>
      <w:r w:rsidR="00A31CF9" w:rsidRPr="00A31CF9">
        <w:rPr>
          <w:rFonts w:ascii="Times New Roman" w:hAnsi="Times New Roman" w:cs="Times New Roman"/>
          <w:sz w:val="24"/>
          <w:szCs w:val="24"/>
          <w:lang w:val="en-IN"/>
        </w:rPr>
        <w:t> through semi-permeable bacterial outer membranes.</w:t>
      </w:r>
      <w:r w:rsidR="00A31CF9" w:rsidRPr="00A31CF9">
        <w:t xml:space="preserve"> </w:t>
      </w:r>
      <w:r w:rsidR="00A31CF9" w:rsidRPr="00A31CF9">
        <w:rPr>
          <w:rFonts w:ascii="Times New Roman" w:hAnsi="Times New Roman" w:cs="Times New Roman"/>
          <w:sz w:val="24"/>
          <w:szCs w:val="24"/>
          <w:lang w:val="en-IN"/>
        </w:rPr>
        <w:t>Depolymerization is the preliminary step in the breakdown of polymers, while mineralization is the final step in the breakdown when the end products are inorganic species (such as CO2, H2O, or CH4)</w:t>
      </w:r>
      <w:r w:rsidR="00531933">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S0964-8305(02)00177-4","ISSN":"0964-8305","abstract":"Biodeterioration of polymeric materials affect a wide range of industries. Degradability of polymeric materials is a function of the structures of polymeric materials, the presence of degradative microbial population and the environmental conditions that encourage microbial growth. Our understanding of polymer degradation has been advanced in recent years, but the subject is still inadequately addressed. This is clearly indicated by the lack of information available on biodeterioration of polymeric materials, particularly the mechanisms involved and the microorganisms participated. In this review, polymers are treated according to their origin and biodegradability, and grouped as biopolymer, chemically modified natural polymers and recalcitrant polymers. Selective examples are used to illustrate the mechanisms and microorganisms involved in degradation of specific polymeric materials, and detection methods used for degradation and deterioration tests are discussed. In addition, new detection techniques and preventive measures are also presented. © 2003 Elsevier Ltd. All rights reserved.","author":[{"dropping-particle":"","family":"Gu","given":"Ji Dong","non-dropping-particle":"","parse-names":false,"suffix":""}],"container-title":"International Biodeterioration &amp; Biodegradation","id":"ITEM-1","issue":"2","issued":{"date-parts":[["2003","9","1"]]},"page":"69-91","publisher":"Elsevier","title":"Microbiological deterioration and degradation of synthetic polymeric materials: recent research advances","type":"article-journal","volume":"52"},"uris":["http://www.mendeley.com/documents/?uuid=08f5c98e-f909-3548-917c-2a6bf052dfc4"]}],"mendeley":{"formattedCitation":"[65]","plainTextFormattedCitation":"[65]","previouslyFormattedCitation":"[65]"},"properties":{"noteIndex":0},"schema":"https://github.com/citation-style-language/schema/raw/master/csl-citation.json"}</w:instrText>
      </w:r>
      <w:r w:rsidR="00531933">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65]</w:t>
      </w:r>
      <w:r w:rsidR="00531933">
        <w:rPr>
          <w:rFonts w:ascii="Times New Roman" w:hAnsi="Times New Roman" w:cs="Times New Roman"/>
          <w:sz w:val="24"/>
          <w:szCs w:val="24"/>
          <w:lang w:val="en-IN"/>
        </w:rPr>
        <w:fldChar w:fldCharType="end"/>
      </w:r>
      <w:r w:rsidR="00A31CF9" w:rsidRPr="00A31CF9">
        <w:rPr>
          <w:rFonts w:ascii="Times New Roman" w:hAnsi="Times New Roman" w:cs="Times New Roman"/>
          <w:sz w:val="24"/>
          <w:szCs w:val="24"/>
          <w:lang w:val="en-IN"/>
        </w:rPr>
        <w:t>.</w:t>
      </w:r>
    </w:p>
    <w:p w:rsidR="00BF7636" w:rsidRDefault="00BF7636" w:rsidP="00033960">
      <w:pPr>
        <w:tabs>
          <w:tab w:val="left" w:pos="5414"/>
        </w:tabs>
        <w:jc w:val="both"/>
        <w:rPr>
          <w:rFonts w:ascii="Times New Roman" w:hAnsi="Times New Roman" w:cs="Times New Roman"/>
          <w:sz w:val="24"/>
          <w:szCs w:val="24"/>
          <w:lang w:val="en-IN"/>
        </w:rPr>
      </w:pPr>
    </w:p>
    <w:p w:rsidR="00BF7636"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72928" behindDoc="0" locked="0" layoutInCell="1" allowOverlap="1">
                <wp:simplePos x="0" y="0"/>
                <wp:positionH relativeFrom="column">
                  <wp:posOffset>4166870</wp:posOffset>
                </wp:positionH>
                <wp:positionV relativeFrom="paragraph">
                  <wp:posOffset>217805</wp:posOffset>
                </wp:positionV>
                <wp:extent cx="1316990" cy="676275"/>
                <wp:effectExtent l="13970" t="11430" r="12065" b="7620"/>
                <wp:wrapNone/>
                <wp:docPr id="42"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6990" cy="676275"/>
                        </a:xfrm>
                        <a:prstGeom prst="rect">
                          <a:avLst/>
                        </a:prstGeom>
                        <a:solidFill>
                          <a:srgbClr val="FFFFFF"/>
                        </a:solidFill>
                        <a:ln w="9525">
                          <a:solidFill>
                            <a:srgbClr val="000000"/>
                          </a:solidFill>
                          <a:miter lim="800000"/>
                          <a:headEnd/>
                          <a:tailEnd/>
                        </a:ln>
                      </wps:spPr>
                      <wps:txbx>
                        <w:txbxContent>
                          <w:p w:rsidR="005E34DB" w:rsidRPr="00341B61" w:rsidRDefault="005E34DB">
                            <w:pPr>
                              <w:rPr>
                                <w:lang w:val="en-IN"/>
                              </w:rPr>
                            </w:pPr>
                            <w:r>
                              <w:rPr>
                                <w:lang w:val="en-IN"/>
                              </w:rPr>
                              <w:t>Intermediates are assimilated into the cel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 o:spid="_x0000_s1041" style="position:absolute;left:0;text-align:left;margin-left:328.1pt;margin-top:17.15pt;width:103.7pt;height:53.2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">
                <v:textbox>
                  <w:txbxContent>
                    <w:p w:rsidR="005E34DB" w:rsidRPr="00341B61" w:rsidRDefault="005E34DB">
                      <w:pPr>
                        <w:rPr>
                          <w:lang w:val="en-IN"/>
                        </w:rPr>
                      </w:pPr>
                      <w:r>
                        <w:rPr>
                          <w:lang w:val="en-IN"/>
                        </w:rPr>
                        <w:t>Intermediates are assimilated into the cells</w:t>
                      </w:r>
                    </w:p>
                  </w:txbxContent>
                </v:textbox>
              </v:rect>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83168" behindDoc="0" locked="0" layoutInCell="1" allowOverlap="1">
                <wp:simplePos x="0" y="0"/>
                <wp:positionH relativeFrom="column">
                  <wp:posOffset>2760980</wp:posOffset>
                </wp:positionH>
                <wp:positionV relativeFrom="paragraph">
                  <wp:posOffset>217805</wp:posOffset>
                </wp:positionV>
                <wp:extent cx="162560" cy="346075"/>
                <wp:effectExtent l="17780" t="20955" r="19685" b="13970"/>
                <wp:wrapNone/>
                <wp:docPr id="41" name="AutoShap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560" cy="346075"/>
                        </a:xfrm>
                        <a:prstGeom prst="upArrow">
                          <a:avLst>
                            <a:gd name="adj1" fmla="val 50000"/>
                            <a:gd name="adj2" fmla="val 5322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E83A57"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86" o:spid="_x0000_s1026" type="#_x0000_t68" style="position:absolute;margin-left:217.4pt;margin-top:17.15pt;width:12.8pt;height:27.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">
                <v:textbox style="layout-flow:vertical-ideographic"/>
              </v:shape>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19680" behindDoc="0" locked="0" layoutInCell="1" allowOverlap="1">
                <wp:simplePos x="0" y="0"/>
                <wp:positionH relativeFrom="column">
                  <wp:posOffset>162560</wp:posOffset>
                </wp:positionH>
                <wp:positionV relativeFrom="paragraph">
                  <wp:posOffset>175260</wp:posOffset>
                </wp:positionV>
                <wp:extent cx="1510030" cy="499110"/>
                <wp:effectExtent l="10160" t="6985" r="13335" b="8255"/>
                <wp:wrapNone/>
                <wp:docPr id="40"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0030" cy="499110"/>
                        </a:xfrm>
                        <a:prstGeom prst="rect">
                          <a:avLst/>
                        </a:prstGeom>
                        <a:solidFill>
                          <a:srgbClr val="FFFFFF"/>
                        </a:solidFill>
                        <a:ln w="9525">
                          <a:solidFill>
                            <a:srgbClr val="000000"/>
                          </a:solidFill>
                          <a:miter lim="800000"/>
                          <a:headEnd/>
                          <a:tailEnd/>
                        </a:ln>
                      </wps:spPr>
                      <wps:txbx>
                        <w:txbxContent>
                          <w:p w:rsidR="005E34DB" w:rsidRPr="003E053D" w:rsidRDefault="005E34DB">
                            <w:pPr>
                              <w:rPr>
                                <w:lang w:val="en-IN"/>
                              </w:rPr>
                            </w:pPr>
                            <w:r>
                              <w:rPr>
                                <w:lang w:val="en-IN"/>
                              </w:rPr>
                              <w:t>Excretion of extracellular enzym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7" o:spid="_x0000_s1042" style="position:absolute;left:0;text-align:left;margin-left:12.8pt;margin-top:13.8pt;width:118.9pt;height:39.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">
                <v:textbox>
                  <w:txbxContent>
                    <w:p w:rsidR="005E34DB" w:rsidRPr="003E053D" w:rsidRDefault="005E34DB">
                      <w:pPr>
                        <w:rPr>
                          <w:lang w:val="en-IN"/>
                        </w:rPr>
                      </w:pPr>
                      <w:r>
                        <w:rPr>
                          <w:lang w:val="en-IN"/>
                        </w:rPr>
                        <w:t>Excretion of extracellular enzymes</w:t>
                      </w:r>
                    </w:p>
                  </w:txbxContent>
                </v:textbox>
              </v:rect>
            </w:pict>
          </mc:Fallback>
        </mc:AlternateContent>
      </w:r>
    </w:p>
    <w:p w:rsidR="00BF7636"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85216" behindDoc="0" locked="0" layoutInCell="1" allowOverlap="1">
                <wp:simplePos x="0" y="0"/>
                <wp:positionH relativeFrom="column">
                  <wp:posOffset>1795145</wp:posOffset>
                </wp:positionH>
                <wp:positionV relativeFrom="paragraph">
                  <wp:posOffset>234950</wp:posOffset>
                </wp:positionV>
                <wp:extent cx="512445" cy="424815"/>
                <wp:effectExtent l="13970" t="13970" r="16510" b="8890"/>
                <wp:wrapNone/>
                <wp:docPr id="39" name="AutoShap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24815"/>
                        </a:xfrm>
                        <a:prstGeom prst="curvedRightArrow">
                          <a:avLst>
                            <a:gd name="adj1" fmla="val 20000"/>
                            <a:gd name="adj2" fmla="val 40000"/>
                            <a:gd name="adj3" fmla="val 4020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E28A69"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utoShape 88" o:spid="_x0000_s1026" type="#_x0000_t102" style="position:absolute;margin-left:141.35pt;margin-top:18.5pt;width:40.35pt;height:33.4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"/>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84192" behindDoc="0" locked="0" layoutInCell="1" allowOverlap="1">
                <wp:simplePos x="0" y="0"/>
                <wp:positionH relativeFrom="column">
                  <wp:posOffset>3438525</wp:posOffset>
                </wp:positionH>
                <wp:positionV relativeFrom="paragraph">
                  <wp:posOffset>234950</wp:posOffset>
                </wp:positionV>
                <wp:extent cx="456565" cy="424815"/>
                <wp:effectExtent l="19050" t="13970" r="10160" b="8890"/>
                <wp:wrapNone/>
                <wp:docPr id="38" name="AutoShap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565" cy="424815"/>
                        </a:xfrm>
                        <a:prstGeom prst="curvedLeftArrow">
                          <a:avLst>
                            <a:gd name="adj1" fmla="val 20000"/>
                            <a:gd name="adj2" fmla="val 40000"/>
                            <a:gd name="adj3" fmla="val 3582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59AB56"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utoShape 87" o:spid="_x0000_s1026" type="#_x0000_t103" style="position:absolute;margin-left:270.75pt;margin-top:18.5pt;width:35.95pt;height:33.4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"/>
            </w:pict>
          </mc:Fallback>
        </mc:AlternateContent>
      </w:r>
    </w:p>
    <w:p w:rsidR="00BF7636"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73952" behindDoc="0" locked="0" layoutInCell="1" allowOverlap="1">
                <wp:simplePos x="0" y="0"/>
                <wp:positionH relativeFrom="column">
                  <wp:posOffset>4166870</wp:posOffset>
                </wp:positionH>
                <wp:positionV relativeFrom="paragraph">
                  <wp:posOffset>332105</wp:posOffset>
                </wp:positionV>
                <wp:extent cx="1316990" cy="841375"/>
                <wp:effectExtent l="13970" t="10795" r="12065" b="5080"/>
                <wp:wrapNone/>
                <wp:docPr id="37"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6990" cy="841375"/>
                        </a:xfrm>
                        <a:prstGeom prst="rect">
                          <a:avLst/>
                        </a:prstGeom>
                        <a:solidFill>
                          <a:srgbClr val="FFFFFF"/>
                        </a:solidFill>
                        <a:ln w="9525">
                          <a:solidFill>
                            <a:srgbClr val="000000"/>
                          </a:solidFill>
                          <a:miter lim="800000"/>
                          <a:headEnd/>
                          <a:tailEnd/>
                        </a:ln>
                      </wps:spPr>
                      <wps:txbx>
                        <w:txbxContent>
                          <w:p w:rsidR="005E34DB" w:rsidRPr="003E053D" w:rsidRDefault="005E34DB">
                            <w:pPr>
                              <w:rPr>
                                <w:lang w:val="en-IN"/>
                              </w:rPr>
                            </w:pPr>
                            <w:r>
                              <w:rPr>
                                <w:lang w:val="en-IN"/>
                              </w:rPr>
                              <w:t>Short degradation intermediates are dissolved into the mediu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43" style="position:absolute;left:0;text-align:left;margin-left:328.1pt;margin-top:26.15pt;width:103.7pt;height:66.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">
                <v:textbox>
                  <w:txbxContent>
                    <w:p w:rsidR="005E34DB" w:rsidRPr="003E053D" w:rsidRDefault="005E34DB">
                      <w:pPr>
                        <w:rPr>
                          <w:lang w:val="en-IN"/>
                        </w:rPr>
                      </w:pPr>
                      <w:r>
                        <w:rPr>
                          <w:lang w:val="en-IN"/>
                        </w:rPr>
                        <w:t>Short degradation intermediates are dissolved into the medium</w:t>
                      </w:r>
                    </w:p>
                  </w:txbxContent>
                </v:textbox>
              </v:rect>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82144" behindDoc="0" locked="0" layoutInCell="1" allowOverlap="1">
                <wp:simplePos x="0" y="0"/>
                <wp:positionH relativeFrom="column">
                  <wp:posOffset>2307590</wp:posOffset>
                </wp:positionH>
                <wp:positionV relativeFrom="paragraph">
                  <wp:posOffset>116840</wp:posOffset>
                </wp:positionV>
                <wp:extent cx="1130935" cy="295910"/>
                <wp:effectExtent l="12065" t="5080" r="9525" b="13335"/>
                <wp:wrapNone/>
                <wp:docPr id="36" name="AutoShap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0935" cy="295910"/>
                        </a:xfrm>
                        <a:prstGeom prst="plaque">
                          <a:avLst>
                            <a:gd name="adj" fmla="val 16667"/>
                          </a:avLst>
                        </a:prstGeom>
                        <a:solidFill>
                          <a:srgbClr val="FFFFFF"/>
                        </a:solidFill>
                        <a:ln w="9525">
                          <a:solidFill>
                            <a:srgbClr val="000000"/>
                          </a:solidFill>
                          <a:miter lim="800000"/>
                          <a:headEnd/>
                          <a:tailEnd/>
                        </a:ln>
                      </wps:spPr>
                      <wps:txbx>
                        <w:txbxContent>
                          <w:p w:rsidR="005E34DB" w:rsidRDefault="005E34DB">
                            <w:pPr>
                              <w:rPr>
                                <w:lang w:val="en-IN"/>
                              </w:rPr>
                            </w:pPr>
                            <w:r>
                              <w:rPr>
                                <w:lang w:val="en-IN"/>
                              </w:rPr>
                              <w:t>Microorganism</w:t>
                            </w:r>
                          </w:p>
                          <w:p w:rsidR="005E34DB" w:rsidRPr="00DB75EE" w:rsidRDefault="005E34DB">
                            <w:pPr>
                              <w:rPr>
                                <w:lang w:val="en-I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1" coordsize="21600,21600" o:spt="21" adj="3600" path="m@0,qy0@0l0@2qx@0,21600l@1,21600qy21600@2l21600@0qx@1,xe">
                <v:stroke joinstyle="miter"/>
                <v:formulas>
                  <v:f eqn="val #0"/>
                  <v:f eqn="sum width 0 #0"/>
                  <v:f eqn="sum height 0 #0"/>
                  <v:f eqn="prod @0 7071 10000"/>
                  <v:f eqn="sum width 0 @3"/>
                  <v:f eqn="sum height 0 @3"/>
                  <v:f eqn="val width"/>
                  <v:f eqn="val height"/>
                  <v:f eqn="prod width 1 2"/>
                  <v:f eqn="prod height 1 2"/>
                </v:formulas>
                <v:path gradientshapeok="t" limo="10800,10800" o:connecttype="custom" o:connectlocs="@8,0;0,@9;@8,@7;@6,@9" textboxrect="@3,@3,@4,@5"/>
                <v:handles>
                  <v:h position="#0,topLeft" switch="" xrange="0,10800"/>
                </v:handles>
              </v:shapetype>
              <v:shape id="AutoShape 85" o:spid="_x0000_s1044" type="#_x0000_t21" style="position:absolute;left:0;text-align:left;margin-left:181.7pt;margin-top:9.2pt;width:89.05pt;height:23.3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">
                <v:textbox>
                  <w:txbxContent>
                    <w:p w:rsidR="005E34DB" w:rsidRDefault="005E34DB">
                      <w:pPr>
                        <w:rPr>
                          <w:lang w:val="en-IN"/>
                        </w:rPr>
                      </w:pPr>
                      <w:r>
                        <w:rPr>
                          <w:lang w:val="en-IN"/>
                        </w:rPr>
                        <w:t>Microorganism</w:t>
                      </w:r>
                    </w:p>
                    <w:p w:rsidR="005E34DB" w:rsidRPr="00DB75EE" w:rsidRDefault="005E34DB">
                      <w:pPr>
                        <w:rPr>
                          <w:lang w:val="en-IN"/>
                        </w:rPr>
                      </w:pPr>
                    </w:p>
                  </w:txbxContent>
                </v:textbox>
              </v:shape>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76000" behindDoc="0" locked="0" layoutInCell="1" allowOverlap="1">
                <wp:simplePos x="0" y="0"/>
                <wp:positionH relativeFrom="column">
                  <wp:posOffset>229235</wp:posOffset>
                </wp:positionH>
                <wp:positionV relativeFrom="paragraph">
                  <wp:posOffset>237490</wp:posOffset>
                </wp:positionV>
                <wp:extent cx="1339850" cy="725170"/>
                <wp:effectExtent l="10160" t="11430" r="12065" b="6350"/>
                <wp:wrapNone/>
                <wp:docPr id="35"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9850" cy="725170"/>
                        </a:xfrm>
                        <a:prstGeom prst="rect">
                          <a:avLst/>
                        </a:prstGeom>
                        <a:solidFill>
                          <a:srgbClr val="FFFFFF"/>
                        </a:solidFill>
                        <a:ln w="9525">
                          <a:solidFill>
                            <a:srgbClr val="000000"/>
                          </a:solidFill>
                          <a:miter lim="800000"/>
                          <a:headEnd/>
                          <a:tailEnd/>
                        </a:ln>
                      </wps:spPr>
                      <wps:txbx>
                        <w:txbxContent>
                          <w:p w:rsidR="005E34DB" w:rsidRPr="003E053D" w:rsidRDefault="005E34DB">
                            <w:pPr>
                              <w:rPr>
                                <w:lang w:val="en-IN"/>
                              </w:rPr>
                            </w:pPr>
                            <w:r>
                              <w:rPr>
                                <w:lang w:val="en-IN"/>
                              </w:rPr>
                              <w:t>Surface attachment of enzymes and polymer cleav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8" o:spid="_x0000_s1045" style="position:absolute;left:0;text-align:left;margin-left:18.05pt;margin-top:18.7pt;width:105.5pt;height:57.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">
                <v:textbox>
                  <w:txbxContent>
                    <w:p w:rsidR="005E34DB" w:rsidRPr="003E053D" w:rsidRDefault="005E34DB">
                      <w:pPr>
                        <w:rPr>
                          <w:lang w:val="en-IN"/>
                        </w:rPr>
                      </w:pPr>
                      <w:r>
                        <w:rPr>
                          <w:lang w:val="en-IN"/>
                        </w:rPr>
                        <w:t>Surface attachment of enzymes and polymer cleavage.</w:t>
                      </w:r>
                    </w:p>
                  </w:txbxContent>
                </v:textbox>
              </v:rect>
            </w:pict>
          </mc:Fallback>
        </mc:AlternateContent>
      </w:r>
    </w:p>
    <w:p w:rsidR="00BF7636"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88288" behindDoc="0" locked="0" layoutInCell="1" allowOverlap="1">
                <wp:simplePos x="0" y="0"/>
                <wp:positionH relativeFrom="column">
                  <wp:posOffset>3176905</wp:posOffset>
                </wp:positionH>
                <wp:positionV relativeFrom="paragraph">
                  <wp:posOffset>240030</wp:posOffset>
                </wp:positionV>
                <wp:extent cx="183515" cy="551815"/>
                <wp:effectExtent l="62230" t="38100" r="11430" b="10160"/>
                <wp:wrapNone/>
                <wp:docPr id="34"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83515" cy="5518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C9DC95" id="AutoShape 92" o:spid="_x0000_s1026" type="#_x0000_t32" style="position:absolute;margin-left:250.15pt;margin-top:18.9pt;width:14.45pt;height:43.45pt;flip:x y;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">
                <v:stroke endarrow="block"/>
              </v:shape>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87264" behindDoc="0" locked="0" layoutInCell="1" allowOverlap="1">
                <wp:simplePos x="0" y="0"/>
                <wp:positionH relativeFrom="column">
                  <wp:posOffset>1666875</wp:posOffset>
                </wp:positionH>
                <wp:positionV relativeFrom="paragraph">
                  <wp:posOffset>218440</wp:posOffset>
                </wp:positionV>
                <wp:extent cx="128270" cy="415290"/>
                <wp:effectExtent l="9525" t="6985" r="62230" b="34925"/>
                <wp:wrapNone/>
                <wp:docPr id="33" name="AutoShap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270" cy="415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D1053D" id="AutoShape 91" o:spid="_x0000_s1026" type="#_x0000_t32" style="position:absolute;margin-left:131.25pt;margin-top:17.2pt;width:10.1pt;height:32.7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">
                <v:stroke endarrow="block"/>
              </v:shape>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86240" behindDoc="0" locked="0" layoutInCell="1" allowOverlap="1">
                <wp:simplePos x="0" y="0"/>
                <wp:positionH relativeFrom="column">
                  <wp:posOffset>2201545</wp:posOffset>
                </wp:positionH>
                <wp:positionV relativeFrom="paragraph">
                  <wp:posOffset>159385</wp:posOffset>
                </wp:positionV>
                <wp:extent cx="252730" cy="474345"/>
                <wp:effectExtent l="58420" t="5080" r="12700" b="44450"/>
                <wp:wrapNone/>
                <wp:docPr id="32"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52730" cy="474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425FDD" id="AutoShape 90" o:spid="_x0000_s1026" type="#_x0000_t32" style="position:absolute;margin-left:173.35pt;margin-top:12.55pt;width:19.9pt;height:37.35pt;flip:x;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">
                <v:stroke endarrow="block"/>
              </v:shape>
            </w:pict>
          </mc:Fallback>
        </mc:AlternateContent>
      </w:r>
    </w:p>
    <w:p w:rsidR="00BF7636"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89312" behindDoc="0" locked="0" layoutInCell="1" allowOverlap="1">
                <wp:simplePos x="0" y="0"/>
                <wp:positionH relativeFrom="column">
                  <wp:posOffset>3843655</wp:posOffset>
                </wp:positionH>
                <wp:positionV relativeFrom="paragraph">
                  <wp:posOffset>45720</wp:posOffset>
                </wp:positionV>
                <wp:extent cx="144780" cy="382270"/>
                <wp:effectExtent l="52705" t="10160" r="12065" b="36195"/>
                <wp:wrapNone/>
                <wp:docPr id="31" name="AutoShap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4780" cy="382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0F0A79" id="AutoShape 93" o:spid="_x0000_s1026" type="#_x0000_t32" style="position:absolute;margin-left:302.65pt;margin-top:3.6pt;width:11.4pt;height:30.1pt;flip:x;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">
                <v:stroke endarrow="block"/>
              </v:shape>
            </w:pict>
          </mc:Fallback>
        </mc:AlternateContent>
      </w:r>
    </w:p>
    <w:p w:rsidR="00341B61"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79072" behindDoc="0" locked="0" layoutInCell="1" allowOverlap="1">
                <wp:simplePos x="0" y="0"/>
                <wp:positionH relativeFrom="column">
                  <wp:posOffset>2454910</wp:posOffset>
                </wp:positionH>
                <wp:positionV relativeFrom="paragraph">
                  <wp:posOffset>273050</wp:posOffset>
                </wp:positionV>
                <wp:extent cx="665480" cy="489585"/>
                <wp:effectExtent l="6985" t="13335" r="13335" b="11430"/>
                <wp:wrapNone/>
                <wp:docPr id="30"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5480" cy="489585"/>
                        </a:xfrm>
                        <a:prstGeom prst="rect">
                          <a:avLst/>
                        </a:prstGeom>
                        <a:solidFill>
                          <a:srgbClr val="FFFFFF"/>
                        </a:solidFill>
                        <a:ln w="9525">
                          <a:solidFill>
                            <a:srgbClr val="000000"/>
                          </a:solidFill>
                          <a:miter lim="800000"/>
                          <a:headEnd/>
                          <a:tailEnd/>
                        </a:ln>
                      </wps:spPr>
                      <wps:txbx>
                        <w:txbxContent>
                          <w:p w:rsidR="005E34DB" w:rsidRPr="00E63F37" w:rsidRDefault="005E34DB">
                            <w:pPr>
                              <w:rPr>
                                <w:lang w:val="en-IN"/>
                              </w:rPr>
                            </w:pPr>
                            <w:r>
                              <w:rPr>
                                <w:lang w:val="en-IN"/>
                              </w:rPr>
                              <w:t>Surface ero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46" style="position:absolute;left:0;text-align:left;margin-left:193.3pt;margin-top:21.5pt;width:52.4pt;height:38.5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">
                <v:textbox>
                  <w:txbxContent>
                    <w:p w:rsidR="005E34DB" w:rsidRPr="00E63F37" w:rsidRDefault="005E34DB">
                      <w:pPr>
                        <w:rPr>
                          <w:lang w:val="en-IN"/>
                        </w:rPr>
                      </w:pPr>
                      <w:r>
                        <w:rPr>
                          <w:lang w:val="en-IN"/>
                        </w:rPr>
                        <w:t>Surface erosion</w:t>
                      </w:r>
                    </w:p>
                  </w:txbxContent>
                </v:textbox>
              </v:rect>
            </w:pict>
          </mc:Fallback>
        </mc:AlternateContent>
      </w:r>
      <w:r w:rsidR="00F05C5B">
        <w:rPr>
          <w:rFonts w:ascii="Times New Roman" w:hAnsi="Times New Roman" w:cs="Times New Roman"/>
          <w:noProof/>
          <w:sz w:val="24"/>
          <w:szCs w:val="24"/>
          <w:lang w:val="en-IN" w:eastAsia="en-IN"/>
        </w:rPr>
        <w:object w:dxaOrig="1440" w:dyaOrig="1440">
          <v:shape id="_x0000_s1119" type="#_x0000_t75" style="position:absolute;left:0;text-align:left;margin-left:259.1pt;margin-top:21.5pt;width:51.6pt;height:33.75pt;z-index:251790336;mso-position-horizontal-relative:text;mso-position-vertical-relative:text" filled="t" fillcolor="white [3212]" strokecolor="black [3213]">
            <v:imagedata r:id="rId22" o:title=""/>
          </v:shape>
          <o:OLEObject Type="Embed" ProgID="KingDrawXObject.Document" ShapeID="_x0000_s1119" DrawAspect="Content" ObjectID="_1739258280" r:id="rId23"/>
        </w:object>
      </w:r>
      <w:r>
        <w:rPr>
          <w:rFonts w:ascii="Times New Roman" w:hAnsi="Times New Roman" w:cs="Times New Roman"/>
          <w:noProof/>
          <w:sz w:val="24"/>
          <w:szCs w:val="24"/>
          <w:lang w:val="en-IN" w:eastAsia="en-IN"/>
        </w:rPr>
        <mc:AlternateContent>
          <mc:Choice Requires="wps">
            <w:drawing>
              <wp:anchor distT="0" distB="0" distL="114300" distR="114300" simplePos="0" relativeHeight="251778048" behindDoc="0" locked="0" layoutInCell="1" allowOverlap="1">
                <wp:simplePos x="0" y="0"/>
                <wp:positionH relativeFrom="column">
                  <wp:posOffset>1471930</wp:posOffset>
                </wp:positionH>
                <wp:positionV relativeFrom="paragraph">
                  <wp:posOffset>99695</wp:posOffset>
                </wp:positionV>
                <wp:extent cx="613410" cy="567055"/>
                <wp:effectExtent l="24130" t="20955" r="29210" b="21590"/>
                <wp:wrapNone/>
                <wp:docPr id="29" name="AutoShap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3410" cy="567055"/>
                        </a:xfrm>
                        <a:prstGeom prst="irregularSeal2">
                          <a:avLst/>
                        </a:prstGeom>
                        <a:solidFill>
                          <a:schemeClr val="accent2">
                            <a:lumMod val="40000"/>
                            <a:lumOff val="6000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A6533E" id="_x0000_t72" coordsize="21600,21600" o:spt="72" path="m11462,4342l9722,1887,8550,6382,4502,3625r870,4192l1172,8270r2763,3322l,12877r3330,2493l1285,17825r3520,415l4917,21600,7527,18125r1173,1587l9872,17370r1740,1472l12180,15935r2762,1435l14640,14350r4237,1282l16380,12310r1890,-1020l16985,9402,21600,6645,16380,6532,18007,3172,14525,5777,14790,xe">
                <v:stroke joinstyle="miter"/>
                <v:path gradientshapeok="t" o:connecttype="custom" o:connectlocs="9722,1887;0,12877;11612,18842;21600,6645" o:connectangles="270,180,90,0" textboxrect="5372,6382,14640,15935"/>
              </v:shapetype>
              <v:shape id="AutoShape 80" o:spid="_x0000_s1026" type="#_x0000_t72" style="position:absolute;margin-left:115.9pt;margin-top:7.85pt;width:48.3pt;height:44.6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" fillcolor="#e5b8b7 [1301]"/>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77024" behindDoc="0" locked="0" layoutInCell="1" allowOverlap="1">
                <wp:simplePos x="0" y="0"/>
                <wp:positionH relativeFrom="column">
                  <wp:posOffset>229235</wp:posOffset>
                </wp:positionH>
                <wp:positionV relativeFrom="paragraph">
                  <wp:posOffset>187960</wp:posOffset>
                </wp:positionV>
                <wp:extent cx="1339850" cy="267335"/>
                <wp:effectExtent l="10160" t="13970" r="12065" b="13970"/>
                <wp:wrapNone/>
                <wp:docPr id="28"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9850" cy="267335"/>
                        </a:xfrm>
                        <a:prstGeom prst="rect">
                          <a:avLst/>
                        </a:prstGeom>
                        <a:solidFill>
                          <a:srgbClr val="FFFFFF"/>
                        </a:solidFill>
                        <a:ln w="9525">
                          <a:solidFill>
                            <a:srgbClr val="000000"/>
                          </a:solidFill>
                          <a:miter lim="800000"/>
                          <a:headEnd/>
                          <a:tailEnd/>
                        </a:ln>
                      </wps:spPr>
                      <wps:txbx>
                        <w:txbxContent>
                          <w:p w:rsidR="005E34DB" w:rsidRPr="00E63F37" w:rsidRDefault="005E34DB">
                            <w:pPr>
                              <w:rPr>
                                <w:lang w:val="en-IN"/>
                              </w:rPr>
                            </w:pPr>
                            <w:r>
                              <w:rPr>
                                <w:lang w:val="en-IN"/>
                              </w:rPr>
                              <w:t>Extracellular enzym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47" style="position:absolute;left:0;text-align:left;margin-left:18.05pt;margin-top:14.8pt;width:105.5pt;height:21.0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">
                <v:textbox>
                  <w:txbxContent>
                    <w:p w:rsidR="005E34DB" w:rsidRPr="00E63F37" w:rsidRDefault="005E34DB">
                      <w:pPr>
                        <w:rPr>
                          <w:lang w:val="en-IN"/>
                        </w:rPr>
                      </w:pPr>
                      <w:r>
                        <w:rPr>
                          <w:lang w:val="en-IN"/>
                        </w:rPr>
                        <w:t>Extracellular enzyme</w:t>
                      </w:r>
                    </w:p>
                  </w:txbxContent>
                </v:textbox>
              </v:rect>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74976" behindDoc="0" locked="0" layoutInCell="1" allowOverlap="1">
                <wp:simplePos x="0" y="0"/>
                <wp:positionH relativeFrom="column">
                  <wp:posOffset>4200525</wp:posOffset>
                </wp:positionH>
                <wp:positionV relativeFrom="paragraph">
                  <wp:posOffset>273050</wp:posOffset>
                </wp:positionV>
                <wp:extent cx="1676400" cy="267970"/>
                <wp:effectExtent l="9525" t="13335" r="9525" b="13970"/>
                <wp:wrapNone/>
                <wp:docPr id="27"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6400" cy="267970"/>
                        </a:xfrm>
                        <a:prstGeom prst="rect">
                          <a:avLst/>
                        </a:prstGeom>
                        <a:solidFill>
                          <a:srgbClr val="FFFFFF"/>
                        </a:solidFill>
                        <a:ln w="9525">
                          <a:solidFill>
                            <a:srgbClr val="000000"/>
                          </a:solidFill>
                          <a:miter lim="800000"/>
                          <a:headEnd/>
                          <a:tailEnd/>
                        </a:ln>
                      </wps:spPr>
                      <wps:txbx>
                        <w:txbxContent>
                          <w:p w:rsidR="005E34DB" w:rsidRPr="003E053D" w:rsidRDefault="005E34DB">
                            <w:pPr>
                              <w:rPr>
                                <w:lang w:val="en-IN"/>
                              </w:rPr>
                            </w:pPr>
                            <w:r>
                              <w:rPr>
                                <w:lang w:val="en-IN"/>
                              </w:rPr>
                              <w:t>Water soluble intermediat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6" o:spid="_x0000_s1048" style="position:absolute;left:0;text-align:left;margin-left:330.75pt;margin-top:21.5pt;width:132pt;height:21.1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">
                <v:textbox>
                  <w:txbxContent>
                    <w:p w:rsidR="005E34DB" w:rsidRPr="003E053D" w:rsidRDefault="005E34DB">
                      <w:pPr>
                        <w:rPr>
                          <w:lang w:val="en-IN"/>
                        </w:rPr>
                      </w:pPr>
                      <w:r>
                        <w:rPr>
                          <w:lang w:val="en-IN"/>
                        </w:rPr>
                        <w:t>Water soluble intermediates</w:t>
                      </w:r>
                    </w:p>
                  </w:txbxContent>
                </v:textbox>
              </v:rect>
            </w:pict>
          </mc:Fallback>
        </mc:AlternateContent>
      </w:r>
    </w:p>
    <w:p w:rsidR="00341B61" w:rsidRDefault="00341B61" w:rsidP="00033960">
      <w:pPr>
        <w:tabs>
          <w:tab w:val="left" w:pos="5414"/>
        </w:tabs>
        <w:jc w:val="both"/>
        <w:rPr>
          <w:rFonts w:ascii="Times New Roman" w:hAnsi="Times New Roman" w:cs="Times New Roman"/>
          <w:sz w:val="24"/>
          <w:szCs w:val="24"/>
          <w:lang w:val="en-IN"/>
        </w:rPr>
      </w:pPr>
    </w:p>
    <w:p w:rsidR="00341B61"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81120" behindDoc="0" locked="0" layoutInCell="1" allowOverlap="1">
                <wp:simplePos x="0" y="0"/>
                <wp:positionH relativeFrom="column">
                  <wp:posOffset>1569085</wp:posOffset>
                </wp:positionH>
                <wp:positionV relativeFrom="paragraph">
                  <wp:posOffset>281940</wp:posOffset>
                </wp:positionV>
                <wp:extent cx="2859405" cy="226695"/>
                <wp:effectExtent l="6985" t="12700" r="10160" b="17780"/>
                <wp:wrapNone/>
                <wp:docPr id="26" name="Freeform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9405" cy="226695"/>
                        </a:xfrm>
                        <a:custGeom>
                          <a:avLst/>
                          <a:gdLst>
                            <a:gd name="T0" fmla="*/ 0 w 3029"/>
                            <a:gd name="T1" fmla="*/ 0 h 353"/>
                            <a:gd name="T2" fmla="*/ 244 w 3029"/>
                            <a:gd name="T3" fmla="*/ 41 h 353"/>
                            <a:gd name="T4" fmla="*/ 421 w 3029"/>
                            <a:gd name="T5" fmla="*/ 204 h 353"/>
                            <a:gd name="T6" fmla="*/ 570 w 3029"/>
                            <a:gd name="T7" fmla="*/ 258 h 353"/>
                            <a:gd name="T8" fmla="*/ 815 w 3029"/>
                            <a:gd name="T9" fmla="*/ 312 h 353"/>
                            <a:gd name="T10" fmla="*/ 950 w 3029"/>
                            <a:gd name="T11" fmla="*/ 299 h 353"/>
                            <a:gd name="T12" fmla="*/ 1032 w 3029"/>
                            <a:gd name="T13" fmla="*/ 272 h 353"/>
                            <a:gd name="T14" fmla="*/ 1154 w 3029"/>
                            <a:gd name="T15" fmla="*/ 190 h 353"/>
                            <a:gd name="T16" fmla="*/ 1670 w 3029"/>
                            <a:gd name="T17" fmla="*/ 258 h 353"/>
                            <a:gd name="T18" fmla="*/ 1752 w 3029"/>
                            <a:gd name="T19" fmla="*/ 326 h 353"/>
                            <a:gd name="T20" fmla="*/ 1833 w 3029"/>
                            <a:gd name="T21" fmla="*/ 353 h 353"/>
                            <a:gd name="T22" fmla="*/ 2037 w 3029"/>
                            <a:gd name="T23" fmla="*/ 340 h 353"/>
                            <a:gd name="T24" fmla="*/ 2295 w 3029"/>
                            <a:gd name="T25" fmla="*/ 285 h 353"/>
                            <a:gd name="T26" fmla="*/ 2377 w 3029"/>
                            <a:gd name="T27" fmla="*/ 245 h 353"/>
                            <a:gd name="T28" fmla="*/ 2404 w 3029"/>
                            <a:gd name="T29" fmla="*/ 217 h 353"/>
                            <a:gd name="T30" fmla="*/ 2784 w 3029"/>
                            <a:gd name="T31" fmla="*/ 149 h 353"/>
                            <a:gd name="T32" fmla="*/ 2798 w 3029"/>
                            <a:gd name="T33" fmla="*/ 95 h 353"/>
                            <a:gd name="T34" fmla="*/ 2839 w 3029"/>
                            <a:gd name="T35" fmla="*/ 82 h 353"/>
                            <a:gd name="T36" fmla="*/ 2947 w 3029"/>
                            <a:gd name="T37" fmla="*/ 68 h 353"/>
                            <a:gd name="T38" fmla="*/ 2988 w 3029"/>
                            <a:gd name="T39" fmla="*/ 54 h 353"/>
                            <a:gd name="T40" fmla="*/ 3029 w 3029"/>
                            <a:gd name="T41" fmla="*/ 27 h 3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029" h="353">
                              <a:moveTo>
                                <a:pt x="0" y="0"/>
                              </a:moveTo>
                              <a:cubicBezTo>
                                <a:pt x="102" y="10"/>
                                <a:pt x="154" y="18"/>
                                <a:pt x="244" y="41"/>
                              </a:cubicBezTo>
                              <a:cubicBezTo>
                                <a:pt x="312" y="86"/>
                                <a:pt x="363" y="148"/>
                                <a:pt x="421" y="204"/>
                              </a:cubicBezTo>
                              <a:cubicBezTo>
                                <a:pt x="459" y="241"/>
                                <a:pt x="570" y="258"/>
                                <a:pt x="570" y="258"/>
                              </a:cubicBezTo>
                              <a:cubicBezTo>
                                <a:pt x="646" y="308"/>
                                <a:pt x="724" y="303"/>
                                <a:pt x="815" y="312"/>
                              </a:cubicBezTo>
                              <a:cubicBezTo>
                                <a:pt x="860" y="308"/>
                                <a:pt x="906" y="307"/>
                                <a:pt x="950" y="299"/>
                              </a:cubicBezTo>
                              <a:cubicBezTo>
                                <a:pt x="978" y="294"/>
                                <a:pt x="1032" y="272"/>
                                <a:pt x="1032" y="272"/>
                              </a:cubicBezTo>
                              <a:cubicBezTo>
                                <a:pt x="1072" y="232"/>
                                <a:pt x="1100" y="208"/>
                                <a:pt x="1154" y="190"/>
                              </a:cubicBezTo>
                              <a:cubicBezTo>
                                <a:pt x="1338" y="197"/>
                                <a:pt x="1518" y="155"/>
                                <a:pt x="1670" y="258"/>
                              </a:cubicBezTo>
                              <a:cubicBezTo>
                                <a:pt x="1704" y="308"/>
                                <a:pt x="1690" y="301"/>
                                <a:pt x="1752" y="326"/>
                              </a:cubicBezTo>
                              <a:cubicBezTo>
                                <a:pt x="1778" y="337"/>
                                <a:pt x="1833" y="353"/>
                                <a:pt x="1833" y="353"/>
                              </a:cubicBezTo>
                              <a:cubicBezTo>
                                <a:pt x="1901" y="349"/>
                                <a:pt x="1969" y="347"/>
                                <a:pt x="2037" y="340"/>
                              </a:cubicBezTo>
                              <a:cubicBezTo>
                                <a:pt x="2123" y="331"/>
                                <a:pt x="2209" y="298"/>
                                <a:pt x="2295" y="285"/>
                              </a:cubicBezTo>
                              <a:cubicBezTo>
                                <a:pt x="2337" y="272"/>
                                <a:pt x="2340" y="275"/>
                                <a:pt x="2377" y="245"/>
                              </a:cubicBezTo>
                              <a:cubicBezTo>
                                <a:pt x="2387" y="237"/>
                                <a:pt x="2392" y="223"/>
                                <a:pt x="2404" y="217"/>
                              </a:cubicBezTo>
                              <a:cubicBezTo>
                                <a:pt x="2525" y="156"/>
                                <a:pt x="2651" y="158"/>
                                <a:pt x="2784" y="149"/>
                              </a:cubicBezTo>
                              <a:cubicBezTo>
                                <a:pt x="2789" y="131"/>
                                <a:pt x="2786" y="109"/>
                                <a:pt x="2798" y="95"/>
                              </a:cubicBezTo>
                              <a:cubicBezTo>
                                <a:pt x="2807" y="84"/>
                                <a:pt x="2825" y="85"/>
                                <a:pt x="2839" y="82"/>
                              </a:cubicBezTo>
                              <a:cubicBezTo>
                                <a:pt x="2875" y="76"/>
                                <a:pt x="2911" y="73"/>
                                <a:pt x="2947" y="68"/>
                              </a:cubicBezTo>
                              <a:cubicBezTo>
                                <a:pt x="2961" y="63"/>
                                <a:pt x="2975" y="60"/>
                                <a:pt x="2988" y="54"/>
                              </a:cubicBezTo>
                              <a:cubicBezTo>
                                <a:pt x="3003" y="47"/>
                                <a:pt x="3029" y="27"/>
                                <a:pt x="3029" y="27"/>
                              </a:cubicBezTo>
                            </a:path>
                          </a:pathLst>
                        </a:custGeom>
                        <a:solidFill>
                          <a:schemeClr val="bg2">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4EB541" id="Freeform 83" o:spid="_x0000_s1026" style="position:absolute;margin-left:123.55pt;margin-top:22.2pt;width:225.15pt;height:17.8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029,3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" path="m,c102,10,154,18,244,41v68,45,119,107,177,163c459,241,570,258,570,258v76,50,154,45,245,54c860,308,906,307,950,299v28,-5,82,-27,82,-27c1072,232,1100,208,1154,190v184,7,364,-35,516,68c1704,308,1690,301,1752,326v26,11,81,27,81,27c1901,349,1969,347,2037,340v86,-9,172,-42,258,-55c2337,272,2340,275,2377,245v10,-8,15,-22,27,-28c2525,156,2651,158,2784,149v5,-18,2,-40,14,-54c2807,84,2825,85,2839,82v36,-6,72,-9,108,-14c2961,63,2975,60,2988,54v15,-7,41,-27,41,-27e" fillcolor="#eeece1 [3214]">
                <v:path arrowok="t" o:connecttype="custom" o:connectlocs="0,0;230338,26330;397428,131008;538085,165686;769368,200365;896809,192016;974218,174677;1089387,122017;1576496,165686;1653905,209356;1730370,226695;1922948,218346;2166502,183026;2243911,157338;2269399,139356;2628123,95687;2641339,61009;2680043,52660;2781996,43669;2820701,34679;2859405,17339" o:connectangles="0,0,0,0,0,0,0,0,0,0,0,0,0,0,0,0,0,0,0,0,0"/>
              </v:shape>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80096" behindDoc="0" locked="0" layoutInCell="1" allowOverlap="1">
                <wp:simplePos x="0" y="0"/>
                <wp:positionH relativeFrom="column">
                  <wp:posOffset>1326515</wp:posOffset>
                </wp:positionH>
                <wp:positionV relativeFrom="paragraph">
                  <wp:posOffset>106045</wp:posOffset>
                </wp:positionV>
                <wp:extent cx="3451860" cy="522605"/>
                <wp:effectExtent l="2540" t="8255" r="3175" b="2540"/>
                <wp:wrapNone/>
                <wp:docPr id="25" name="AutoShap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51860" cy="522605"/>
                        </a:xfrm>
                        <a:prstGeom prst="roundRect">
                          <a:avLst>
                            <a:gd name="adj" fmla="val 16667"/>
                          </a:avLst>
                        </a:prstGeom>
                        <a:solidFill>
                          <a:schemeClr val="bg2">
                            <a:lumMod val="9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5E34DB" w:rsidRPr="00DB75EE" w:rsidRDefault="005E34DB" w:rsidP="00BF7636">
                            <w:pPr>
                              <w:jc w:val="center"/>
                              <w:rPr>
                                <w:lang w:val="en-IN"/>
                              </w:rPr>
                            </w:pPr>
                            <w:r>
                              <w:rPr>
                                <w:lang w:val="en-IN"/>
                              </w:rPr>
                              <w:t>Plastic</w:t>
                            </w:r>
                          </w:p>
                          <w:p w:rsidR="005E34DB" w:rsidRPr="00BF7636" w:rsidRDefault="005E34DB" w:rsidP="00BF76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2" o:spid="_x0000_s1049" style="position:absolute;left:0;text-align:left;margin-left:104.45pt;margin-top:8.35pt;width:271.8pt;height:41.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" fillcolor="#ddd8c2 [2894]" stroked="f">
                <v:textbox>
                  <w:txbxContent>
                    <w:p w:rsidR="005E34DB" w:rsidRPr="00DB75EE" w:rsidRDefault="005E34DB" w:rsidP="00BF7636">
                      <w:pPr>
                        <w:jc w:val="center"/>
                        <w:rPr>
                          <w:lang w:val="en-IN"/>
                        </w:rPr>
                      </w:pPr>
                      <w:r>
                        <w:rPr>
                          <w:lang w:val="en-IN"/>
                        </w:rPr>
                        <w:t>Plastic</w:t>
                      </w:r>
                    </w:p>
                    <w:p w:rsidR="005E34DB" w:rsidRPr="00BF7636" w:rsidRDefault="005E34DB" w:rsidP="00BF7636"/>
                  </w:txbxContent>
                </v:textbox>
              </v:roundrect>
            </w:pict>
          </mc:Fallback>
        </mc:AlternateContent>
      </w:r>
    </w:p>
    <w:p w:rsidR="006E7619"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91360" behindDoc="0" locked="0" layoutInCell="1" allowOverlap="1">
                <wp:simplePos x="0" y="0"/>
                <wp:positionH relativeFrom="column">
                  <wp:posOffset>857250</wp:posOffset>
                </wp:positionH>
                <wp:positionV relativeFrom="paragraph">
                  <wp:posOffset>454660</wp:posOffset>
                </wp:positionV>
                <wp:extent cx="4381500" cy="257175"/>
                <wp:effectExtent l="9525" t="9525" r="9525" b="9525"/>
                <wp:wrapNone/>
                <wp:docPr id="24" name="Text Box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257175"/>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6E7619" w:rsidRDefault="006E7619">
                            <w:r w:rsidRPr="006E7619">
                              <w:t>Fig 4: Mechanism of plastic degradation under aerobic condi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4" o:spid="_x0000_s1050" type="#_x0000_t202" style="position:absolute;left:0;text-align:left;margin-left:67.5pt;margin-top:35.8pt;width:345pt;height:20.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" fillcolor="white [3212]" strokecolor="white [3212]">
                <v:textbox>
                  <w:txbxContent>
                    <w:p w:rsidR="006E7619" w:rsidRDefault="006E7619">
                      <w:r w:rsidRPr="006E7619">
                        <w:t>Fig 4: Mechanism of plastic degradation under aerobic conditions</w:t>
                      </w:r>
                    </w:p>
                  </w:txbxContent>
                </v:textbox>
              </v:shape>
            </w:pict>
          </mc:Fallback>
        </mc:AlternateContent>
      </w:r>
    </w:p>
    <w:p w:rsidR="00C603EB" w:rsidRDefault="00C603EB" w:rsidP="00033960">
      <w:pPr>
        <w:tabs>
          <w:tab w:val="left" w:pos="5414"/>
        </w:tabs>
        <w:jc w:val="both"/>
        <w:rPr>
          <w:rFonts w:ascii="Times New Roman" w:hAnsi="Times New Roman" w:cs="Times New Roman"/>
          <w:sz w:val="24"/>
          <w:szCs w:val="24"/>
          <w:lang w:val="en-IN"/>
        </w:rPr>
      </w:pPr>
    </w:p>
    <w:p w:rsidR="00C603EB" w:rsidRDefault="00C603EB" w:rsidP="00033960">
      <w:pPr>
        <w:tabs>
          <w:tab w:val="left" w:pos="5414"/>
        </w:tabs>
        <w:jc w:val="both"/>
        <w:rPr>
          <w:rFonts w:ascii="Times New Roman" w:hAnsi="Times New Roman" w:cs="Times New Roman"/>
          <w:sz w:val="24"/>
          <w:szCs w:val="24"/>
          <w:lang w:val="en-IN"/>
        </w:rPr>
      </w:pPr>
    </w:p>
    <w:p w:rsidR="00BF7636"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g">
            <w:drawing>
              <wp:anchor distT="0" distB="0" distL="114300" distR="114300" simplePos="0" relativeHeight="251768832" behindDoc="0" locked="0" layoutInCell="1" allowOverlap="1">
                <wp:simplePos x="0" y="0"/>
                <wp:positionH relativeFrom="column">
                  <wp:posOffset>494665</wp:posOffset>
                </wp:positionH>
                <wp:positionV relativeFrom="paragraph">
                  <wp:posOffset>-114300</wp:posOffset>
                </wp:positionV>
                <wp:extent cx="4834255" cy="2237740"/>
                <wp:effectExtent l="8890" t="9525" r="14605" b="10160"/>
                <wp:wrapNone/>
                <wp:docPr id="15"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4255" cy="2237740"/>
                          <a:chOff x="2129" y="1860"/>
                          <a:chExt cx="7613" cy="3524"/>
                        </a:xfrm>
                      </wpg:grpSpPr>
                      <wps:wsp>
                        <wps:cNvPr id="16" name="Rectangle 107"/>
                        <wps:cNvSpPr>
                          <a:spLocks noChangeArrowheads="1"/>
                        </wps:cNvSpPr>
                        <wps:spPr bwMode="auto">
                          <a:xfrm>
                            <a:off x="4358" y="3168"/>
                            <a:ext cx="3180" cy="776"/>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E34DB" w:rsidRPr="00BE52A2" w:rsidRDefault="005E34DB">
                              <w:pPr>
                                <w:rPr>
                                  <w:lang w:val="en-IN"/>
                                </w:rPr>
                              </w:pPr>
                              <w:r>
                                <w:rPr>
                                  <w:lang w:val="en-IN"/>
                                </w:rPr>
                                <w:t>Oligomers, dimers , monomers</w:t>
                              </w:r>
                            </w:p>
                          </w:txbxContent>
                        </wps:txbx>
                        <wps:bodyPr rot="0" vert="horz" wrap="square" lIns="91440" tIns="45720" rIns="91440" bIns="45720" anchor="t" anchorCtr="0" upright="1">
                          <a:noAutofit/>
                        </wps:bodyPr>
                      </wps:wsp>
                      <wps:wsp>
                        <wps:cNvPr id="17" name="AutoShape 109"/>
                        <wps:cNvSpPr>
                          <a:spLocks noChangeArrowheads="1"/>
                        </wps:cNvSpPr>
                        <wps:spPr bwMode="auto">
                          <a:xfrm>
                            <a:off x="5187" y="4361"/>
                            <a:ext cx="1465" cy="501"/>
                          </a:xfrm>
                          <a:prstGeom prst="leftRightArrow">
                            <a:avLst>
                              <a:gd name="adj1" fmla="val 50000"/>
                              <a:gd name="adj2" fmla="val 58483"/>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8" name="AutoShape 111"/>
                        <wps:cNvSpPr>
                          <a:spLocks noChangeArrowheads="1"/>
                        </wps:cNvSpPr>
                        <wps:spPr bwMode="auto">
                          <a:xfrm>
                            <a:off x="5797" y="3970"/>
                            <a:ext cx="263" cy="489"/>
                          </a:xfrm>
                          <a:prstGeom prst="downArrow">
                            <a:avLst>
                              <a:gd name="adj1" fmla="val 50000"/>
                              <a:gd name="adj2" fmla="val 46483"/>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19" name="AutoShape 112"/>
                        <wps:cNvSpPr>
                          <a:spLocks noChangeArrowheads="1"/>
                        </wps:cNvSpPr>
                        <wps:spPr bwMode="auto">
                          <a:xfrm>
                            <a:off x="5755" y="2642"/>
                            <a:ext cx="305" cy="526"/>
                          </a:xfrm>
                          <a:prstGeom prst="downArrow">
                            <a:avLst>
                              <a:gd name="adj1" fmla="val 50000"/>
                              <a:gd name="adj2" fmla="val 43115"/>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20" name="Rectangle 114"/>
                        <wps:cNvSpPr>
                          <a:spLocks noChangeArrowheads="1"/>
                        </wps:cNvSpPr>
                        <wps:spPr bwMode="auto">
                          <a:xfrm>
                            <a:off x="2129" y="4082"/>
                            <a:ext cx="3058" cy="1302"/>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E34DB" w:rsidRDefault="005E34DB">
                              <w:pPr>
                                <w:rPr>
                                  <w:lang w:val="en-IN"/>
                                </w:rPr>
                              </w:pPr>
                              <w:r>
                                <w:rPr>
                                  <w:lang w:val="en-IN"/>
                                </w:rPr>
                                <w:t>Aerobic</w:t>
                              </w:r>
                            </w:p>
                            <w:p w:rsidR="005E34DB" w:rsidRPr="009E5D1A" w:rsidRDefault="005E34DB">
                              <w:pPr>
                                <w:rPr>
                                  <w:vertAlign w:val="subscript"/>
                                  <w:lang w:val="en-IN"/>
                                </w:rPr>
                              </w:pPr>
                              <w:r>
                                <w:rPr>
                                  <w:lang w:val="en-IN"/>
                                </w:rPr>
                                <w:t>Microbial biomass- H</w:t>
                              </w:r>
                              <w:r>
                                <w:rPr>
                                  <w:vertAlign w:val="subscript"/>
                                  <w:lang w:val="en-IN"/>
                                </w:rPr>
                                <w:t>2</w:t>
                              </w:r>
                              <w:r>
                                <w:rPr>
                                  <w:lang w:val="en-IN"/>
                                </w:rPr>
                                <w:t>O, CO</w:t>
                              </w:r>
                              <w:r>
                                <w:rPr>
                                  <w:vertAlign w:val="subscript"/>
                                  <w:lang w:val="en-IN"/>
                                </w:rPr>
                                <w:t>2</w:t>
                              </w:r>
                            </w:p>
                          </w:txbxContent>
                        </wps:txbx>
                        <wps:bodyPr rot="0" vert="horz" wrap="square" lIns="91440" tIns="45720" rIns="91440" bIns="45720" anchor="t" anchorCtr="0" upright="1">
                          <a:noAutofit/>
                        </wps:bodyPr>
                      </wps:wsp>
                      <wps:wsp>
                        <wps:cNvPr id="21" name="Rectangle 115"/>
                        <wps:cNvSpPr>
                          <a:spLocks noChangeArrowheads="1"/>
                        </wps:cNvSpPr>
                        <wps:spPr bwMode="auto">
                          <a:xfrm>
                            <a:off x="6652" y="4082"/>
                            <a:ext cx="3090" cy="1302"/>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E34DB" w:rsidRDefault="005E34DB">
                              <w:pPr>
                                <w:rPr>
                                  <w:lang w:val="en-IN"/>
                                </w:rPr>
                              </w:pPr>
                              <w:r>
                                <w:rPr>
                                  <w:lang w:val="en-IN"/>
                                </w:rPr>
                                <w:t>Anaerobic</w:t>
                              </w:r>
                            </w:p>
                            <w:p w:rsidR="005E34DB" w:rsidRPr="009E5D1A" w:rsidRDefault="005E34DB">
                              <w:pPr>
                                <w:rPr>
                                  <w:lang w:val="en-IN"/>
                                </w:rPr>
                              </w:pPr>
                              <w:r>
                                <w:rPr>
                                  <w:lang w:val="en-IN"/>
                                </w:rPr>
                                <w:t>Microbial biomass- CH</w:t>
                              </w:r>
                              <w:r>
                                <w:rPr>
                                  <w:vertAlign w:val="subscript"/>
                                  <w:lang w:val="en-IN"/>
                                </w:rPr>
                                <w:t>4</w:t>
                              </w:r>
                              <w:r>
                                <w:rPr>
                                  <w:lang w:val="en-IN"/>
                                </w:rPr>
                                <w:t>/H</w:t>
                              </w:r>
                              <w:r>
                                <w:rPr>
                                  <w:vertAlign w:val="subscript"/>
                                  <w:lang w:val="en-IN"/>
                                </w:rPr>
                                <w:t>2</w:t>
                              </w:r>
                              <w:r>
                                <w:rPr>
                                  <w:lang w:val="en-IN"/>
                                </w:rPr>
                                <w:t>S, CO</w:t>
                              </w:r>
                              <w:r>
                                <w:rPr>
                                  <w:vertAlign w:val="subscript"/>
                                  <w:lang w:val="en-IN"/>
                                </w:rPr>
                                <w:t xml:space="preserve">2, </w:t>
                              </w:r>
                              <w:r>
                                <w:rPr>
                                  <w:lang w:val="en-IN"/>
                                </w:rPr>
                                <w:t>H</w:t>
                              </w:r>
                              <w:r>
                                <w:rPr>
                                  <w:vertAlign w:val="subscript"/>
                                  <w:lang w:val="en-IN"/>
                                </w:rPr>
                                <w:t>2</w:t>
                              </w:r>
                              <w:r>
                                <w:rPr>
                                  <w:lang w:val="en-IN"/>
                                </w:rPr>
                                <w:t>O</w:t>
                              </w:r>
                            </w:p>
                          </w:txbxContent>
                        </wps:txbx>
                        <wps:bodyPr rot="0" vert="horz" wrap="square" lIns="91440" tIns="45720" rIns="91440" bIns="45720" anchor="t" anchorCtr="0" upright="1">
                          <a:noAutofit/>
                        </wps:bodyPr>
                      </wps:wsp>
                      <wps:wsp>
                        <wps:cNvPr id="22" name="Rectangle 135"/>
                        <wps:cNvSpPr>
                          <a:spLocks noChangeArrowheads="1"/>
                        </wps:cNvSpPr>
                        <wps:spPr bwMode="auto">
                          <a:xfrm>
                            <a:off x="5257" y="1860"/>
                            <a:ext cx="1242" cy="782"/>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E34DB" w:rsidRDefault="005E34DB">
                              <w:pPr>
                                <w:rPr>
                                  <w:lang w:val="en-IN"/>
                                </w:rPr>
                              </w:pPr>
                              <w:r>
                                <w:rPr>
                                  <w:lang w:val="en-IN"/>
                                </w:rPr>
                                <w:t>Polymer</w:t>
                              </w:r>
                            </w:p>
                            <w:p w:rsidR="005E34DB" w:rsidRPr="002A5C3B" w:rsidRDefault="005E34DB">
                              <w:pPr>
                                <w:rPr>
                                  <w:lang w:val="en-IN"/>
                                </w:rPr>
                              </w:pPr>
                            </w:p>
                          </w:txbxContent>
                        </wps:txbx>
                        <wps:bodyPr rot="0" vert="horz" wrap="square" lIns="91440" tIns="45720" rIns="91440" bIns="45720" anchor="t" anchorCtr="0" upright="1">
                          <a:noAutofit/>
                        </wps:bodyPr>
                      </wps:wsp>
                      <wps:wsp>
                        <wps:cNvPr id="23" name="AutoShape 136"/>
                        <wps:cNvSpPr>
                          <a:spLocks noChangeArrowheads="1"/>
                        </wps:cNvSpPr>
                        <wps:spPr bwMode="auto">
                          <a:xfrm>
                            <a:off x="6060" y="2655"/>
                            <a:ext cx="2634" cy="401"/>
                          </a:xfrm>
                          <a:prstGeom prst="leftArrowCallout">
                            <a:avLst>
                              <a:gd name="adj1" fmla="val 25000"/>
                              <a:gd name="adj2" fmla="val 25000"/>
                              <a:gd name="adj3" fmla="val 109476"/>
                              <a:gd name="adj4" fmla="val 66667"/>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E34DB" w:rsidRPr="002A5C3B" w:rsidRDefault="005E34DB">
                              <w:pPr>
                                <w:rPr>
                                  <w:lang w:val="en-IN"/>
                                </w:rPr>
                              </w:pPr>
                              <w:r>
                                <w:rPr>
                                  <w:lang w:val="en-IN"/>
                                </w:rPr>
                                <w:t xml:space="preserve">   Depolymerase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5" o:spid="_x0000_s1051" style="position:absolute;left:0;text-align:left;margin-left:38.95pt;margin-top:-9pt;width:380.65pt;height:176.2pt;z-index:251768832" coordorigin="2129,1860" coordsize="7613,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">
                <v:rect id="Rectangle 107" o:spid="_x0000_s1052" style="position:absolute;left:4358;top:3168;width:3180;height: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A2tcIA&#10;AADbAAAADwAAAGRycy9kb3ducmV2LnhtbERPS2vCQBC+F/wPywi91U1rDSXNRqRS6MFLfZDrkB2T&#10;0OxszK5m66/vFgRv8/E9J18G04kLDa61rOB5loAgrqxuuVaw330+vYFwHlljZ5kU/JKDZTF5yDHT&#10;duRvumx9LWIIuwwVNN73mZSuasigm9meOHJHOxj0EQ611AOOMdx08iVJUmmw5djQYE8fDVU/27NR&#10;UC6OYxcOobWv8xQ311O5nu9KpR6nYfUOwlPwd/HN/aXj/BT+f4kHy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Da1wgAAANsAAAAPAAAAAAAAAAAAAAAAAJgCAABkcnMvZG93&#10;bnJldi54bWxQSwUGAAAAAAQABAD1AAAAhwMAAAAA&#10;" fillcolor="white [3201]" strokecolor="black [3200]" strokeweight="1pt">
                  <v:stroke dashstyle="dash"/>
                  <v:shadow color="#868686"/>
                  <v:textbox>
                    <w:txbxContent>
                      <w:p w:rsidR="005E34DB" w:rsidRPr="00BE52A2" w:rsidRDefault="005E34DB">
                        <w:pPr>
                          <w:rPr>
                            <w:lang w:val="en-IN"/>
                          </w:rPr>
                        </w:pPr>
                        <w:r>
                          <w:rPr>
                            <w:lang w:val="en-IN"/>
                          </w:rPr>
                          <w:t>Oligomers, dimers , monomers</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109" o:spid="_x0000_s1053" type="#_x0000_t69" style="position:absolute;left:5187;top:4361;width:1465;height: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yjAMAA&#10;AADbAAAADwAAAGRycy9kb3ducmV2LnhtbERPS4vCMBC+C/6HMAt703Q9+KhGEVFwWRBad/E6NGNb&#10;TCaliVr//UYQvM3H95zFqrNG3Kj1tWMFX8MEBHHhdM2lgt/jbjAF4QOyRuOYFDzIw2rZ7y0w1e7O&#10;Gd3yUIoYwj5FBVUITSqlLyqy6IeuIY7c2bUWQ4RtKXWL9xhujRwlyVharDk2VNjQpqLikl+tgs4/&#10;Dj8bORpnp+/r3ywzJ7MNrNTnR7eegwjUhbf45d7rOH8Cz1/iAXL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cyjAMAAAADbAAAADwAAAAAAAAAAAAAAAACYAgAAZHJzL2Rvd25y&#10;ZXYueG1sUEsFBgAAAAAEAAQA9QAAAIUDAAAAAA==&#10;" fillcolor="white [3201]" strokecolor="black [3200]" strokeweight="1pt">
                  <v:stroke dashstyle="dash"/>
                  <v:shadow color="#868686"/>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11" o:spid="_x0000_s1054" type="#_x0000_t67" style="position:absolute;left:5797;top:3970;width:263;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p8YA&#10;AADbAAAADwAAAGRycy9kb3ducmV2LnhtbESP3UrDQBCF7wXfYRmhN9JuWkEk7bYEtTRKEfrzANPs&#10;mA1mZ2N228a3dy4E72Y4Z875ZrEafKsu1McmsIHpJANFXAXbcG3geFiPn0DFhGyxDUwGfijCanl7&#10;s8Dchivv6LJPtZIQjjkacCl1udaxcuQxTkJHLNpn6D0mWfta2x6vEu5bPcuyR+2xYWlw2NGzo+pr&#10;f/YG7Nv39sG9FMXH+qRfN+/N9L4sW2NGd0MxB5VoSP/mv+vSCr7Ayi8ygF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O+p8YAAADbAAAADwAAAAAAAAAAAAAAAACYAgAAZHJz&#10;L2Rvd25yZXYueG1sUEsFBgAAAAAEAAQA9QAAAIsDAAAAAA==&#10;" fillcolor="white [3201]" strokecolor="black [3200]" strokeweight="1pt">
                  <v:stroke dashstyle="dash"/>
                  <v:shadow color="#868686"/>
                </v:shape>
                <v:shape id="AutoShape 112" o:spid="_x0000_s1055" type="#_x0000_t67" style="position:absolute;left:5755;top:2642;width:305;height: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8bPMMA&#10;AADbAAAADwAAAGRycy9kb3ducmV2LnhtbERP3WrCMBS+H/gO4QjeyExVGK4zStHJOhFBtwc4a45N&#10;sTnpmkzr2y8DYXfn4/s982Vna3Gh1leOFYxHCQjiwumKSwWfH5vHGQgfkDXWjknBjTwsF72HOaba&#10;XflAl2MoRQxhn6ICE0KTSukLQxb9yDXEkTu51mKIsC2lbvEaw20tJ0nyJC1WHBsMNrQyVJyPP1aB&#10;fv/eTc06y/abL/n6tq3GwzyvlRr0u+wFRKAu/Ivv7lzH+c/w90s8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i8bPMMAAADbAAAADwAAAAAAAAAAAAAAAACYAgAAZHJzL2Rv&#10;d25yZXYueG1sUEsFBgAAAAAEAAQA9QAAAIgDAAAAAA==&#10;" fillcolor="white [3201]" strokecolor="black [3200]" strokeweight="1pt">
                  <v:stroke dashstyle="dash"/>
                  <v:shadow color="#868686"/>
                </v:shape>
                <v:rect id="Rectangle 114" o:spid="_x0000_s1056" style="position:absolute;left:2129;top:4082;width:3058;height:1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nB58AA&#10;AADbAAAADwAAAGRycy9kb3ducmV2LnhtbERPy4rCMBTdC/5DuMLsNFVHkWoUUQZm4WZ80O2lubbF&#10;5qY20Wb8+sliwOXhvFebYGrxpNZVlhWMRwkI4tzqigsF59PXcAHCeWSNtWVS8EsONut+b4Wpth3/&#10;0PPoCxFD2KWooPS+SaV0eUkG3cg2xJG72tagj7AtpG6xi+GmlpMkmUuDFceGEhvalZTfjg+jIJtd&#10;uzpcQmU/p3M8vO7ZfnrKlPoYhO0ShKfg3+J/97dWMInr45f4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unB58AAAADbAAAADwAAAAAAAAAAAAAAAACYAgAAZHJzL2Rvd25y&#10;ZXYueG1sUEsFBgAAAAAEAAQA9QAAAIUDAAAAAA==&#10;" fillcolor="white [3201]" strokecolor="black [3200]" strokeweight="1pt">
                  <v:stroke dashstyle="dash"/>
                  <v:shadow color="#868686"/>
                  <v:textbox>
                    <w:txbxContent>
                      <w:p w:rsidR="005E34DB" w:rsidRDefault="005E34DB">
                        <w:pPr>
                          <w:rPr>
                            <w:lang w:val="en-IN"/>
                          </w:rPr>
                        </w:pPr>
                        <w:r>
                          <w:rPr>
                            <w:lang w:val="en-IN"/>
                          </w:rPr>
                          <w:t>Aerobic</w:t>
                        </w:r>
                      </w:p>
                      <w:p w:rsidR="005E34DB" w:rsidRPr="009E5D1A" w:rsidRDefault="005E34DB">
                        <w:pPr>
                          <w:rPr>
                            <w:vertAlign w:val="subscript"/>
                            <w:lang w:val="en-IN"/>
                          </w:rPr>
                        </w:pPr>
                        <w:r>
                          <w:rPr>
                            <w:lang w:val="en-IN"/>
                          </w:rPr>
                          <w:t>Microbial biomass- H</w:t>
                        </w:r>
                        <w:r>
                          <w:rPr>
                            <w:vertAlign w:val="subscript"/>
                            <w:lang w:val="en-IN"/>
                          </w:rPr>
                          <w:t>2</w:t>
                        </w:r>
                        <w:r>
                          <w:rPr>
                            <w:lang w:val="en-IN"/>
                          </w:rPr>
                          <w:t>O, CO</w:t>
                        </w:r>
                        <w:r>
                          <w:rPr>
                            <w:vertAlign w:val="subscript"/>
                            <w:lang w:val="en-IN"/>
                          </w:rPr>
                          <w:t>2</w:t>
                        </w:r>
                      </w:p>
                    </w:txbxContent>
                  </v:textbox>
                </v:rect>
                <v:rect id="Rectangle 115" o:spid="_x0000_s1057" style="position:absolute;left:6652;top:4082;width:3090;height:1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VkfMUA&#10;AADbAAAADwAAAGRycy9kb3ducmV2LnhtbESPzWrDMBCE74W8g9hCbo2cpDXFtRxCQqCHXpoffF2s&#10;jW1qrRxLidU+fVUo5DjMzDdMvgqmEzcaXGtZwXyWgCCurG65VnA87J5eQTiPrLGzTAq+ycGqmDzk&#10;mGk78ifd9r4WEcIuQwWN930mpasaMuhmtieO3tkOBn2UQy31gGOEm04ukiSVBluOCw32tGmo+tpf&#10;jYLy5Tx24RRa+7xM8ePnUm6Xh1Kp6WNYv4HwFPw9/N9+1woWc/j7En+AL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pWR8xQAAANsAAAAPAAAAAAAAAAAAAAAAAJgCAABkcnMv&#10;ZG93bnJldi54bWxQSwUGAAAAAAQABAD1AAAAigMAAAAA&#10;" fillcolor="white [3201]" strokecolor="black [3200]" strokeweight="1pt">
                  <v:stroke dashstyle="dash"/>
                  <v:shadow color="#868686"/>
                  <v:textbox>
                    <w:txbxContent>
                      <w:p w:rsidR="005E34DB" w:rsidRDefault="005E34DB">
                        <w:pPr>
                          <w:rPr>
                            <w:lang w:val="en-IN"/>
                          </w:rPr>
                        </w:pPr>
                        <w:r>
                          <w:rPr>
                            <w:lang w:val="en-IN"/>
                          </w:rPr>
                          <w:t>Anaerobic</w:t>
                        </w:r>
                      </w:p>
                      <w:p w:rsidR="005E34DB" w:rsidRPr="009E5D1A" w:rsidRDefault="005E34DB">
                        <w:pPr>
                          <w:rPr>
                            <w:lang w:val="en-IN"/>
                          </w:rPr>
                        </w:pPr>
                        <w:r>
                          <w:rPr>
                            <w:lang w:val="en-IN"/>
                          </w:rPr>
                          <w:t>Microbial biomass- CH</w:t>
                        </w:r>
                        <w:r>
                          <w:rPr>
                            <w:vertAlign w:val="subscript"/>
                            <w:lang w:val="en-IN"/>
                          </w:rPr>
                          <w:t>4</w:t>
                        </w:r>
                        <w:r>
                          <w:rPr>
                            <w:lang w:val="en-IN"/>
                          </w:rPr>
                          <w:t>/H</w:t>
                        </w:r>
                        <w:r>
                          <w:rPr>
                            <w:vertAlign w:val="subscript"/>
                            <w:lang w:val="en-IN"/>
                          </w:rPr>
                          <w:t>2</w:t>
                        </w:r>
                        <w:r>
                          <w:rPr>
                            <w:lang w:val="en-IN"/>
                          </w:rPr>
                          <w:t>S, CO</w:t>
                        </w:r>
                        <w:r>
                          <w:rPr>
                            <w:vertAlign w:val="subscript"/>
                            <w:lang w:val="en-IN"/>
                          </w:rPr>
                          <w:t xml:space="preserve">2, </w:t>
                        </w:r>
                        <w:r>
                          <w:rPr>
                            <w:lang w:val="en-IN"/>
                          </w:rPr>
                          <w:t>H</w:t>
                        </w:r>
                        <w:r>
                          <w:rPr>
                            <w:vertAlign w:val="subscript"/>
                            <w:lang w:val="en-IN"/>
                          </w:rPr>
                          <w:t>2</w:t>
                        </w:r>
                        <w:r>
                          <w:rPr>
                            <w:lang w:val="en-IN"/>
                          </w:rPr>
                          <w:t>O</w:t>
                        </w:r>
                      </w:p>
                    </w:txbxContent>
                  </v:textbox>
                </v:rect>
                <v:rect id="Rectangle 135" o:spid="_x0000_s1058" style="position:absolute;left:5257;top:1860;width:1242;height: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6C8QA&#10;AADbAAAADwAAAGRycy9kb3ducmV2LnhtbESPQWvCQBSE7wX/w/IEb3VjtFJSVxFF8NBL1ZLrI/tM&#10;QrNvY3Y1a3+9Wyh4HGbmG2axCqYRN+pcbVnBZJyAIC6srrlUcDruXt9BOI+ssbFMCu7kYLUcvCww&#10;07bnL7odfCkihF2GCirv20xKV1Rk0I1tSxy9s+0M+ii7UuoO+wg3jUyTZC4N1hwXKmxpU1Hxc7ga&#10;BfnbuW/Cd6jtbDrHz99Lvp0ec6VGw7D+AOEp+Gf4v73XCtIU/r7EH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3+gvEAAAA2wAAAA8AAAAAAAAAAAAAAAAAmAIAAGRycy9k&#10;b3ducmV2LnhtbFBLBQYAAAAABAAEAPUAAACJAwAAAAA=&#10;" fillcolor="white [3201]" strokecolor="black [3200]" strokeweight="1pt">
                  <v:stroke dashstyle="dash"/>
                  <v:shadow color="#868686"/>
                  <v:textbox>
                    <w:txbxContent>
                      <w:p w:rsidR="005E34DB" w:rsidRDefault="005E34DB">
                        <w:pPr>
                          <w:rPr>
                            <w:lang w:val="en-IN"/>
                          </w:rPr>
                        </w:pPr>
                        <w:r>
                          <w:rPr>
                            <w:lang w:val="en-IN"/>
                          </w:rPr>
                          <w:t>Polymer</w:t>
                        </w:r>
                      </w:p>
                      <w:p w:rsidR="005E34DB" w:rsidRPr="002A5C3B" w:rsidRDefault="005E34DB">
                        <w:pPr>
                          <w:rPr>
                            <w:lang w:val="en-IN"/>
                          </w:rPr>
                        </w:pPr>
                      </w:p>
                    </w:txbxContent>
                  </v:textbox>
                </v:rect>
                <v:shapetype id="_x0000_t77" coordsize="21600,21600" o:spt="77" adj="7200,5400,3600,8100" path="m@0,l@0@3@2@3@2@1,,10800@2@4@2@5@0@5@0,21600,21600,21600,21600,xe">
                  <v:stroke joinstyle="miter"/>
                  <v:formulas>
                    <v:f eqn="val #0"/>
                    <v:f eqn="val #1"/>
                    <v:f eqn="val #2"/>
                    <v:f eqn="val #3"/>
                    <v:f eqn="sum 21600 0 #1"/>
                    <v:f eqn="sum 21600 0 #3"/>
                    <v:f eqn="sum #0 21600 0"/>
                    <v:f eqn="prod @6 1 2"/>
                  </v:formulas>
                  <v:path o:connecttype="custom" o:connectlocs="@7,0;0,10800;@7,21600;21600,10800" o:connectangles="270,180,90,0" textboxrect="@0,0,21600,21600"/>
                  <v:handles>
                    <v:h position="#0,topLeft" xrange="@2,21600"/>
                    <v:h position="topLeft,#1" yrange="0,@3"/>
                    <v:h position="#2,#3" xrange="0,@0" yrange="@1,10800"/>
                  </v:handles>
                </v:shapetype>
                <v:shape id="AutoShape 136" o:spid="_x0000_s1059" type="#_x0000_t77" style="position:absolute;left:6060;top:2655;width:2634;height: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NtVMIA&#10;AADbAAAADwAAAGRycy9kb3ducmV2LnhtbESPT4vCMBTE7wt+h/AEb2uqwrJUo/gXe/CyVTw/mmdb&#10;bF5KErX66c3Cwh6HmfkNM1t0phF3cr62rGA0TEAQF1bXXCo4HXef3yB8QNbYWCYFT/KwmPc+Zphq&#10;++AfuuehFBHCPkUFVQhtKqUvKjLoh7Yljt7FOoMhSldK7fAR4aaR4yT5kgZrjgsVtrSuqLjmN6Og&#10;ybLj5rZ1m5EjWr8OKz63h71Sg363nIII1IX/8F870wrGE/j9En+An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A21UwgAAANsAAAAPAAAAAAAAAAAAAAAAAJgCAABkcnMvZG93&#10;bnJldi54bWxQSwUGAAAAAAQABAD1AAAAhwMAAAAA&#10;" fillcolor="white [3201]" strokecolor="black [3200]" strokeweight="1pt">
                  <v:stroke dashstyle="dash"/>
                  <v:shadow color="#868686"/>
                  <v:textbox>
                    <w:txbxContent>
                      <w:p w:rsidR="005E34DB" w:rsidRPr="002A5C3B" w:rsidRDefault="005E34DB">
                        <w:pPr>
                          <w:rPr>
                            <w:lang w:val="en-IN"/>
                          </w:rPr>
                        </w:pPr>
                        <w:r>
                          <w:rPr>
                            <w:lang w:val="en-IN"/>
                          </w:rPr>
                          <w:t xml:space="preserve">   Depolymerases</w:t>
                        </w:r>
                      </w:p>
                    </w:txbxContent>
                  </v:textbox>
                </v:shape>
              </v:group>
            </w:pict>
          </mc:Fallback>
        </mc:AlternateContent>
      </w:r>
    </w:p>
    <w:p w:rsidR="00BF7636" w:rsidRDefault="00BF7636" w:rsidP="00033960">
      <w:pPr>
        <w:tabs>
          <w:tab w:val="left" w:pos="5414"/>
        </w:tabs>
        <w:jc w:val="both"/>
        <w:rPr>
          <w:rFonts w:ascii="Times New Roman" w:hAnsi="Times New Roman" w:cs="Times New Roman"/>
          <w:sz w:val="24"/>
          <w:szCs w:val="24"/>
          <w:lang w:val="en-IN"/>
        </w:rPr>
      </w:pPr>
    </w:p>
    <w:p w:rsidR="00BF7636" w:rsidRDefault="00BF7636" w:rsidP="00033960">
      <w:pPr>
        <w:tabs>
          <w:tab w:val="left" w:pos="5414"/>
        </w:tabs>
        <w:jc w:val="both"/>
        <w:rPr>
          <w:rFonts w:ascii="Times New Roman" w:hAnsi="Times New Roman" w:cs="Times New Roman"/>
          <w:sz w:val="24"/>
          <w:szCs w:val="24"/>
          <w:lang w:val="en-IN"/>
        </w:rPr>
      </w:pPr>
    </w:p>
    <w:p w:rsidR="00F73D48" w:rsidRDefault="00F73D48" w:rsidP="00033960">
      <w:pPr>
        <w:tabs>
          <w:tab w:val="left" w:pos="5414"/>
        </w:tabs>
        <w:jc w:val="both"/>
        <w:rPr>
          <w:rFonts w:ascii="Times New Roman" w:hAnsi="Times New Roman" w:cs="Times New Roman"/>
          <w:sz w:val="24"/>
          <w:szCs w:val="24"/>
          <w:lang w:val="en-IN"/>
        </w:rPr>
      </w:pPr>
    </w:p>
    <w:p w:rsidR="00F73D48" w:rsidRDefault="00F73D48" w:rsidP="00033960">
      <w:pPr>
        <w:tabs>
          <w:tab w:val="left" w:pos="5414"/>
        </w:tabs>
        <w:jc w:val="both"/>
        <w:rPr>
          <w:rFonts w:ascii="Times New Roman" w:hAnsi="Times New Roman" w:cs="Times New Roman"/>
          <w:sz w:val="24"/>
          <w:szCs w:val="24"/>
          <w:lang w:val="en-IN"/>
        </w:rPr>
      </w:pPr>
    </w:p>
    <w:p w:rsidR="00BE52A2" w:rsidRDefault="00BE52A2" w:rsidP="00033960">
      <w:pPr>
        <w:tabs>
          <w:tab w:val="left" w:pos="5414"/>
        </w:tabs>
        <w:jc w:val="both"/>
        <w:rPr>
          <w:rFonts w:ascii="Times New Roman" w:hAnsi="Times New Roman" w:cs="Times New Roman"/>
          <w:sz w:val="24"/>
          <w:szCs w:val="24"/>
          <w:lang w:val="en-IN"/>
        </w:rPr>
      </w:pPr>
    </w:p>
    <w:p w:rsidR="00BE52A2" w:rsidRDefault="00BE52A2" w:rsidP="00033960">
      <w:pPr>
        <w:tabs>
          <w:tab w:val="left" w:pos="5414"/>
        </w:tabs>
        <w:jc w:val="both"/>
        <w:rPr>
          <w:rFonts w:ascii="Times New Roman" w:hAnsi="Times New Roman" w:cs="Times New Roman"/>
          <w:sz w:val="24"/>
          <w:szCs w:val="24"/>
          <w:lang w:val="en-IN"/>
        </w:rPr>
      </w:pPr>
    </w:p>
    <w:p w:rsidR="00491373" w:rsidRDefault="00491373"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Fig</w:t>
      </w:r>
      <w:r w:rsidR="00244CC0">
        <w:rPr>
          <w:rFonts w:ascii="Times New Roman" w:hAnsi="Times New Roman" w:cs="Times New Roman"/>
          <w:sz w:val="24"/>
          <w:szCs w:val="24"/>
          <w:lang w:val="en-IN"/>
        </w:rPr>
        <w:t xml:space="preserve"> 5</w:t>
      </w:r>
      <w:r>
        <w:rPr>
          <w:rFonts w:ascii="Times New Roman" w:hAnsi="Times New Roman" w:cs="Times New Roman"/>
          <w:sz w:val="24"/>
          <w:szCs w:val="24"/>
          <w:lang w:val="en-IN"/>
        </w:rPr>
        <w:t>- Reaction pathways d</w:t>
      </w:r>
      <w:r w:rsidR="003F5425">
        <w:rPr>
          <w:rFonts w:ascii="Times New Roman" w:hAnsi="Times New Roman" w:cs="Times New Roman"/>
          <w:sz w:val="24"/>
          <w:szCs w:val="24"/>
          <w:lang w:val="en-IN"/>
        </w:rPr>
        <w:t>uring biodegradation of polymer</w:t>
      </w:r>
    </w:p>
    <w:p w:rsidR="00760AFF" w:rsidRPr="00244CC0" w:rsidRDefault="007F47A4" w:rsidP="00244CC0">
      <w:pPr>
        <w:pStyle w:val="ListParagraph"/>
        <w:numPr>
          <w:ilvl w:val="0"/>
          <w:numId w:val="4"/>
        </w:numPr>
        <w:tabs>
          <w:tab w:val="left" w:pos="5414"/>
        </w:tabs>
        <w:jc w:val="both"/>
        <w:rPr>
          <w:rFonts w:ascii="Times New Roman" w:hAnsi="Times New Roman" w:cs="Times New Roman"/>
          <w:sz w:val="24"/>
          <w:szCs w:val="24"/>
          <w:lang w:val="en-IN"/>
        </w:rPr>
      </w:pPr>
      <w:r w:rsidRPr="00244CC0">
        <w:rPr>
          <w:rFonts w:ascii="Times New Roman" w:hAnsi="Times New Roman" w:cs="Times New Roman"/>
          <w:sz w:val="24"/>
          <w:szCs w:val="24"/>
          <w:lang w:val="en-IN"/>
        </w:rPr>
        <w:t>Classification of plastic based on biodegradability</w:t>
      </w:r>
    </w:p>
    <w:p w:rsidR="007F47A4" w:rsidRDefault="00760AFF" w:rsidP="00033960">
      <w:pPr>
        <w:tabs>
          <w:tab w:val="left" w:pos="5414"/>
        </w:tabs>
        <w:jc w:val="both"/>
        <w:rPr>
          <w:rFonts w:ascii="Times New Roman" w:hAnsi="Times New Roman" w:cs="Times New Roman"/>
          <w:sz w:val="24"/>
          <w:szCs w:val="24"/>
          <w:lang w:val="en-IN"/>
        </w:rPr>
      </w:pPr>
      <w:r w:rsidRPr="00760AFF">
        <w:rPr>
          <w:rFonts w:ascii="Times New Roman" w:hAnsi="Times New Roman" w:cs="Times New Roman"/>
          <w:sz w:val="24"/>
          <w:szCs w:val="24"/>
          <w:lang w:val="en-IN"/>
        </w:rPr>
        <w:t>In terms of biodegradability, plastics can be divided into two categories: non-biodegradable plastics and biodegradable plastics.</w:t>
      </w:r>
    </w:p>
    <w:p w:rsidR="00760AFF" w:rsidRDefault="00244CC0"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5.1 </w:t>
      </w:r>
      <w:r w:rsidR="00760AFF">
        <w:rPr>
          <w:rFonts w:ascii="Times New Roman" w:hAnsi="Times New Roman" w:cs="Times New Roman"/>
          <w:sz w:val="24"/>
          <w:szCs w:val="24"/>
          <w:lang w:val="en-IN"/>
        </w:rPr>
        <w:t>Non- biodegradable plastics</w:t>
      </w:r>
    </w:p>
    <w:p w:rsidR="00760AFF" w:rsidRDefault="00760AFF" w:rsidP="00033960">
      <w:pPr>
        <w:tabs>
          <w:tab w:val="left" w:pos="5414"/>
        </w:tabs>
        <w:jc w:val="both"/>
        <w:rPr>
          <w:rFonts w:ascii="Times New Roman" w:hAnsi="Times New Roman" w:cs="Times New Roman"/>
          <w:sz w:val="24"/>
          <w:szCs w:val="24"/>
          <w:lang w:val="en-IN"/>
        </w:rPr>
      </w:pPr>
      <w:r w:rsidRPr="00760AFF">
        <w:rPr>
          <w:rFonts w:ascii="Times New Roman" w:hAnsi="Times New Roman" w:cs="Times New Roman"/>
          <w:sz w:val="24"/>
          <w:szCs w:val="24"/>
          <w:lang w:val="en-IN"/>
        </w:rPr>
        <w:t>Polymers that are either bio-based or derived from fossil fuels are non-biodegradable plastics.</w:t>
      </w:r>
      <w:r w:rsidR="00686976" w:rsidRPr="00686976">
        <w:t xml:space="preserve"> </w:t>
      </w:r>
      <w:r w:rsidR="00686976" w:rsidRPr="00686976">
        <w:rPr>
          <w:rFonts w:ascii="Times New Roman" w:hAnsi="Times New Roman" w:cs="Times New Roman"/>
          <w:sz w:val="24"/>
          <w:szCs w:val="24"/>
          <w:lang w:val="en-IN"/>
        </w:rPr>
        <w:t>The majority of commonly used non</w:t>
      </w:r>
      <w:r w:rsidR="00686976">
        <w:rPr>
          <w:rFonts w:ascii="Times New Roman" w:hAnsi="Times New Roman" w:cs="Times New Roman"/>
          <w:sz w:val="24"/>
          <w:szCs w:val="24"/>
          <w:lang w:val="en-IN"/>
        </w:rPr>
        <w:t>-</w:t>
      </w:r>
      <w:r w:rsidR="00686976" w:rsidRPr="00686976">
        <w:rPr>
          <w:rFonts w:ascii="Times New Roman" w:hAnsi="Times New Roman" w:cs="Times New Roman"/>
          <w:sz w:val="24"/>
          <w:szCs w:val="24"/>
          <w:lang w:val="en-IN"/>
        </w:rPr>
        <w:t>biodegradable plast</w:t>
      </w:r>
      <w:r w:rsidR="00686976">
        <w:rPr>
          <w:rFonts w:ascii="Times New Roman" w:hAnsi="Times New Roman" w:cs="Times New Roman"/>
          <w:sz w:val="24"/>
          <w:szCs w:val="24"/>
          <w:lang w:val="en-IN"/>
        </w:rPr>
        <w:t>ics are synthetic, fossil-based</w:t>
      </w:r>
      <w:r w:rsidR="00686976" w:rsidRPr="00686976">
        <w:rPr>
          <w:rFonts w:ascii="Times New Roman" w:hAnsi="Times New Roman" w:cs="Times New Roman"/>
          <w:sz w:val="24"/>
          <w:szCs w:val="24"/>
          <w:lang w:val="en-IN"/>
        </w:rPr>
        <w:t> polymers obtained from hydrocarbon and petroleum derivatives (petrochemicals).</w:t>
      </w:r>
      <w:r w:rsidR="00686976" w:rsidRPr="00686976">
        <w:t xml:space="preserve"> </w:t>
      </w:r>
      <w:r w:rsidR="00686976" w:rsidRPr="00686976">
        <w:rPr>
          <w:rFonts w:ascii="Times New Roman" w:hAnsi="Times New Roman" w:cs="Times New Roman"/>
          <w:sz w:val="24"/>
          <w:szCs w:val="24"/>
          <w:lang w:val="en-IN"/>
        </w:rPr>
        <w:t>Because of the extensive repetition of small monomer units, the molecular weight is high</w:t>
      </w:r>
      <w:r w:rsidR="00686976">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11356-013-1706-X","ISSN":"1614-7499","PMID":"23613206","abstract":"Plastic is a broad name given to the different types of organic polymers having high molecular weight and is commonly derived from different petrochemicals. Plastics are generally not biodegradable or few are degradable but in a very slow rate. Day by day, the global demand of these polymers is sharply increasing; however, considering their abundance and potentiality in causing different environmental hazards, there is a great concern in the possible methods of degradation of plastics. Recently, there have been some debates at the world stage about the potential degradation procedures of these synthetic polymers and microbial degradation has emerged as one of the potential alternative ways of degradation of plastics. Alternatively, some scientists have also reported many adverse effects of these polymers in human health, and thus, there is an immediate need of a potential screening of some potential microbes to degrade these synthetic polymers. In this review, we have taken an attempt to accumulate all information regarding the chemical nature along with some potential microbes and their enzymatic nature of biodegradation of plastics along with some key factors that affect their biodegradability.","author":[{"dropping-particle":"","family":"Ghosh","given":"Swapan Kumar","non-dropping-particle":"","parse-names":false,"suffix":""},{"dropping-particle":"","family":"Pal","given":"Sujoy","non-dropping-particle":"","parse-names":false,"suffix":""},{"dropping-particle":"","family":"Ray","given":"Sumanta","non-dropping-particle":"","parse-names":false,"suffix":""}],"container-title":"Environmental Science and Pollution Research 2013 20:7","id":"ITEM-1","issue":"7","issued":{"date-parts":[["2013","4","24"]]},"page":"4339-4355","publisher":"Springer","title":"Study of microbes having potentiality for biodegradation of plastics","type":"article-journal","volume":"20"},"uris":["http://www.mendeley.com/documents/?uuid=3fb26b3b-f32c-3925-aedd-81f63e81c099"]}],"mendeley":{"formattedCitation":"[66]","plainTextFormattedCitation":"[66]","previouslyFormattedCitation":"[66]"},"properties":{"noteIndex":0},"schema":"https://github.com/citation-style-language/schema/raw/master/csl-citation.json"}</w:instrText>
      </w:r>
      <w:r w:rsidR="00686976">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66]</w:t>
      </w:r>
      <w:r w:rsidR="00686976">
        <w:rPr>
          <w:rFonts w:ascii="Times New Roman" w:hAnsi="Times New Roman" w:cs="Times New Roman"/>
          <w:sz w:val="24"/>
          <w:szCs w:val="24"/>
          <w:lang w:val="en-IN"/>
        </w:rPr>
        <w:fldChar w:fldCharType="end"/>
      </w:r>
      <w:r w:rsidR="00686976" w:rsidRPr="00686976">
        <w:rPr>
          <w:rFonts w:ascii="Times New Roman" w:hAnsi="Times New Roman" w:cs="Times New Roman"/>
          <w:sz w:val="24"/>
          <w:szCs w:val="24"/>
          <w:lang w:val="en-IN"/>
        </w:rPr>
        <w:t>.</w:t>
      </w:r>
      <w:r w:rsidR="00686976" w:rsidRPr="00686976">
        <w:t xml:space="preserve"> </w:t>
      </w:r>
      <w:r w:rsidR="00686976" w:rsidRPr="00686976">
        <w:rPr>
          <w:rFonts w:ascii="Times New Roman" w:hAnsi="Times New Roman" w:cs="Times New Roman"/>
          <w:sz w:val="24"/>
          <w:szCs w:val="24"/>
          <w:lang w:val="en-IN"/>
        </w:rPr>
        <w:t>These plastics are ext</w:t>
      </w:r>
      <w:r w:rsidR="008D440F">
        <w:rPr>
          <w:rFonts w:ascii="Times New Roman" w:hAnsi="Times New Roman" w:cs="Times New Roman"/>
          <w:sz w:val="24"/>
          <w:szCs w:val="24"/>
          <w:lang w:val="en-IN"/>
        </w:rPr>
        <w:t>remely stable and do not promptly</w:t>
      </w:r>
      <w:r w:rsidR="00686976" w:rsidRPr="00686976">
        <w:rPr>
          <w:rFonts w:ascii="Times New Roman" w:hAnsi="Times New Roman" w:cs="Times New Roman"/>
          <w:sz w:val="24"/>
          <w:szCs w:val="24"/>
          <w:lang w:val="en-IN"/>
        </w:rPr>
        <w:t xml:space="preserve"> enter the biosphere's degradation cycles</w:t>
      </w:r>
      <w:r w:rsidR="00AF6CEE">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URL":"https://www.semanticscholar.org/paper/Impact-of-soil-composting-using-municipal-solid-on-Vijaya-Reddy/cd35bfe7e395a26730de5ef6dc9467343a7f7db0","accessed":{"date-parts":[["2022","7","15"]]},"id":"ITEM-1","issued":{"date-parts":[["0"]]},"title":"[PDF] Impact of soil composting using municipal solid waste on biodegradation of plastics | Semantic Scholar","type":"webpage"},"uris":["http://www.mendeley.com/documents/?uuid=cfc9dcd2-a8e4-34e0-84b5-97ea3be31a9d"]}],"mendeley":{"formattedCitation":"[67]","plainTextFormattedCitation":"[67]","previouslyFormattedCitation":"[67]"},"properties":{"noteIndex":0},"schema":"https://github.com/citation-style-language/schema/raw/master/csl-citation.json"}</w:instrText>
      </w:r>
      <w:r w:rsidR="00AF6CEE">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67]</w:t>
      </w:r>
      <w:r w:rsidR="00AF6CEE">
        <w:rPr>
          <w:rFonts w:ascii="Times New Roman" w:hAnsi="Times New Roman" w:cs="Times New Roman"/>
          <w:sz w:val="24"/>
          <w:szCs w:val="24"/>
          <w:lang w:val="en-IN"/>
        </w:rPr>
        <w:fldChar w:fldCharType="end"/>
      </w:r>
      <w:r w:rsidR="00686976" w:rsidRPr="00686976">
        <w:rPr>
          <w:rFonts w:ascii="Times New Roman" w:hAnsi="Times New Roman" w:cs="Times New Roman"/>
          <w:sz w:val="24"/>
          <w:szCs w:val="24"/>
          <w:lang w:val="en-IN"/>
        </w:rPr>
        <w:t>.</w:t>
      </w:r>
      <w:r w:rsidR="008D440F" w:rsidRPr="008D440F">
        <w:t xml:space="preserve"> </w:t>
      </w:r>
      <w:r w:rsidR="008D440F" w:rsidRPr="008D440F">
        <w:rPr>
          <w:rFonts w:ascii="Times New Roman" w:hAnsi="Times New Roman" w:cs="Times New Roman"/>
          <w:sz w:val="24"/>
          <w:szCs w:val="24"/>
          <w:lang w:val="en-IN"/>
        </w:rPr>
        <w:t>The majority of polymers used nowadays are either non-biodegradable or degrade at such a slow rate that they cannot be completely disintegrated. Many commonly used plastics are non-biodegradable, including PVC, PP, PS, PET, PUR, and PE.</w:t>
      </w:r>
      <w:r w:rsidR="00C33A8B" w:rsidRPr="00C33A8B">
        <w:t xml:space="preserve"> </w:t>
      </w:r>
      <w:r w:rsidR="00C33A8B" w:rsidRPr="00C33A8B">
        <w:rPr>
          <w:rFonts w:ascii="Times New Roman" w:hAnsi="Times New Roman" w:cs="Times New Roman"/>
          <w:sz w:val="24"/>
          <w:szCs w:val="24"/>
          <w:lang w:val="en-IN"/>
        </w:rPr>
        <w:t>They have accumulated in large quantities in the environment as a result of poor waste management and littering, and have become a threat to the earth</w:t>
      </w:r>
      <w:r w:rsidR="00AF6CEE">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00253-015-6879-4","ISSN":"1432-0614","PMID":"26318446","abstract":"Synthetic polymers, commonly named plastics, are among the most widespread anthropogenic pollutants of marine, limnic and terrestrial ecosystems. Disruptive effects of plastics are known to threaten wildlife and exert effects on natural food webs, but signs for and knowledge on plastic biodegradation are limited. Microorganisms are the most promising candidates for an eventual bioremediation of environmental plastics. Laboratory studies have reported various effects of microorganisms on many types of polymers, usually by enzymatic hydrolysis or oxidation. However, most common plastics have proved to be highly recalcitrant even under conditions known to favour microbial degradation. Knowledge on environmental degradation is yet scarcer. With this review, we provide a comprehensive overview of the current knowledge on microbiological degradation of several of the most common plastic types. Furthermore, we illustrate the analytical challenges concerning the evaluation of plastic biodegradation as well as constraints likely standing against the evolution of effective biodegradation pathways.","author":[{"dropping-particle":"","family":"Krueger","given":"Martin C.","non-dropping-particle":"","parse-names":false,"suffix":""},{"dropping-particle":"","family":"Harms","given":"Hauke","non-dropping-particle":"","parse-names":false,"suffix":""},{"dropping-particle":"","family":"Schlosser","given":"Dietmar","non-dropping-particle":"","parse-names":false,"suffix":""}],"container-title":"Applied Microbiology and Biotechnology 2015 99:21","id":"ITEM-1","issue":"21","issued":{"date-parts":[["2015","8","30"]]},"page":"8857-8874","publisher":"Springer","title":"Prospects for microbiological solutions to environmental pollution with plastics","type":"article-journal","volume":"99"},"uris":["http://www.mendeley.com/documents/?uuid=0961193b-5820-3978-8445-fe68966a074f"]}],"mendeley":{"formattedCitation":"[68]","plainTextFormattedCitation":"[68]","previouslyFormattedCitation":"[68]"},"properties":{"noteIndex":0},"schema":"https://github.com/citation-style-language/schema/raw/master/csl-citation.json"}</w:instrText>
      </w:r>
      <w:r w:rsidR="00AF6CEE">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68]</w:t>
      </w:r>
      <w:r w:rsidR="00AF6CEE">
        <w:rPr>
          <w:rFonts w:ascii="Times New Roman" w:hAnsi="Times New Roman" w:cs="Times New Roman"/>
          <w:sz w:val="24"/>
          <w:szCs w:val="24"/>
          <w:lang w:val="en-IN"/>
        </w:rPr>
        <w:fldChar w:fldCharType="end"/>
      </w:r>
      <w:r w:rsidR="00C33A8B" w:rsidRPr="00C33A8B">
        <w:rPr>
          <w:rFonts w:ascii="Times New Roman" w:hAnsi="Times New Roman" w:cs="Times New Roman"/>
          <w:sz w:val="24"/>
          <w:szCs w:val="24"/>
          <w:lang w:val="en-IN"/>
        </w:rPr>
        <w:t>.</w:t>
      </w:r>
      <w:r w:rsidR="00C33A8B" w:rsidRPr="00C33A8B">
        <w:t xml:space="preserve"> </w:t>
      </w:r>
      <w:r w:rsidR="00C33A8B" w:rsidRPr="00C33A8B">
        <w:rPr>
          <w:rFonts w:ascii="Times New Roman" w:hAnsi="Times New Roman" w:cs="Times New Roman"/>
          <w:sz w:val="24"/>
          <w:szCs w:val="24"/>
          <w:lang w:val="en-IN"/>
        </w:rPr>
        <w:t>Furthermore, some of these polymers intentionally reduce their inertness and resistance to microbial attack by incorporating starch and prooxidants to facilitate fragmentation.</w:t>
      </w:r>
      <w:r w:rsidR="00C33A8B" w:rsidRPr="00C33A8B">
        <w:t xml:space="preserve"> </w:t>
      </w:r>
      <w:r w:rsidR="00C33A8B" w:rsidRPr="00C33A8B">
        <w:rPr>
          <w:rFonts w:ascii="Times New Roman" w:hAnsi="Times New Roman" w:cs="Times New Roman"/>
          <w:sz w:val="24"/>
          <w:szCs w:val="24"/>
          <w:lang w:val="en-IN"/>
        </w:rPr>
        <w:t>Nonetheless, due to a major lack of concrete evidence of degradation, oxo-biodegradable plastics are considered non-biodegradable</w:t>
      </w:r>
      <w:r w:rsidR="00D1344F">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2/APP.29073","ISSN":"1097-4628","abstract":"Biodegradation of polyethylene and oxobiodegradable polyethylene films was studied in this work. Abiotic oxidation, which is the first stage of oxobiodegradation, was carried out for a period corresponding to 4 years of thermo-oxidation at composting temperatures. The oxidation was followed by biodegradation, which was achieved by inoculating the microorganism Pseudomonas aeruginosa on polyethylene film in mineral medium and monitoring its degradation. The changes in the molecular weight of polyethylene and the concentration of oxidation products were monitored by size exclusion chromatography and Fourier transform infrared (FTIR) spectroscopy, respectively. It has been found that the initial abiotic oxidation helps to reduce the molecular weight of oxo-biodegradable polyethylene and form easily biodegradable product fractions. In the microbial degradation stage, P. aeruginosa is found to form biofilm on polymer film indicating its growth. Molecular weight distribution data for biodegraded oxo-biodegradable polyethylene have shown that P. aeruginosa is able to utilize the low-molecular weight fractions produced during oxidation. However, it is not able to perturb the whole of the polymer volume as indicated by the narrowing of the polymer molecular weight distribution curve toward higher molecular fractions. The decrease in the carbonyl index, which indicates the concentration of carbonyl compounds, with time also indicates the progress of biodegradation. © 2008 Wiley Periodicals, Inc.","author":[{"dropping-particle":"","family":"Reddy","given":"M. M.","non-dropping-particle":"","parse-names":false,"suffix":""},{"dropping-particle":"","family":"Deighton","given":"M.","non-dropping-particle":"","parse-names":false,"suffix":""},{"dropping-particle":"","family":"Gupta","given":"Rahul K.","non-dropping-particle":"","parse-names":false,"suffix":""},{"dropping-particle":"","family":"Bhattacharya","given":"S. N.","non-dropping-particle":"","parse-names":false,"suffix":""},{"dropping-particle":"","family":"Parthasarathy","given":"R.","non-dropping-particle":"","parse-names":false,"suffix":""}],"container-title":"Journal of Applied Polymer Science","id":"ITEM-1","issue":"3","issued":{"date-parts":[["2009","2","5"]]},"page":"1426-1432","publisher":"John Wiley &amp; Sons, Ltd","title":"Biodegradation of oxo-biodegradable polyethylene","type":"article-journal","volume":"111"},"uris":["http://www.mendeley.com/documents/?uuid=2ecb96d9-4808-349f-9900-4afe8d933540"]}],"mendeley":{"formattedCitation":"[69]","plainTextFormattedCitation":"[69]","previouslyFormattedCitation":"[69]"},"properties":{"noteIndex":0},"schema":"https://github.com/citation-style-language/schema/raw/master/csl-citation.json"}</w:instrText>
      </w:r>
      <w:r w:rsidR="00D1344F">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69]</w:t>
      </w:r>
      <w:r w:rsidR="00D1344F">
        <w:rPr>
          <w:rFonts w:ascii="Times New Roman" w:hAnsi="Times New Roman" w:cs="Times New Roman"/>
          <w:sz w:val="24"/>
          <w:szCs w:val="24"/>
          <w:lang w:val="en-IN"/>
        </w:rPr>
        <w:fldChar w:fldCharType="end"/>
      </w:r>
      <w:r w:rsidR="00C33A8B" w:rsidRPr="00C33A8B">
        <w:rPr>
          <w:rFonts w:ascii="Times New Roman" w:hAnsi="Times New Roman" w:cs="Times New Roman"/>
          <w:sz w:val="24"/>
          <w:szCs w:val="24"/>
          <w:lang w:val="en-IN"/>
        </w:rPr>
        <w:t>.</w:t>
      </w:r>
    </w:p>
    <w:p w:rsidR="00C33A8B" w:rsidRDefault="00244CC0"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5.2 </w:t>
      </w:r>
      <w:r w:rsidR="00C33A8B">
        <w:rPr>
          <w:rFonts w:ascii="Times New Roman" w:hAnsi="Times New Roman" w:cs="Times New Roman"/>
          <w:sz w:val="24"/>
          <w:szCs w:val="24"/>
          <w:lang w:val="en-IN"/>
        </w:rPr>
        <w:t>Biodegradable plastics</w:t>
      </w:r>
    </w:p>
    <w:p w:rsidR="00C33A8B" w:rsidRDefault="004D2306" w:rsidP="00033960">
      <w:pPr>
        <w:tabs>
          <w:tab w:val="left" w:pos="5414"/>
        </w:tabs>
        <w:jc w:val="both"/>
        <w:rPr>
          <w:rFonts w:ascii="Times New Roman" w:hAnsi="Times New Roman" w:cs="Times New Roman"/>
          <w:sz w:val="24"/>
          <w:szCs w:val="24"/>
          <w:lang w:val="en-IN"/>
        </w:rPr>
      </w:pPr>
      <w:r w:rsidRPr="004D2306">
        <w:rPr>
          <w:rFonts w:ascii="Times New Roman" w:hAnsi="Times New Roman" w:cs="Times New Roman"/>
          <w:sz w:val="24"/>
          <w:szCs w:val="24"/>
          <w:lang w:val="en-IN"/>
        </w:rPr>
        <w:t>Depending on the level of biodegradability and microbial assimilation, biodegradable plastics can incorporate both bio-based and fossil-based polymers.</w:t>
      </w:r>
      <w:r w:rsidRPr="004D2306">
        <w:t xml:space="preserve"> </w:t>
      </w:r>
      <w:r w:rsidRPr="004D2306">
        <w:rPr>
          <w:rFonts w:ascii="Times New Roman" w:hAnsi="Times New Roman" w:cs="Times New Roman"/>
          <w:sz w:val="24"/>
          <w:szCs w:val="24"/>
          <w:lang w:val="en-IN"/>
        </w:rPr>
        <w:t>Plastic biodegradation involves both enzymatic and non-enzymatic hydrolysis</w:t>
      </w:r>
      <w:r w:rsidR="00D1344F">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ISBN":"1555811795","abstract":"General concepts in biodegradation and biocatalysis -- A history of concepts in biodegradation and microbial catalysis -- Identifying novel microbial catalysis by enrichment culture and screening -- Microbial diversity: catabolism of organic compounds is broadly distributed -- Organic functional group diversity: the unity of biochemistry is dwarfed by its diversity -- Physiological processes: enzymes, emulsification, uptake, and chemotaxis -- Evolution of catabolic enzymes and pathways -- Metabolic logic and pathway maps -- Predicting microbial biocatalysis and biodegradation -- Microbial biotechnology: chemical production and bioremediation -- The impact of genomics on microbial catalysis -- The extent of microbial catalysis and biodegradation: are microbes infallible? -- Big questions and future prospects.","author":[{"dropping-particle":"","family":"Wackett","given":"Lawrence Philip.","non-dropping-particle":"","parse-names":false,"suffix":""},{"dropping-particle":"","family":"Hershberger","given":"C. Douglas.","non-dropping-particle":"","parse-names":false,"suffix":""}],"container-title":"Published in 2001 in Washington (D.C.) by ASM press","id":"ITEM-1","issued":{"date-parts":[["2001"]]},"page":"228","title":"Biocatalysis and biodegradation : microbial transformation of organic compounds, ASM press in Washington (D.C)","type":"article-journal"},"uris":["http://www.mendeley.com/documents/?uuid=d45fb4a7-0fdc-329d-92ae-fd7ac44b55e6"]}],"mendeley":{"formattedCitation":"[70]","plainTextFormattedCitation":"[70]","previouslyFormattedCitation":"[70]"},"properties":{"noteIndex":0},"schema":"https://github.com/citation-style-language/schema/raw/master/csl-citation.json"}</w:instrText>
      </w:r>
      <w:r w:rsidR="00D1344F">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70]</w:t>
      </w:r>
      <w:r w:rsidR="00D1344F">
        <w:rPr>
          <w:rFonts w:ascii="Times New Roman" w:hAnsi="Times New Roman" w:cs="Times New Roman"/>
          <w:sz w:val="24"/>
          <w:szCs w:val="24"/>
          <w:lang w:val="en-IN"/>
        </w:rPr>
        <w:fldChar w:fldCharType="end"/>
      </w:r>
      <w:r w:rsidRPr="004D2306">
        <w:rPr>
          <w:rFonts w:ascii="Times New Roman" w:hAnsi="Times New Roman" w:cs="Times New Roman"/>
          <w:sz w:val="24"/>
          <w:szCs w:val="24"/>
          <w:lang w:val="en-IN"/>
        </w:rPr>
        <w:t>.</w:t>
      </w:r>
      <w:r w:rsidRPr="004D2306">
        <w:t xml:space="preserve"> </w:t>
      </w:r>
      <w:r w:rsidRPr="004D2306">
        <w:rPr>
          <w:rFonts w:ascii="Times New Roman" w:hAnsi="Times New Roman" w:cs="Times New Roman"/>
          <w:sz w:val="24"/>
          <w:szCs w:val="24"/>
          <w:lang w:val="en-IN"/>
        </w:rPr>
        <w:t>Some of the factors influencing biodegradation process efficiency include organism type, pretreatment nature, and polymer properties.</w:t>
      </w:r>
      <w:r w:rsidRPr="004D2306">
        <w:t xml:space="preserve"> </w:t>
      </w:r>
      <w:r w:rsidRPr="004D2306">
        <w:rPr>
          <w:rFonts w:ascii="Times New Roman" w:hAnsi="Times New Roman" w:cs="Times New Roman"/>
          <w:sz w:val="24"/>
          <w:szCs w:val="24"/>
          <w:lang w:val="en-IN"/>
        </w:rPr>
        <w:t xml:space="preserve">Furthermore, </w:t>
      </w:r>
      <w:r w:rsidR="00E1582B">
        <w:rPr>
          <w:rFonts w:ascii="Times New Roman" w:hAnsi="Times New Roman" w:cs="Times New Roman"/>
          <w:sz w:val="24"/>
          <w:szCs w:val="24"/>
          <w:lang w:val="en-IN"/>
        </w:rPr>
        <w:t xml:space="preserve">chemical components, </w:t>
      </w:r>
      <w:r w:rsidRPr="004D2306">
        <w:rPr>
          <w:rFonts w:ascii="Times New Roman" w:hAnsi="Times New Roman" w:cs="Times New Roman"/>
          <w:sz w:val="24"/>
          <w:szCs w:val="24"/>
          <w:lang w:val="en-IN"/>
        </w:rPr>
        <w:t>crysta</w:t>
      </w:r>
      <w:r w:rsidR="00E1582B">
        <w:rPr>
          <w:rFonts w:ascii="Times New Roman" w:hAnsi="Times New Roman" w:cs="Times New Roman"/>
          <w:sz w:val="24"/>
          <w:szCs w:val="24"/>
          <w:lang w:val="en-IN"/>
        </w:rPr>
        <w:t xml:space="preserve">llinity, functional group type, </w:t>
      </w:r>
      <w:r w:rsidR="00E1582B" w:rsidRPr="004D2306">
        <w:rPr>
          <w:rFonts w:ascii="Times New Roman" w:hAnsi="Times New Roman" w:cs="Times New Roman"/>
          <w:sz w:val="24"/>
          <w:szCs w:val="24"/>
          <w:lang w:val="en-IN"/>
        </w:rPr>
        <w:t>mobility,</w:t>
      </w:r>
      <w:r w:rsidRPr="004D2306">
        <w:rPr>
          <w:rFonts w:ascii="Times New Roman" w:hAnsi="Times New Roman" w:cs="Times New Roman"/>
          <w:sz w:val="24"/>
          <w:szCs w:val="24"/>
          <w:lang w:val="en-IN"/>
        </w:rPr>
        <w:t xml:space="preserve"> molecular </w:t>
      </w:r>
      <w:r w:rsidRPr="004D2306">
        <w:rPr>
          <w:rFonts w:ascii="Times New Roman" w:hAnsi="Times New Roman" w:cs="Times New Roman"/>
          <w:sz w:val="24"/>
          <w:szCs w:val="24"/>
          <w:lang w:val="en-IN"/>
        </w:rPr>
        <w:lastRenderedPageBreak/>
        <w:t xml:space="preserve">weight, </w:t>
      </w:r>
      <w:r w:rsidR="00E1582B" w:rsidRPr="004D2306">
        <w:rPr>
          <w:rFonts w:ascii="Times New Roman" w:hAnsi="Times New Roman" w:cs="Times New Roman"/>
          <w:sz w:val="24"/>
          <w:szCs w:val="24"/>
          <w:lang w:val="en-IN"/>
        </w:rPr>
        <w:t xml:space="preserve">tactility </w:t>
      </w:r>
      <w:r w:rsidRPr="004D2306">
        <w:rPr>
          <w:rFonts w:ascii="Times New Roman" w:hAnsi="Times New Roman" w:cs="Times New Roman"/>
          <w:sz w:val="24"/>
          <w:szCs w:val="24"/>
          <w:lang w:val="en-IN"/>
        </w:rPr>
        <w:t>and additives present in polymers are important characteristics for plastic degradation</w:t>
      </w:r>
      <w:r w:rsidR="003858D3">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2/MABI.200700106","ISSN":"1616-5195","PMID":"17849431","abstract":"Polycarbonate is one of the most widely used engineering plastics because of its superior physical, chemical, and mechanical properties. Understanding the biodegradation of this polymer is of great importance to answer the increasing problems in waste management of this polymer. Aliphatic polycarbonates are known to biodegrade either through the action of pure enzymes or by bacterial whole cells. Very little information is available that deals with the biodegradation of aromatic polycarbonates. Biodegradation is governed by different factors that include polymer characteristics, type of organism, and nature of pretreatment. The polymer characteristics such as its mobility, tacticity, crystallinity, molecular weight, the type of functional groups and substituents present in its structure, and plasticizers or additives added to the polymer all play an important role in its degradation. The carbonate bond in aliphatic polycarbonates is facile and hence this polymer is easily biodegradable. On the other hand, bisphenol A polycarbonate contains benzene rings and quaternary carbon atoms which form bulky and stiff chains that enhance rigidity. Even though this polycarbonate is amorphous in nature because of considerable free volume, it is non-biodegradable since the carbonate bond is inaccessible to enzymes because of the presence of bulky phenyl groups on either side. In order to facilitate the biodegradation of polymers few pretreatment techniques which include photooxidation, γ-irradiation, or use of chemicals have been tested. Addition of biosurfactants to improve the interaction between the polymer and the microorganisms, and blending with natural or synthetic polymers that degrade easily, can also enhance the biodegradation. (Figure Presented) © 2008 Wiley-VCH Verlag GmbH &amp; Co. KGaA.","author":[{"dropping-particle":"","family":"Artham","given":"Trishul","non-dropping-particle":"","parse-names":false,"suffix":""},{"dropping-particle":"","family":"Doble","given":"Mukesh","non-dropping-particle":"","parse-names":false,"suffix":""}],"container-title":"Macromolecular Bioscience","id":"ITEM-1","issue":"1","issued":{"date-parts":[["2008","1","9"]]},"page":"14-24","publisher":"John Wiley &amp; Sons, Ltd","title":"Biodegradation of Aliphatic and Aromatic Polycarbonates","type":"article-journal","volume":"8"},"uris":["http://www.mendeley.com/documents/?uuid=aae55d74-c33b-38e8-b423-073cc4d394d7"]}],"mendeley":{"formattedCitation":"[71]","plainTextFormattedCitation":"[71]","previouslyFormattedCitation":"[71]"},"properties":{"noteIndex":0},"schema":"https://github.com/citation-style-language/schema/raw/master/csl-citation.json"}</w:instrText>
      </w:r>
      <w:r w:rsidR="003858D3">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71]</w:t>
      </w:r>
      <w:r w:rsidR="003858D3">
        <w:rPr>
          <w:rFonts w:ascii="Times New Roman" w:hAnsi="Times New Roman" w:cs="Times New Roman"/>
          <w:sz w:val="24"/>
          <w:szCs w:val="24"/>
          <w:lang w:val="en-IN"/>
        </w:rPr>
        <w:fldChar w:fldCharType="end"/>
      </w:r>
      <w:r w:rsidRPr="004D2306">
        <w:rPr>
          <w:rFonts w:ascii="Times New Roman" w:hAnsi="Times New Roman" w:cs="Times New Roman"/>
          <w:sz w:val="24"/>
          <w:szCs w:val="24"/>
          <w:lang w:val="en-IN"/>
        </w:rPr>
        <w:t>.</w:t>
      </w:r>
    </w:p>
    <w:p w:rsidR="007F47A4" w:rsidRPr="00244CC0" w:rsidRDefault="00E1582B" w:rsidP="00244CC0">
      <w:pPr>
        <w:pStyle w:val="ListParagraph"/>
        <w:numPr>
          <w:ilvl w:val="0"/>
          <w:numId w:val="4"/>
        </w:numPr>
        <w:tabs>
          <w:tab w:val="left" w:pos="5414"/>
        </w:tabs>
        <w:jc w:val="both"/>
        <w:rPr>
          <w:rFonts w:ascii="Times New Roman" w:hAnsi="Times New Roman" w:cs="Times New Roman"/>
          <w:sz w:val="24"/>
          <w:szCs w:val="24"/>
          <w:lang w:val="en-IN"/>
        </w:rPr>
      </w:pPr>
      <w:r w:rsidRPr="00244CC0">
        <w:rPr>
          <w:rFonts w:ascii="Times New Roman" w:hAnsi="Times New Roman" w:cs="Times New Roman"/>
          <w:sz w:val="24"/>
          <w:szCs w:val="24"/>
          <w:lang w:val="en-IN"/>
        </w:rPr>
        <w:t>Classification of plastic based on thermal properties</w:t>
      </w:r>
    </w:p>
    <w:p w:rsidR="00E1582B" w:rsidRDefault="00E1582B" w:rsidP="00033960">
      <w:pPr>
        <w:tabs>
          <w:tab w:val="left" w:pos="5414"/>
        </w:tabs>
        <w:jc w:val="both"/>
        <w:rPr>
          <w:rFonts w:ascii="Times New Roman" w:hAnsi="Times New Roman" w:cs="Times New Roman"/>
          <w:sz w:val="24"/>
          <w:szCs w:val="24"/>
          <w:lang w:val="en-IN"/>
        </w:rPr>
      </w:pPr>
      <w:r w:rsidRPr="00E1582B">
        <w:rPr>
          <w:rFonts w:ascii="Times New Roman" w:hAnsi="Times New Roman" w:cs="Times New Roman"/>
          <w:sz w:val="24"/>
          <w:szCs w:val="24"/>
          <w:lang w:val="en-IN"/>
        </w:rPr>
        <w:t>Plastics are classified into two types based on their thermal properties: thermoplastics and thermosetting polymers. Plastics can be produced by polymerizing small molecules.</w:t>
      </w:r>
    </w:p>
    <w:p w:rsidR="00E1582B" w:rsidRDefault="00244CC0"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6.1 </w:t>
      </w:r>
      <w:r w:rsidR="00E1582B">
        <w:rPr>
          <w:rFonts w:ascii="Times New Roman" w:hAnsi="Times New Roman" w:cs="Times New Roman"/>
          <w:sz w:val="24"/>
          <w:szCs w:val="24"/>
          <w:lang w:val="en-IN"/>
        </w:rPr>
        <w:t>Thermoplastics</w:t>
      </w:r>
    </w:p>
    <w:p w:rsidR="00FA4AED" w:rsidRDefault="00FA4AED"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The kind</w:t>
      </w:r>
      <w:r w:rsidR="00E1582B" w:rsidRPr="00E1582B">
        <w:rPr>
          <w:rFonts w:ascii="Times New Roman" w:hAnsi="Times New Roman" w:cs="Times New Roman"/>
          <w:sz w:val="24"/>
          <w:szCs w:val="24"/>
          <w:lang w:val="en-IN"/>
        </w:rPr>
        <w:t xml:space="preserve"> of plastic that can be moulded several times but cannot undergo any chemical changes in its composition when heated.</w:t>
      </w:r>
      <w:r w:rsidRPr="00FA4AED">
        <w:t xml:space="preserve"> </w:t>
      </w:r>
      <w:r w:rsidRPr="00FA4AED">
        <w:rPr>
          <w:rFonts w:ascii="Times New Roman" w:hAnsi="Times New Roman" w:cs="Times New Roman"/>
          <w:sz w:val="24"/>
          <w:szCs w:val="24"/>
          <w:lang w:val="en-IN"/>
        </w:rPr>
        <w:t>Polypropylene (PP), polystyrene (PS), polyethylene (PE), polyvinyl chloride (PVC), and polytetrafluoroethylene (PTFE) are examples of thermoplastics</w:t>
      </w:r>
      <w:r>
        <w:rPr>
          <w:rFonts w:ascii="Times New Roman" w:hAnsi="Times New Roman" w:cs="Times New Roman"/>
          <w:sz w:val="24"/>
          <w:szCs w:val="24"/>
          <w:lang w:val="en-IN"/>
        </w:rPr>
        <w:t>.</w:t>
      </w:r>
      <w:r w:rsidRPr="00FA4AED">
        <w:t xml:space="preserve"> </w:t>
      </w:r>
      <w:r w:rsidRPr="00FA4AED">
        <w:rPr>
          <w:rFonts w:ascii="Times New Roman" w:hAnsi="Times New Roman" w:cs="Times New Roman"/>
          <w:sz w:val="24"/>
          <w:szCs w:val="24"/>
          <w:lang w:val="en-IN"/>
        </w:rPr>
        <w:t>They are also known as common plastics, have molecular weights ranging from 20,000 to 500,000 AMU, and have varying numbers of repeating units derived from a simple monomer unit</w:t>
      </w:r>
      <w:r w:rsidR="00762EB1">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11356-018-1234-9","ISSN":"1614-7499","PMID":"29332271","abstract":"Plastic is a general term used for a wide range of high molecular weight organic polymers obtained mostly from the various hydrocarbon and petroleum derivatives. There is an ever-increasing trend towards the production and consumption of plastics due to their extensive industrial and domestic applications. However, a wide spectrum of these polymers is non-biodegradable with few exceptions. The extensive use of plastics, lack of waste management, and casual community behavior towards their proper disposal pose a significant threat to the environment. This has raised growing concerns among various stakeholders to devise policies and innovative strategies for plastic waste management, use of biodegradable polymers especially in packaging, and educating people for their proper disposal. Current polymer degradation strategies rely on chemical, thermal, photo, and biological procedures. In the presence of proper waste management strategies coupled with industrially controlled biodegradation facilities, the use of biodegradable plastics for some applications such as packaging or health industry is a promising and attractive option for economic, environmental, and health benefits. This review highlights the classification of plastics with special emphasis on biodegradable plastics and their rational use, the identified mechanisms of plastic biodegradation, the microorganisms involved in biodegradation, and the current insights into the research on biodegradable plastics. The review has also identified the research gaps in plastic biodegradation followed by future research directions.","author":[{"dropping-particle":"","family":"Ahmed","given":"Temoor","non-dropping-particle":"","parse-names":false,"suffix":""},{"dropping-particle":"","family":"Shahid","given":"Muhammad","non-dropping-particle":"","parse-names":false,"suffix":""},{"dropping-particle":"","family":"Azeem","given":"Farrukh","non-dropping-particle":"","parse-names":false,"suffix":""},{"dropping-particle":"","family":"Rasul","given":"Ijaz","non-dropping-particle":"","parse-names":false,"suffix":""},{"dropping-particle":"","family":"Shah","given":"Asad Ali","non-dropping-particle":"","parse-names":false,"suffix":""},{"dropping-particle":"","family":"Noman","given":"Muhammad","non-dropping-particle":"","parse-names":false,"suffix":""},{"dropping-particle":"","family":"Hameed","given":"Amir","non-dropping-particle":"","parse-names":false,"suffix":""},{"dropping-particle":"","family":"Manzoor","given":"Natasha","non-dropping-particle":"","parse-names":false,"suffix":""},{"dropping-particle":"","family":"Manzoor","given":"Irfan","non-dropping-particle":"","parse-names":false,"suffix":""},{"dropping-particle":"","family":"Muhammad","given":"Sher","non-dropping-particle":"","parse-names":false,"suffix":""}],"container-title":"Environmental Science and Pollution Research 2018 25:8","id":"ITEM-1","issue":"8","issued":{"date-parts":[["2018","1","13"]]},"page":"7287-7298","publisher":"Springer","title":"Biodegradation of plastics: current scenario and future prospects for environmental safety","type":"article-journal","volume":"25"},"uris":["http://www.mendeley.com/documents/?uuid=10234708-6ad3-3891-bac1-b7d0eb06fea6"]}],"mendeley":{"formattedCitation":"[72]","plainTextFormattedCitation":"[72]","previouslyFormattedCitation":"[72]"},"properties":{"noteIndex":0},"schema":"https://github.com/citation-style-language/schema/raw/master/csl-citation.json"}</w:instrText>
      </w:r>
      <w:r w:rsidR="00762EB1">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72]</w:t>
      </w:r>
      <w:r w:rsidR="00762EB1">
        <w:rPr>
          <w:rFonts w:ascii="Times New Roman" w:hAnsi="Times New Roman" w:cs="Times New Roman"/>
          <w:sz w:val="24"/>
          <w:szCs w:val="24"/>
          <w:lang w:val="en-IN"/>
        </w:rPr>
        <w:fldChar w:fldCharType="end"/>
      </w:r>
      <w:r w:rsidRPr="00FA4AED">
        <w:rPr>
          <w:rFonts w:ascii="Times New Roman" w:hAnsi="Times New Roman" w:cs="Times New Roman"/>
          <w:sz w:val="24"/>
          <w:szCs w:val="24"/>
          <w:lang w:val="en-IN"/>
        </w:rPr>
        <w:t>.</w:t>
      </w:r>
    </w:p>
    <w:p w:rsidR="00E1582B" w:rsidRDefault="00244CC0"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6.2 </w:t>
      </w:r>
      <w:r w:rsidR="00FA4AED">
        <w:rPr>
          <w:rFonts w:ascii="Times New Roman" w:hAnsi="Times New Roman" w:cs="Times New Roman"/>
          <w:sz w:val="24"/>
          <w:szCs w:val="24"/>
          <w:lang w:val="en-IN"/>
        </w:rPr>
        <w:t>Thermosetting plastics</w:t>
      </w:r>
      <w:r w:rsidR="00FA4AED" w:rsidRPr="00FA4AED">
        <w:rPr>
          <w:rFonts w:ascii="Times New Roman" w:hAnsi="Times New Roman" w:cs="Times New Roman"/>
          <w:sz w:val="24"/>
          <w:szCs w:val="24"/>
          <w:lang w:val="en-IN"/>
        </w:rPr>
        <w:t> </w:t>
      </w:r>
    </w:p>
    <w:p w:rsidR="00E1582B" w:rsidRDefault="00935AC4"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The</w:t>
      </w:r>
      <w:r w:rsidRPr="00935AC4">
        <w:rPr>
          <w:rFonts w:ascii="Times New Roman" w:hAnsi="Times New Roman" w:cs="Times New Roman"/>
          <w:sz w:val="24"/>
          <w:szCs w:val="24"/>
          <w:lang w:val="en-IN"/>
        </w:rPr>
        <w:t xml:space="preserve"> type of </w:t>
      </w:r>
      <w:r>
        <w:rPr>
          <w:rFonts w:ascii="Times New Roman" w:hAnsi="Times New Roman" w:cs="Times New Roman"/>
          <w:sz w:val="24"/>
          <w:szCs w:val="24"/>
          <w:lang w:val="en-IN"/>
        </w:rPr>
        <w:t xml:space="preserve">plastic, </w:t>
      </w:r>
      <w:r w:rsidRPr="00935AC4">
        <w:rPr>
          <w:rFonts w:ascii="Times New Roman" w:hAnsi="Times New Roman" w:cs="Times New Roman"/>
          <w:sz w:val="24"/>
          <w:szCs w:val="24"/>
          <w:lang w:val="en-IN"/>
        </w:rPr>
        <w:t>that once melted an</w:t>
      </w:r>
      <w:r>
        <w:rPr>
          <w:rFonts w:ascii="Times New Roman" w:hAnsi="Times New Roman" w:cs="Times New Roman"/>
          <w:sz w:val="24"/>
          <w:szCs w:val="24"/>
          <w:lang w:val="en-IN"/>
        </w:rPr>
        <w:t>d cast into a specific shape, cannot be</w:t>
      </w:r>
      <w:r w:rsidRPr="00935AC4">
        <w:rPr>
          <w:rFonts w:ascii="Times New Roman" w:hAnsi="Times New Roman" w:cs="Times New Roman"/>
          <w:sz w:val="24"/>
          <w:szCs w:val="24"/>
          <w:lang w:val="en-IN"/>
        </w:rPr>
        <w:t xml:space="preserve"> modified again</w:t>
      </w:r>
      <w:r>
        <w:rPr>
          <w:rFonts w:ascii="Times New Roman" w:hAnsi="Times New Roman" w:cs="Times New Roman"/>
          <w:sz w:val="24"/>
          <w:szCs w:val="24"/>
          <w:lang w:val="en-IN"/>
        </w:rPr>
        <w:t xml:space="preserve"> by heat</w:t>
      </w:r>
      <w:r w:rsidRPr="00935AC4">
        <w:rPr>
          <w:rFonts w:ascii="Times New Roman" w:hAnsi="Times New Roman" w:cs="Times New Roman"/>
          <w:sz w:val="24"/>
          <w:szCs w:val="24"/>
          <w:lang w:val="en-IN"/>
        </w:rPr>
        <w:t>.</w:t>
      </w:r>
      <w:r w:rsidRPr="00935AC4">
        <w:t xml:space="preserve"> </w:t>
      </w:r>
      <w:r w:rsidRPr="00935AC4">
        <w:rPr>
          <w:rFonts w:ascii="Times New Roman" w:hAnsi="Times New Roman" w:cs="Times New Roman"/>
          <w:sz w:val="24"/>
          <w:szCs w:val="24"/>
          <w:lang w:val="en-IN"/>
        </w:rPr>
        <w:t>These plastics cannot be recycled due of the irreversible chemical change</w:t>
      </w:r>
      <w:r w:rsidR="000D7EFD">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11356-013-1706-X","ISSN":"16147499","PMID":"23613206","abstract":"Plastic is a broad name given to the different types of organic polymers having high molecular weight and is commonly derived from different petrochemicals. Plastics are generally not biodegradable or few are degradable but in a very slow rate. Day by day, the global demand of these polymers is sharply increasing; however, considering their abundance and potentiality in causing different environmental hazards, there is a great concern in the possible methods of degradation of plastics. Recently, there have been some debates at the world stage about the potential degradation procedures of these synthetic polymers and microbial degradation has emerged as one of the potential alternative ways of degradation of plastics. Alternatively, some scientists have also reported many adverse effects of these polymers in human health, and thus, there is an immediate need of a potential screening of some potential microbes to degrade these synthetic polymers. In this review, we have taken an attempt to accumulate all information regarding the chemical nature along with some potential microbes and their enzymatic nature of biodegradation of plastics along with some key factors that affect their biodegradability.","author":[{"dropping-particle":"","family":"Ghosh","given":"Swapan Kumar","non-dropping-particle":"","parse-names":false,"suffix":""},{"dropping-particle":"","family":"Pal","given":"Sujoy","non-dropping-particle":"","parse-names":false,"suffix":""},{"dropping-particle":"","family":"Ray","given":"Sumanta","non-dropping-particle":"","parse-names":false,"suffix":""}],"container-title":"Environmental science and pollution research international","id":"ITEM-1","issue":"7","issued":{"date-parts":[["2013"]]},"page":"4339-4355","title":"Study of microbes having potentiality for biodegradation of plastics.","type":"article-journal","volume":"20"},"uris":["http://www.mendeley.com/documents/?uuid=ad0b057a-123f-3e19-a1d7-d04d5c5f2a4c"]}],"mendeley":{"formattedCitation":"[73]","plainTextFormattedCitation":"[73]","previouslyFormattedCitation":"[73]"},"properties":{"noteIndex":0},"schema":"https://github.com/citation-style-language/schema/raw/master/csl-citation.json"}</w:instrText>
      </w:r>
      <w:r w:rsidR="000D7EFD">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73]</w:t>
      </w:r>
      <w:r w:rsidR="000D7EFD">
        <w:rPr>
          <w:rFonts w:ascii="Times New Roman" w:hAnsi="Times New Roman" w:cs="Times New Roman"/>
          <w:sz w:val="24"/>
          <w:szCs w:val="24"/>
          <w:lang w:val="en-IN"/>
        </w:rPr>
        <w:fldChar w:fldCharType="end"/>
      </w:r>
      <w:r w:rsidRPr="00935AC4">
        <w:rPr>
          <w:rFonts w:ascii="Times New Roman" w:hAnsi="Times New Roman" w:cs="Times New Roman"/>
          <w:sz w:val="24"/>
          <w:szCs w:val="24"/>
          <w:lang w:val="en-IN"/>
        </w:rPr>
        <w:t xml:space="preserve"> and their extremely cross-linked structure, whereas thermoplastics have a linear structure</w:t>
      </w:r>
      <w:r w:rsidR="000D7EFD">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80/07388550500346359","ISSN":"07388551","PMID":"16419620","abstract":"With more and more plastics being employed in human lives and increasing pressure being placed on capacities available for plastic waste disposal, the need for biodegradable plastics and biodegradation of plastic wastes has assumed increasing importance in the last few years. This review looks at the technological advancement made in the development of more easily biodegradable plastics and the biodegradation of conventional plastics by microorganisms. Additives, such as pro-oxidants and starch, are applied in synthetic materials to modify and make plastics biodegradable. Recent research has shown that thermoplastics derived from polyolefins, traditionally considered resistant to biodegradation in ambient environment, are biodegraded following photo-degradation and chemical degradation. Thermoset plastics, such as aliphatic polyester and polyester polyurethane, are easily attacked by microorganisms directly because of the potential hydrolytic cleavage of ester or urethane bonds in their structures. Some microorganisms have been isolated to utilize polyurethane as a sole source of carbon and nitrogen source. Aliphatic-aromatic copolyesters have active commercial applications because of their good mechanical properties and biodegradability. Reviewing published and ongoing studies on plastic biodegradation, this paper attempts to make conclusions on potentially viable methods to reduce impacts of plastic waste on the environment. Copyright © Taylor &amp; Francis Inc.","author":[{"dropping-particle":"","family":"Zheng","given":"Ying","non-dropping-particle":"","parse-names":false,"suffix":""},{"dropping-particle":"","family":"Yanful","given":"Ernest K.","non-dropping-particle":"","parse-names":false,"suffix":""},{"dropping-particle":"","family":"Bassi","given":"Amarjeet S.","non-dropping-particle":"","parse-names":false,"suffix":""}],"container-title":"Critical Reviews in Biotechnology","id":"ITEM-1","issue":"4","issued":{"date-parts":[["2005","12"]]},"page":"243-250","title":"A review of plastic waste biodegradation","type":"article-journal","volume":"25"},"uris":["http://www.mendeley.com/documents/?uuid=ea90cdc4-745d-3da0-b3cb-56577962c30b"]}],"mendeley":{"formattedCitation":"[74]","plainTextFormattedCitation":"[74]","previouslyFormattedCitation":"[74]"},"properties":{"noteIndex":0},"schema":"https://github.com/citation-style-language/schema/raw/master/csl-citation.json"}</w:instrText>
      </w:r>
      <w:r w:rsidR="000D7EFD">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74]</w:t>
      </w:r>
      <w:r w:rsidR="000D7EFD">
        <w:rPr>
          <w:rFonts w:ascii="Times New Roman" w:hAnsi="Times New Roman" w:cs="Times New Roman"/>
          <w:sz w:val="24"/>
          <w:szCs w:val="24"/>
          <w:lang w:val="en-IN"/>
        </w:rPr>
        <w:fldChar w:fldCharType="end"/>
      </w:r>
      <w:r w:rsidRPr="00935AC4">
        <w:rPr>
          <w:rFonts w:ascii="Times New Roman" w:hAnsi="Times New Roman" w:cs="Times New Roman"/>
          <w:sz w:val="24"/>
          <w:szCs w:val="24"/>
          <w:lang w:val="en-IN"/>
        </w:rPr>
        <w:t>.</w:t>
      </w:r>
    </w:p>
    <w:p w:rsidR="00B4748E" w:rsidRPr="00244CC0" w:rsidRDefault="00B4748E" w:rsidP="00244CC0">
      <w:pPr>
        <w:pStyle w:val="ListParagraph"/>
        <w:numPr>
          <w:ilvl w:val="0"/>
          <w:numId w:val="4"/>
        </w:numPr>
        <w:tabs>
          <w:tab w:val="left" w:pos="5414"/>
        </w:tabs>
        <w:jc w:val="both"/>
        <w:rPr>
          <w:rFonts w:ascii="Times New Roman" w:hAnsi="Times New Roman" w:cs="Times New Roman"/>
          <w:sz w:val="24"/>
          <w:szCs w:val="24"/>
          <w:lang w:val="en-IN"/>
        </w:rPr>
      </w:pPr>
      <w:r w:rsidRPr="00244CC0">
        <w:rPr>
          <w:rFonts w:ascii="Times New Roman" w:hAnsi="Times New Roman" w:cs="Times New Roman"/>
          <w:sz w:val="24"/>
          <w:szCs w:val="24"/>
          <w:lang w:val="en-IN"/>
        </w:rPr>
        <w:t>Types of degradable plastic</w:t>
      </w:r>
    </w:p>
    <w:p w:rsidR="00B4748E" w:rsidRDefault="00B4748E" w:rsidP="00033960">
      <w:pPr>
        <w:tabs>
          <w:tab w:val="left" w:pos="5414"/>
        </w:tabs>
        <w:jc w:val="both"/>
        <w:rPr>
          <w:rFonts w:ascii="Times New Roman" w:hAnsi="Times New Roman" w:cs="Times New Roman"/>
          <w:sz w:val="24"/>
          <w:szCs w:val="24"/>
          <w:lang w:val="en-IN"/>
        </w:rPr>
      </w:pPr>
      <w:r w:rsidRPr="00B4748E">
        <w:rPr>
          <w:rFonts w:ascii="Times New Roman" w:hAnsi="Times New Roman" w:cs="Times New Roman"/>
          <w:sz w:val="24"/>
          <w:szCs w:val="24"/>
          <w:lang w:val="en-IN"/>
        </w:rPr>
        <w:t>There are four categories of easily biodegradable plastics: photodegradable bioplastics, biobased bioplastics, compostable bioplastics, and biodegradable bioplastics.</w:t>
      </w:r>
    </w:p>
    <w:p w:rsidR="00E970DD" w:rsidRDefault="00244CC0"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7.1 </w:t>
      </w:r>
      <w:r w:rsidR="00E970DD">
        <w:rPr>
          <w:rFonts w:ascii="Times New Roman" w:hAnsi="Times New Roman" w:cs="Times New Roman"/>
          <w:sz w:val="24"/>
          <w:szCs w:val="24"/>
          <w:lang w:val="en-IN"/>
        </w:rPr>
        <w:t>Photodegradable bioplastics</w:t>
      </w:r>
    </w:p>
    <w:p w:rsidR="00E970DD" w:rsidRDefault="00E970DD" w:rsidP="00033960">
      <w:pPr>
        <w:tabs>
          <w:tab w:val="left" w:pos="5414"/>
        </w:tabs>
        <w:jc w:val="both"/>
        <w:rPr>
          <w:rFonts w:ascii="Times New Roman" w:hAnsi="Times New Roman" w:cs="Times New Roman"/>
          <w:sz w:val="24"/>
          <w:szCs w:val="24"/>
          <w:lang w:val="en-IN"/>
        </w:rPr>
      </w:pPr>
      <w:r w:rsidRPr="00E970DD">
        <w:rPr>
          <w:rFonts w:ascii="Times New Roman" w:hAnsi="Times New Roman" w:cs="Times New Roman"/>
          <w:sz w:val="24"/>
          <w:szCs w:val="24"/>
          <w:lang w:val="en-IN"/>
        </w:rPr>
        <w:t>The groups that are joined to the polymer backbone in this kind of plastic are light-sensitive. The polymeric structure can be destroyed by prolonged exposure to UV light.</w:t>
      </w:r>
      <w:r w:rsidRPr="00E970DD">
        <w:t xml:space="preserve"> </w:t>
      </w:r>
      <w:r w:rsidRPr="00E970DD">
        <w:rPr>
          <w:rFonts w:ascii="Times New Roman" w:hAnsi="Times New Roman" w:cs="Times New Roman"/>
          <w:sz w:val="24"/>
          <w:szCs w:val="24"/>
          <w:lang w:val="en-IN"/>
        </w:rPr>
        <w:t>When the supply of radiation is cut off, degradation is likely not possible. Since landfills have little or no sunlight, plastics in landfill spaces are not degradable</w:t>
      </w:r>
      <w:r w:rsidR="00B05AC2">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7265/1934-7359/2015.02.007","abstract":"Because of increasing environmental concerns/legislative pressure for plastics waste and rapid increases in the cost of petroleum, the development of \"environmental friendly\" materials has attracted extensive interest. Recently, bioplastics are one of the most innovative environmental friendly materials developed. Therefore, this paper will look at aspects of the bioplastics from the perspective of sustainability, advantages/disadvantages and standards. The global bioplastics market is thought to be growing at a rate of 20%~25% per year. They have some advantages such as lower carbon footprint, independence, energy efficiency, and eco-safety. However, they have some disadvantages such as high cost, recycling, reducing raw materials, misused of terms and lack of legislation. For the sustainability, recycling systems and production technology may be developed for bioplastics and by-product should be used for their production. Also, there is much standardization about them. It is important to have comparable international standard methods. Therefore, there is an urgent need to standardize all details. A new guide and standard for just bioplastics should be developed for production, usage and bioplastic waste management for every country in the world.","author":[{"dropping-particle":"","family":"Bezirhan Arikan","given":"Ezgi","non-dropping-particle":"","parse-names":false,"suffix":""},{"dropping-particle":"","family":"Duygu Ozsoy","given":"Havva","non-dropping-particle":"","parse-names":false,"suffix":""}],"container-title":"Journal of Civil Engineering and Architecture","id":"ITEM-1","issued":{"date-parts":[["2015"]]},"page":"188-192","title":"A Review: Investigation of Bioplastics","type":"article-journal","volume":"9"},"uris":["http://www.mendeley.com/documents/?uuid=acc209ad-97b3-3d53-8be0-d6f5f5017911"]}],"mendeley":{"formattedCitation":"[75]","plainTextFormattedCitation":"[75]","previouslyFormattedCitation":"[75]"},"properties":{"noteIndex":0},"schema":"https://github.com/citation-style-language/schema/raw/master/csl-citation.json"}</w:instrText>
      </w:r>
      <w:r w:rsidR="00B05AC2">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75]</w:t>
      </w:r>
      <w:r w:rsidR="00B05AC2">
        <w:rPr>
          <w:rFonts w:ascii="Times New Roman" w:hAnsi="Times New Roman" w:cs="Times New Roman"/>
          <w:sz w:val="24"/>
          <w:szCs w:val="24"/>
          <w:lang w:val="en-IN"/>
        </w:rPr>
        <w:fldChar w:fldCharType="end"/>
      </w:r>
      <w:r w:rsidRPr="00E970DD">
        <w:rPr>
          <w:rFonts w:ascii="Times New Roman" w:hAnsi="Times New Roman" w:cs="Times New Roman"/>
          <w:sz w:val="24"/>
          <w:szCs w:val="24"/>
          <w:lang w:val="en-IN"/>
        </w:rPr>
        <w:t>.</w:t>
      </w:r>
      <w:r w:rsidRPr="00E970DD">
        <w:t xml:space="preserve"> </w:t>
      </w:r>
      <w:r w:rsidRPr="00E970DD">
        <w:rPr>
          <w:rFonts w:ascii="Times New Roman" w:hAnsi="Times New Roman" w:cs="Times New Roman"/>
          <w:sz w:val="24"/>
          <w:szCs w:val="24"/>
          <w:lang w:val="en-IN"/>
        </w:rPr>
        <w:t>The release of harmful volatile organic compounds (VOCs), which are potentially dangerous and linked to the environmental weathering of plastic debris, can result from artificial photo-degradation</w:t>
      </w:r>
      <w:r w:rsidR="00BB50D3">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author":[{"dropping-particle":"","family":"Lomonaco","given":"T","non-dropping-particle":"","parse-names":false,"suffix":""},{"dropping-particle":"","family":"Manco","given":"E","non-dropping-particle":"","parse-names":false,"suffix":""},{"dropping-particle":"","family":"Corti","given":"A","non-dropping-particle":"","parse-names":false,"suffix":""},{"dropping-particle":"","family":"…","given":"J La Nasa - Journal of hazardous","non-dropping-particle":"","parse-names":false,"suffix":""},{"dropping-particle":"","family":"2020","given":"undefined","non-dropping-particle":"","parse-names":false,"suffix":""}],"container-title":"Elsevier","id":"ITEM-1","issued":{"date-parts":[["0"]]},"title":"Release of harmful volatile organic compounds (VOCs) from photo-degraded plastic debris: a neglected source of environmental pollution","type":"article-journal"},"uris":["http://www.mendeley.com/documents/?uuid=2e7668b6-fd32-3d79-ad9f-40c3221de3f7"]}],"mendeley":{"formattedCitation":"[76]","plainTextFormattedCitation":"[76]","previouslyFormattedCitation":"[76]"},"properties":{"noteIndex":0},"schema":"https://github.com/citation-style-language/schema/raw/master/csl-citation.json"}</w:instrText>
      </w:r>
      <w:r w:rsidR="00BB50D3">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76]</w:t>
      </w:r>
      <w:r w:rsidR="00BB50D3">
        <w:rPr>
          <w:rFonts w:ascii="Times New Roman" w:hAnsi="Times New Roman" w:cs="Times New Roman"/>
          <w:sz w:val="24"/>
          <w:szCs w:val="24"/>
          <w:lang w:val="en-IN"/>
        </w:rPr>
        <w:fldChar w:fldCharType="end"/>
      </w:r>
      <w:r w:rsidRPr="00E970DD">
        <w:rPr>
          <w:rFonts w:ascii="Times New Roman" w:hAnsi="Times New Roman" w:cs="Times New Roman"/>
          <w:sz w:val="24"/>
          <w:szCs w:val="24"/>
          <w:lang w:val="en-IN"/>
        </w:rPr>
        <w:t>.</w:t>
      </w:r>
    </w:p>
    <w:p w:rsidR="0000563A" w:rsidRDefault="00244CC0" w:rsidP="0000563A">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7.2 </w:t>
      </w:r>
      <w:r w:rsidR="0000563A">
        <w:rPr>
          <w:rFonts w:ascii="Times New Roman" w:hAnsi="Times New Roman" w:cs="Times New Roman"/>
          <w:sz w:val="24"/>
          <w:szCs w:val="24"/>
          <w:lang w:val="en-IN"/>
        </w:rPr>
        <w:t>Compostable bioplastic</w:t>
      </w:r>
    </w:p>
    <w:p w:rsidR="0000563A" w:rsidRDefault="0000563A" w:rsidP="00033960">
      <w:pPr>
        <w:tabs>
          <w:tab w:val="left" w:pos="5414"/>
        </w:tabs>
        <w:jc w:val="both"/>
        <w:rPr>
          <w:rFonts w:ascii="Times New Roman" w:hAnsi="Times New Roman" w:cs="Times New Roman"/>
          <w:sz w:val="24"/>
          <w:szCs w:val="24"/>
          <w:lang w:val="en-IN"/>
        </w:rPr>
      </w:pPr>
      <w:r w:rsidRPr="00B05AC2">
        <w:rPr>
          <w:rFonts w:ascii="Times New Roman" w:hAnsi="Times New Roman" w:cs="Times New Roman"/>
          <w:sz w:val="24"/>
          <w:szCs w:val="24"/>
          <w:lang w:val="en-IN"/>
        </w:rPr>
        <w:t>In contrast to biodegradable products, which degrade naturally and without any hazardous residue, composting requires a specialised environment for the materials to degrade</w:t>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author":[{"dropping-particle":"","family":"Meereboer","given":"KW","non-dropping-particle":"","parse-names":false,"suffix":""},{"dropping-particle":"","family":"Misra","given":"M","non-dropping-particle":"","parse-names":false,"suffix":""},{"dropping-particle":"","family":"Chemistry","given":"AK Mohanty - Green","non-dropping-particle":"","parse-names":false,"suffix":""},{"dropping-particle":"","family":"2020","given":"undefined","non-dropping-particle":"","parse-names":false,"suffix":""}],"container-title":"pubs.rsc.org","id":"ITEM-1","issued":{"date-parts":[["0"]]},"title":"Review of recent advances in the biodegradability of polyhydroxyalkanoate (PHA) bioplastics and their composites","type":"article-journal"},"uris":["http://www.mendeley.com/documents/?uuid=36769ab6-07d8-3cc9-bb3d-a0c7be35b9c1"]}],"mendeley":{"formattedCitation":"[77]","plainTextFormattedCitation":"[77]","previouslyFormattedCitation":"[77]"},"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77]</w:t>
      </w:r>
      <w:r>
        <w:rPr>
          <w:rFonts w:ascii="Times New Roman" w:hAnsi="Times New Roman" w:cs="Times New Roman"/>
          <w:sz w:val="24"/>
          <w:szCs w:val="24"/>
          <w:lang w:val="en-IN"/>
        </w:rPr>
        <w:fldChar w:fldCharType="end"/>
      </w:r>
      <w:r w:rsidRPr="00B05AC2">
        <w:rPr>
          <w:rFonts w:ascii="Times New Roman" w:hAnsi="Times New Roman" w:cs="Times New Roman"/>
          <w:sz w:val="24"/>
          <w:szCs w:val="24"/>
          <w:lang w:val="en-IN"/>
        </w:rPr>
        <w:t>.</w:t>
      </w:r>
      <w:r w:rsidRPr="0000563A">
        <w:t xml:space="preserve"> </w:t>
      </w:r>
      <w:r w:rsidRPr="0000563A">
        <w:rPr>
          <w:rFonts w:ascii="Times New Roman" w:hAnsi="Times New Roman" w:cs="Times New Roman"/>
          <w:sz w:val="24"/>
          <w:szCs w:val="24"/>
          <w:lang w:val="en-IN"/>
        </w:rPr>
        <w:t>This plastic decomposes at a similar rate to other compostable materials. Plastic is classified as biodegradable after standardised testing of its total biodegradability, ecological toxicology, and disintegration degree.</w:t>
      </w:r>
    </w:p>
    <w:p w:rsidR="00C603EB" w:rsidRDefault="00C603EB" w:rsidP="00033960">
      <w:pPr>
        <w:tabs>
          <w:tab w:val="left" w:pos="5414"/>
        </w:tabs>
        <w:jc w:val="both"/>
        <w:rPr>
          <w:rFonts w:ascii="Times New Roman" w:hAnsi="Times New Roman" w:cs="Times New Roman"/>
          <w:sz w:val="24"/>
          <w:szCs w:val="24"/>
          <w:lang w:val="en-IN"/>
        </w:rPr>
      </w:pPr>
    </w:p>
    <w:p w:rsidR="000B3404" w:rsidRDefault="00244CC0"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lastRenderedPageBreak/>
        <w:t xml:space="preserve">7.3 </w:t>
      </w:r>
      <w:r w:rsidR="000B3404">
        <w:rPr>
          <w:rFonts w:ascii="Times New Roman" w:hAnsi="Times New Roman" w:cs="Times New Roman"/>
          <w:sz w:val="24"/>
          <w:szCs w:val="24"/>
          <w:lang w:val="en-IN"/>
        </w:rPr>
        <w:t>Bio-based bioplastics</w:t>
      </w:r>
    </w:p>
    <w:p w:rsidR="000B3404" w:rsidRDefault="000B3404" w:rsidP="00033960">
      <w:pPr>
        <w:tabs>
          <w:tab w:val="left" w:pos="5414"/>
        </w:tabs>
        <w:jc w:val="both"/>
        <w:rPr>
          <w:rFonts w:ascii="Times New Roman" w:hAnsi="Times New Roman" w:cs="Times New Roman"/>
          <w:sz w:val="24"/>
          <w:szCs w:val="24"/>
          <w:lang w:val="en-IN"/>
        </w:rPr>
      </w:pPr>
      <w:r w:rsidRPr="000B3404">
        <w:rPr>
          <w:rFonts w:ascii="Times New Roman" w:hAnsi="Times New Roman" w:cs="Times New Roman"/>
          <w:sz w:val="24"/>
          <w:szCs w:val="24"/>
          <w:lang w:val="en-IN"/>
        </w:rPr>
        <w:t>Bio-based plastics are types of polymers in which all of the carbon is derived from renewable resources, such as forestry and agricultural resources. These resources include cellulose, starch, corn, soybeans, and corn</w:t>
      </w:r>
      <w:r w:rsidR="00B05AC2">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186/S13104-016-2321-Y","ISSN":"17560500","PMID":"27955705","abstract":"Background: Polyhydroxybutyrates (PHBs) are macromolecules synthesized by bacteria. They are inclusion bodies accumulated as reserve materials when the bacteria grow under different stress conditions. Because of their fast degradability under natural environmental conditions, PHBs are selected as alternatives for production of biodegradable plastics. The aim of this work was to isolate potential PHB producing bacteria, evaluate PHB production using agro-residues as carbon sources. Result: Among fifty bacterial strains isolated from different localities, ten PHB accumulating strains were selected and compared for their ability to accumulate PHB granules inside their cells. Isolate Arba Minch Waste Water (AWW) identified as Bacillus spp was found to be the best producer. The optimum pH, temperature, and incubation period for best PHB production by the isolate were 7, 37 °C, and 48 h respectively at 150 rpm. PHB production was best with glucose as carbon source and peptone as nitrogen source. The strain was able to accumulate 55.6, 51.6, 37.4 and 25% PHB when pretreated sugar cane bagasse, corn cob, teff straw (Eragrostis tef) and banana peel were used as carbon sources respectively. Fourier transform-infrared authentication results of the extracted and purified PHB identified its functional units as C-H, CH2, C=O and C-O groups. UV-Vis spectrophotometric analysis and biodegradability test confirmed the similarity of the extract with standard PHB and its suitability for bioplastic production. Conclusion: The isolated Bacillus sp can be used for feasible production of PHB using agro-residues especially sugarcane bagasse which can reduce the production cost in addition to reducing the disposal problem of these substrates. The yield of PHB can further be boosted by optimization of production parameters as substrates.","author":[{"dropping-particle":"","family":"Getachew","given":"Anteneh","non-dropping-particle":"","parse-names":false,"suffix":""},{"dropping-particle":"","family":"Woldesenbet","given":"Fantahun","non-dropping-particle":"","parse-names":false,"suffix":""}],"container-title":"BMC Research Notes","id":"ITEM-1","issue":"1","issued":{"date-parts":[["2016","12","12"]]},"page":"1-9","publisher":"BioMed Central","title":"Production of biodegradable plastic by polyhydroxybutyrate (PHB) accumulating bacteria using low cost agricultural waste material","type":"article-journal","volume":"9"},"uris":["http://www.mendeley.com/documents/?uuid=d896fb39-0261-3bd4-b2fe-4606dcd6e026"]}],"mendeley":{"formattedCitation":"[78]","plainTextFormattedCitation":"[78]","previouslyFormattedCitation":"[78]"},"properties":{"noteIndex":0},"schema":"https://github.com/citation-style-language/schema/raw/master/csl-citation.json"}</w:instrText>
      </w:r>
      <w:r w:rsidR="00B05AC2">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78]</w:t>
      </w:r>
      <w:r w:rsidR="00B05AC2">
        <w:rPr>
          <w:rFonts w:ascii="Times New Roman" w:hAnsi="Times New Roman" w:cs="Times New Roman"/>
          <w:sz w:val="24"/>
          <w:szCs w:val="24"/>
          <w:lang w:val="en-IN"/>
        </w:rPr>
        <w:fldChar w:fldCharType="end"/>
      </w:r>
      <w:r w:rsidR="00B05AC2">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3390/fib7040032","abstract":"Due to the negative environmental impacts of synthetic plastics, the development of biodegradable plastics for both industrial and commercial applications is essential today. Researchers have developed various starch-based composites for different applications. The present work investigates the corn and rice starch-based bioplastics for packaging applications. Various samples of bioplastics are produced, with different compositions of corn and rice starch, glycerol, citric acid, and gelatin. The tensile properties were improved after adding rice starch. However, water absorption and water solubility were reduced. On the basis of these results, the best sample was analyzed for thickness testing, biodegradability properties, SEM, hydrophilicity, thermogravimetric analysis, and sealing properties of bioplastic. The results show the suitability of rice and corn-based thermoplastic starch for packaging applications.","author":[{"dropping-particle":"","family":"Marichelvam","given":"MK","non-dropping-particle":"","parse-names":false,"suffix":""},{"dropping-particle":"","family":"Jawaid","given":"M","non-dropping-particle":"","parse-names":false,"suffix":""},{"dropping-particle":"","family":"Fibers","given":"M Asim -","non-dropping-particle":"","parse-names":false,"suffix":""},{"dropping-particle":"","family":"2019","given":"undefined","non-dropping-particle":"","parse-names":false,"suffix":""}],"container-title":"mdpi.com","id":"ITEM-1","issued":{"date-parts":[["0"]]},"title":"Corn and rice starch-based bio-plastics as alternative packaging materials","type":"article-journal"},"uris":["http://www.mendeley.com/documents/?uuid=5f7b9674-dbf3-3b50-8fcd-b0caa1cf65c9"]}],"mendeley":{"formattedCitation":"[79]","plainTextFormattedCitation":"[79]","previouslyFormattedCitation":"[79]"},"properties":{"noteIndex":0},"schema":"https://github.com/citation-style-language/schema/raw/master/csl-citation.json"}</w:instrText>
      </w:r>
      <w:r w:rsidR="00B05AC2">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79]</w:t>
      </w:r>
      <w:r w:rsidR="00B05AC2">
        <w:rPr>
          <w:rFonts w:ascii="Times New Roman" w:hAnsi="Times New Roman" w:cs="Times New Roman"/>
          <w:sz w:val="24"/>
          <w:szCs w:val="24"/>
          <w:lang w:val="en-IN"/>
        </w:rPr>
        <w:fldChar w:fldCharType="end"/>
      </w:r>
      <w:r w:rsidR="00B05AC2">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3390/polym12051127","abstract":"Agro-wastes are derived from diverse sources including grape pomace, tomato pomace, pineapple, orange, and lemon peels, sugarcane bagasse, rice husks, wheat straw, and palm oil fibers, among other affordable and commonly available materials. The carbon-rich precursors are used in the production bio-based polymers through microbial, biopolymer blending, and chemical methods. The Food and Agriculture Organization (FAO) estimates that 20-30% of fruits and vegetables are discarded as waste during post-harvest handling. The development of bio-based polymers is essential, considering the scale of global environmental pollution that is directly linked to the production of synthetic plastics such as polypropylene (PP) and polyethylene (PET). Globally, 400 million tons of synthetic plastics are produced each year, and less than 9% are recycled. The optical, mechanical, and chemical properties such as ultraviolet (UV) absorbance, tensile strength, and water permeability are influenced by the synthetic route. The production of bio-based polymers from renewable sources and microbial synthesis are scalable, facile, and pose a minimal impact on the environment compared to chemical synthesis methods that rely on alkali and acid treatment or co-polymer blending. Despite the development of advanced synthetic methods and the application of biofilms in smart/intelligent food packaging, construction, exclusion nets, and medicine, commercial production is limited by cost, the economics of production, useful life, and biodegradation concerns, and the availability of adequate agro-wastes. New and cost-effective production techniques are critical to facilitate the commercial production of bio-based polymers and the replacement of synthetic polymers.","author":[{"dropping-particle":"","family":"Polymers","given":"C Maraveas -","non-dropping-particle":"","parse-names":false,"suffix":""},{"dropping-particle":"","family":"2020","given":"undefined","non-dropping-particle":"","parse-names":false,"suffix":""}],"container-title":"mdpi.com","id":"ITEM-1","issued":{"date-parts":[["0"]]},"title":"Production of sustainable and biodegradable polymers from agricultural waste","type":"article-journal"},"uris":["http://www.mendeley.com/documents/?uuid=c773df20-f0c6-3db7-82c0-7fbde392bd6d"]}],"mendeley":{"formattedCitation":"[80]","plainTextFormattedCitation":"[80]","previouslyFormattedCitation":"[80]"},"properties":{"noteIndex":0},"schema":"https://github.com/citation-style-language/schema/raw/master/csl-citation.json"}</w:instrText>
      </w:r>
      <w:r w:rsidR="00B05AC2">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80]</w:t>
      </w:r>
      <w:r w:rsidR="00B05AC2">
        <w:rPr>
          <w:rFonts w:ascii="Times New Roman" w:hAnsi="Times New Roman" w:cs="Times New Roman"/>
          <w:sz w:val="24"/>
          <w:szCs w:val="24"/>
          <w:lang w:val="en-IN"/>
        </w:rPr>
        <w:fldChar w:fldCharType="end"/>
      </w:r>
      <w:r w:rsidRPr="000B3404">
        <w:rPr>
          <w:rFonts w:ascii="Times New Roman" w:hAnsi="Times New Roman" w:cs="Times New Roman"/>
          <w:sz w:val="24"/>
          <w:szCs w:val="24"/>
          <w:lang w:val="en-IN"/>
        </w:rPr>
        <w:t>.</w:t>
      </w:r>
      <w:r w:rsidR="009630A4" w:rsidRPr="009630A4">
        <w:t xml:space="preserve"> </w:t>
      </w:r>
      <w:r w:rsidR="009630A4" w:rsidRPr="009630A4">
        <w:rPr>
          <w:rFonts w:ascii="Times New Roman" w:hAnsi="Times New Roman" w:cs="Times New Roman"/>
          <w:sz w:val="24"/>
          <w:szCs w:val="24"/>
          <w:lang w:val="en-IN"/>
        </w:rPr>
        <w:t>The most often utilised bio-based polymer for the creation of biodegradable polymers is starch.</w:t>
      </w:r>
      <w:r w:rsidR="009630A4" w:rsidRPr="009630A4">
        <w:t xml:space="preserve"> </w:t>
      </w:r>
      <w:r w:rsidR="009630A4" w:rsidRPr="009630A4">
        <w:rPr>
          <w:rFonts w:ascii="Times New Roman" w:hAnsi="Times New Roman" w:cs="Times New Roman"/>
          <w:sz w:val="24"/>
          <w:szCs w:val="24"/>
          <w:lang w:val="en-IN"/>
        </w:rPr>
        <w:t>Starch is often used to create bio-based, biodegradable plastics because of its availability, affordability, abundance, and ability to degrade in specific environmental circumstances</w:t>
      </w:r>
      <w:r w:rsidR="00C24C6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2/APP.33828","ISSN":"1097-4628","abstract":"Various composites of polypropylene (PP) produced using natural fibers such as pineapple leaf fiber, banana fiber, and bamboo fiber were studied for their degree and rate of aerobic biodegradation. Composites used contained 10, 15, and 50% volume fractions of pineapple leaf fiber, banana fiber, and bamboo fiber, respectively, which are the optimum fiber percentages of the respective composites as reported by these authors in their previous works. Cellulose has been used as positive reference material. All the composites exhibited partial biodegradation in the range of 5-15% depending on the fiber content. Degradation had not taken place in the covalent ester linkages between the natural fiber and the MA-g-PP compatibilizer but in those areas of the fibers which have remained only physically embedded in the resin matrix. Thus, although natural fibers reinforced PP composites are not excellent biodegradable material, they can address to the management of waste plastics by reducing the amount of polymer content used that in turn will reduce the generation of nonbiodegradable polymeric wastes. © 2011 Wiley Periodicals, Inc.","author":[{"dropping-particle":"","family":"Chattopadhyay","given":"Sanjay K.","non-dropping-particle":"","parse-names":false,"suffix":""},{"dropping-particle":"","family":"Singh","given":"Sanjay","non-dropping-particle":"","parse-names":false,"suffix":""},{"dropping-particle":"","family":"Pramanik","given":"Nilay","non-dropping-particle":"","parse-names":false,"suffix":""},{"dropping-particle":"","family":"Niyogi","given":"U. K.","non-dropping-particle":"","parse-names":false,"suffix":""},{"dropping-particle":"","family":"Khandal","given":"R. K.","non-dropping-particle":"","parse-names":false,"suffix":""},{"dropping-particle":"","family":"Uppaluri","given":"Ramagopal","non-dropping-particle":"","parse-names":false,"suffix":""},{"dropping-particle":"","family":"Ghoshal","given":"Aloke K.","non-dropping-particle":"","parse-names":false,"suffix":""}],"container-title":"Journal of Applied Polymer Science","id":"ITEM-1","issue":"4","issued":{"date-parts":[["2011","8","15"]]},"page":"2226-2232","publisher":"John Wiley &amp; Sons, Ltd","title":"Biodegradability studies on natural fibers reinforced polypropylene composites","type":"article-journal","volume":"121"},"uris":["http://www.mendeley.com/documents/?uuid=00dc8524-fe8b-389b-8746-a229afc76493"]}],"mendeley":{"formattedCitation":"[81]","plainTextFormattedCitation":"[81]","previouslyFormattedCitation":"[81]"},"properties":{"noteIndex":0},"schema":"https://github.com/citation-style-language/schema/raw/master/csl-citation.json"}</w:instrText>
      </w:r>
      <w:r w:rsidR="00C24C6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81]</w:t>
      </w:r>
      <w:r w:rsidR="00C24C69">
        <w:rPr>
          <w:rFonts w:ascii="Times New Roman" w:hAnsi="Times New Roman" w:cs="Times New Roman"/>
          <w:sz w:val="24"/>
          <w:szCs w:val="24"/>
          <w:lang w:val="en-IN"/>
        </w:rPr>
        <w:fldChar w:fldCharType="end"/>
      </w:r>
      <w:r w:rsidR="00C24C6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10924-007-0053-8","ISSN":"1572-8900","abstract":"The growing use of plastics in agriculture has enabled farmers to increase their crop production. One major drawback of most polymers used in agriculture is the problem with their disposal, following their useful life-time. Non-degradable polymers, being resistive to degradation (depending on the polymer, additives, conditions etc) tend to accumulate as plastic waste, creating a serious problem of plastic waste management. In cases such plastic waste ends-up in landfills or it is buried in soil, questions are raised about their possible effects on the environment, whether they biodegrade at all, and if they do, what is the rate of (bio?)degradation and what effect the products of (bio?)degradation have on the environment, including the effects of the additives used. Possible degradation of agricultural plastic waste should not result in contamination of the soil and pollution of the environment (including aesthetic pollution or problems with the agricultural products safety). Ideally, a degradable polymer should be fully biodegradable leaving no harmful substances in the environment. Most experts and acceptable standards define a fully biodegradable polymer as a polymer that is completely converted by microorganisms to carbon dioxide, water, mineral and biomass, with no negative environmental impact or ecotoxicity. However, part of the ongoing debate concerns the question of what is an acceptable period of time for the biodegradation to occur and how this is measured. Many polymers that are claimed to be ‘biodegradable’ are in fact ‘bioerodable’, ‘hydrobiodegradable’, ‘photodegradable’, controlled degradable or just partially biodegradable. This review paper attempts to delineate the definition of degradability of polymers used in agriculture. Emphasis is placed on the controversial issues regarding biodegradability of some of these polymers.","author":[{"dropping-particle":"","family":"Kyrikou","given":"Ioanna","non-dropping-particle":"","parse-names":false,"suffix":""},{"dropping-particle":"","family":"Briassoulis","given":"Demetres","non-dropping-particle":"","parse-names":false,"suffix":""}],"container-title":"Journal of Polymers and the Environment 2007 15:2","id":"ITEM-1","issue":"2","issued":{"date-parts":[["2007","4","12"]]},"page":"125-150","publisher":"Springer","title":"Biodegradation of Agricultural Plastic Films: A Critical Review","type":"article-journal","volume":"15"},"uris":["http://www.mendeley.com/documents/?uuid=2ea61ec3-aae9-3101-bc93-0af483e7d0b0"]}],"mendeley":{"formattedCitation":"[82]","plainTextFormattedCitation":"[82]","previouslyFormattedCitation":"[82]"},"properties":{"noteIndex":0},"schema":"https://github.com/citation-style-language/schema/raw/master/csl-citation.json"}</w:instrText>
      </w:r>
      <w:r w:rsidR="00C24C6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82]</w:t>
      </w:r>
      <w:r w:rsidR="00C24C69">
        <w:rPr>
          <w:rFonts w:ascii="Times New Roman" w:hAnsi="Times New Roman" w:cs="Times New Roman"/>
          <w:sz w:val="24"/>
          <w:szCs w:val="24"/>
          <w:lang w:val="en-IN"/>
        </w:rPr>
        <w:fldChar w:fldCharType="end"/>
      </w:r>
      <w:r w:rsidR="009630A4" w:rsidRPr="009630A4">
        <w:rPr>
          <w:rFonts w:ascii="Times New Roman" w:hAnsi="Times New Roman" w:cs="Times New Roman"/>
          <w:sz w:val="24"/>
          <w:szCs w:val="24"/>
          <w:lang w:val="en-IN"/>
        </w:rPr>
        <w:t>.</w:t>
      </w:r>
      <w:r w:rsidR="00A61EB7" w:rsidRPr="00A61EB7">
        <w:t xml:space="preserve"> </w:t>
      </w:r>
      <w:r w:rsidR="00A61EB7" w:rsidRPr="00A61EB7">
        <w:rPr>
          <w:rFonts w:ascii="Times New Roman" w:hAnsi="Times New Roman" w:cs="Times New Roman"/>
          <w:sz w:val="24"/>
          <w:szCs w:val="24"/>
          <w:lang w:val="en-IN"/>
        </w:rPr>
        <w:t>Since starch is made up of amylopectin and amylase polymers, it can serve as a suitable replacement.</w:t>
      </w:r>
      <w:r w:rsidR="00A61EB7" w:rsidRPr="00A61EB7">
        <w:t xml:space="preserve"> </w:t>
      </w:r>
      <w:r w:rsidR="00A61EB7" w:rsidRPr="00A61EB7">
        <w:rPr>
          <w:rFonts w:ascii="Times New Roman" w:hAnsi="Times New Roman" w:cs="Times New Roman"/>
          <w:sz w:val="24"/>
          <w:szCs w:val="24"/>
          <w:lang w:val="en-IN"/>
        </w:rPr>
        <w:t>Starch-based polymers, like other bio-ba</w:t>
      </w:r>
      <w:r w:rsidR="00A61EB7">
        <w:rPr>
          <w:rFonts w:ascii="Times New Roman" w:hAnsi="Times New Roman" w:cs="Times New Roman"/>
          <w:sz w:val="24"/>
          <w:szCs w:val="24"/>
          <w:lang w:val="en-IN"/>
        </w:rPr>
        <w:t xml:space="preserve">sed biodegradable materials utilised for </w:t>
      </w:r>
      <w:r w:rsidR="00A61EB7" w:rsidRPr="00A61EB7">
        <w:rPr>
          <w:rFonts w:ascii="Times New Roman" w:hAnsi="Times New Roman" w:cs="Times New Roman"/>
          <w:sz w:val="24"/>
          <w:szCs w:val="24"/>
          <w:lang w:val="en-IN"/>
        </w:rPr>
        <w:t>packaging, are divided into two t</w:t>
      </w:r>
      <w:r w:rsidR="00A61EB7">
        <w:rPr>
          <w:rFonts w:ascii="Times New Roman" w:hAnsi="Times New Roman" w:cs="Times New Roman"/>
          <w:sz w:val="24"/>
          <w:szCs w:val="24"/>
          <w:lang w:val="en-IN"/>
        </w:rPr>
        <w:t>ypes: (a) Starch-filled polymer and (b) Starch-based polymer</w:t>
      </w:r>
      <w:r w:rsidR="00A61EB7">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10924-005-4758-2","ISSN":"1572-8900","abstract":"Synthetic polymers are important to the packaging industry but their use raises aesthetic and environmental concerns, particularly with regard to solid waste accumulation problems and the threat to wildlife. Some concerns are addressed by attention to problems associated with source reduction, incineration, recycling and landfill. Others are addressed by the development of new biodegradable polymers either alone or in blends. Materials used for biodegradable polymers include various forms of starch and products derived from it, biopolyesters and some synthetic polymers. Starch is rapidly metabolised and is an excellent base material for polymer blends or for infill of more environmentally inert polymers where it is metabolised to leave less residual polymer on biodegradation. This should help to improve the environmental impact of waste disposal. A number of standard methods have been developed to estimate the extent of biodegradability of polymers under various conditions and with a variety of organisms. They tend to be used mainly in the countries where they were developed but there is much overlap between the standards of different countries and wide scope for development of consistent and international standards.","author":[{"dropping-particle":"","family":"Jayasekara","given":"Ranjith","non-dropping-particle":"","parse-names":false,"suffix":""},{"dropping-particle":"","family":"Harding","given":"Ian","non-dropping-particle":"","parse-names":false,"suffix":""},{"dropping-particle":"","family":"Bowater","given":"Ian","non-dropping-particle":"","parse-names":false,"suffix":""},{"dropping-particle":"","family":"Lonergan","given":"Greg","non-dropping-particle":"","parse-names":false,"suffix":""}],"container-title":"Journal of Polymers and the Environment 2005 13:3","id":"ITEM-1","issue":"3","issued":{"date-parts":[["2005","7"]]},"page":"231-251","publisher":"Springer","title":"Biodegradability of a Selected Range of Polymers and Polymer Blends and Standard Methods for Assessment of Biodegradation","type":"article-journal","volume":"13"},"uris":["http://www.mendeley.com/documents/?uuid=7ad09c92-9344-376e-be2d-1316dedaeb57"]}],"mendeley":{"formattedCitation":"[83]","plainTextFormattedCitation":"[83]","previouslyFormattedCitation":"[83]"},"properties":{"noteIndex":0},"schema":"https://github.com/citation-style-language/schema/raw/master/csl-citation.json"}</w:instrText>
      </w:r>
      <w:r w:rsidR="00A61EB7">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83]</w:t>
      </w:r>
      <w:r w:rsidR="00A61EB7">
        <w:rPr>
          <w:rFonts w:ascii="Times New Roman" w:hAnsi="Times New Roman" w:cs="Times New Roman"/>
          <w:sz w:val="24"/>
          <w:szCs w:val="24"/>
          <w:lang w:val="en-IN"/>
        </w:rPr>
        <w:fldChar w:fldCharType="end"/>
      </w:r>
      <w:r w:rsidR="00A61EB7">
        <w:rPr>
          <w:rFonts w:ascii="Times New Roman" w:hAnsi="Times New Roman" w:cs="Times New Roman"/>
          <w:sz w:val="24"/>
          <w:szCs w:val="24"/>
          <w:lang w:val="en-IN"/>
        </w:rPr>
        <w:t>.</w:t>
      </w:r>
      <w:r w:rsidR="00AE2DD2" w:rsidRPr="00AE2DD2">
        <w:t xml:space="preserve"> </w:t>
      </w:r>
      <w:r w:rsidR="00AE2DD2">
        <w:rPr>
          <w:rFonts w:ascii="Times New Roman" w:hAnsi="Times New Roman" w:cs="Times New Roman"/>
          <w:sz w:val="24"/>
          <w:szCs w:val="24"/>
          <w:lang w:val="en-IN"/>
        </w:rPr>
        <w:t>It has been reported</w:t>
      </w:r>
      <w:r w:rsidR="00AE2DD2" w:rsidRPr="00AE2DD2">
        <w:rPr>
          <w:rFonts w:ascii="Times New Roman" w:hAnsi="Times New Roman" w:cs="Times New Roman"/>
          <w:sz w:val="24"/>
          <w:szCs w:val="24"/>
          <w:lang w:val="en-IN"/>
        </w:rPr>
        <w:t xml:space="preserve"> that a number of soil-isolated microbes (including Aspergillus fumigatus, Acidovorax faecilis,</w:t>
      </w:r>
      <w:r w:rsidR="00AE2DD2">
        <w:rPr>
          <w:rFonts w:ascii="Times New Roman" w:hAnsi="Times New Roman" w:cs="Times New Roman"/>
          <w:sz w:val="24"/>
          <w:szCs w:val="24"/>
          <w:lang w:val="en-IN"/>
        </w:rPr>
        <w:t xml:space="preserve"> Comamonas sp.,</w:t>
      </w:r>
      <w:r w:rsidR="00AE2DD2" w:rsidRPr="00AE2DD2">
        <w:rPr>
          <w:rFonts w:ascii="Times New Roman" w:hAnsi="Times New Roman" w:cs="Times New Roman"/>
          <w:sz w:val="24"/>
          <w:szCs w:val="24"/>
          <w:lang w:val="en-IN"/>
        </w:rPr>
        <w:t xml:space="preserve"> P. lemoignei</w:t>
      </w:r>
      <w:r w:rsidR="00AE2DD2">
        <w:rPr>
          <w:rFonts w:ascii="Times New Roman" w:hAnsi="Times New Roman" w:cs="Times New Roman"/>
          <w:sz w:val="24"/>
          <w:szCs w:val="24"/>
          <w:lang w:val="en-IN"/>
        </w:rPr>
        <w:t xml:space="preserve"> and Variovorax paradoxus</w:t>
      </w:r>
      <w:r w:rsidR="00AE2DD2" w:rsidRPr="00AE2DD2">
        <w:rPr>
          <w:rFonts w:ascii="Times New Roman" w:hAnsi="Times New Roman" w:cs="Times New Roman"/>
          <w:sz w:val="24"/>
          <w:szCs w:val="24"/>
          <w:lang w:val="en-IN"/>
        </w:rPr>
        <w:t>) can breakdown bio-based polymers in both anaerobic and aerobic environments</w:t>
      </w:r>
      <w:r w:rsidR="00AE2DD2">
        <w:rPr>
          <w:rFonts w:ascii="Times New Roman" w:hAnsi="Times New Roman" w:cs="Times New Roman"/>
          <w:sz w:val="24"/>
          <w:szCs w:val="24"/>
          <w:lang w:val="en-IN"/>
        </w:rPr>
        <w:fldChar w:fldCharType="begin" w:fldLock="1"/>
      </w:r>
      <w:r w:rsidR="00AE2DD2">
        <w:rPr>
          <w:rFonts w:ascii="Times New Roman" w:hAnsi="Times New Roman" w:cs="Times New Roman"/>
          <w:sz w:val="24"/>
          <w:szCs w:val="24"/>
          <w:lang w:val="en-IN"/>
        </w:rPr>
        <w:instrText>ADDIN CSL_CITATION {"citationItems":[{"id":"ITEM-1","itemData":{"DOI":"10.1016/J.BIOTECHADV.2007.12.005","ISSN":"0734-9750","PMID":"18337047","abstract":"Lack of degradability and the closing of landfill sites as well as growing water and land pollution problems have led to concern about plastics. With the excessive use of plastics and increasing pressure being placed on capacities available for plastic waste disposal, the need for biodegradable plastics and biodegradation of plastic wastes has assumed increasing importance in the last few years. Awareness of the waste problem and its impact on the environment has awakened new interest in the area of degradable polymers. The interest in environmental issues is growing and there are increasing demands to develop material which do not burden the environment significantly. Biodegradation is necessary for water-soluble or water-immiscible polymers because they eventually enter streams which can neither be recycled nor incinerated. It is important to consider the microbial degradation of natural and synthetic polymers in order to understand what is necessary for biodegradation and the mechanisms involved. This requires understanding of the interactions between materials and microorganisms and the biochemical changes involved. Widespread studies on the biodegradation of plastics have been carried out in order to overcome the environmental problems associated with synthetic plastic waste. This paper reviews the current research on the biodegradation of biodegradable and also the conventional synthetic plastics and also use of various techniques for the analysis of degradation in vitro. © 2008 Elsevier Inc. All rights reserved.","author":[{"dropping-particle":"","family":"Shah","given":"Aamer Ali","non-dropping-particle":"","parse-names":false,"suffix":""},{"dropping-particle":"","family":"Hasan","given":"Fariha","non-dropping-particle":"","parse-names":false,"suffix":""},{"dropping-particle":"","family":"Hameed","given":"Abdul","non-dropping-particle":"","parse-names":false,"suffix":""},{"dropping-particle":"","family":"Ahmed","given":"Safia","non-dropping-particle":"","parse-names":false,"suffix":""}],"container-title":"Biotechnology advances","id":"ITEM-1","issue":"3","issued":{"date-parts":[["2008","5"]]},"page":"246-265","publisher":"Biotechnol Adv","title":"Biological degradation of plastics: a comprehensive review","type":"article-journal","volume":"26"},"uris":["http://www.mendeley.com/documents/?uuid=c8986449-fc58-367d-aaf6-daea38e8a71f"]}],"mendeley":{"formattedCitation":"[9]","plainTextFormattedCitation":"[9]","previouslyFormattedCitation":"[9]"},"properties":{"noteIndex":0},"schema":"https://github.com/citation-style-language/schema/raw/master/csl-citation.json"}</w:instrText>
      </w:r>
      <w:r w:rsidR="00AE2DD2">
        <w:rPr>
          <w:rFonts w:ascii="Times New Roman" w:hAnsi="Times New Roman" w:cs="Times New Roman"/>
          <w:sz w:val="24"/>
          <w:szCs w:val="24"/>
          <w:lang w:val="en-IN"/>
        </w:rPr>
        <w:fldChar w:fldCharType="separate"/>
      </w:r>
      <w:r w:rsidR="00AE2DD2" w:rsidRPr="00AE2DD2">
        <w:rPr>
          <w:rFonts w:ascii="Times New Roman" w:hAnsi="Times New Roman" w:cs="Times New Roman"/>
          <w:noProof/>
          <w:sz w:val="24"/>
          <w:szCs w:val="24"/>
          <w:lang w:val="en-IN"/>
        </w:rPr>
        <w:t>[9]</w:t>
      </w:r>
      <w:r w:rsidR="00AE2DD2">
        <w:rPr>
          <w:rFonts w:ascii="Times New Roman" w:hAnsi="Times New Roman" w:cs="Times New Roman"/>
          <w:sz w:val="24"/>
          <w:szCs w:val="24"/>
          <w:lang w:val="en-IN"/>
        </w:rPr>
        <w:fldChar w:fldCharType="end"/>
      </w:r>
      <w:r w:rsidR="00AE2DD2" w:rsidRPr="00AE2DD2">
        <w:rPr>
          <w:rFonts w:ascii="Times New Roman" w:hAnsi="Times New Roman" w:cs="Times New Roman"/>
          <w:sz w:val="24"/>
          <w:szCs w:val="24"/>
          <w:lang w:val="en-IN"/>
        </w:rPr>
        <w:t>.</w:t>
      </w:r>
      <w:r w:rsidR="00AE2DD2" w:rsidRPr="00AE2DD2">
        <w:t xml:space="preserve"> </w:t>
      </w:r>
      <w:r w:rsidR="00AE2DD2" w:rsidRPr="00AE2DD2">
        <w:rPr>
          <w:rFonts w:ascii="Times New Roman" w:hAnsi="Times New Roman" w:cs="Times New Roman"/>
          <w:sz w:val="24"/>
          <w:szCs w:val="24"/>
          <w:lang w:val="en-IN"/>
        </w:rPr>
        <w:t>PHA and PLA are the two most common forms of bio-based biodegradable plastics</w:t>
      </w:r>
      <w:r w:rsidR="00AE2DD2">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00203-004-0715-Z","ISSN":"1432-072X","PMID":"15340783","abstract":"The biodegradability of microbial polythioesters (PTEs), a novel class of biopolymers which were discovered recently and can be produced by polyhydroxyalkanoate (PHA)-accumulating bacteria, was studied. Using poly(3-hydroxybutyrate-co-3-mercaptopropionate) [poly(3HB-co-3MP)] as sole carbon source for screening, 22&amp;nbsp;new bacterial strains were isolated and characterized. Interestingly, none of the PHA-degrading bacteria was able to utilize the homopolymer poly(3MP) as a carbon source for growth or to form clear zones on poly(3MP)-containing agar plates. The extracellular PHA depolymerases from two strains ( Schlegelella thermodepolymerans, Pseudomonas indica K2) were purified to electrophoretic homogeneity and biochemically characterized. The PHA depolymerase of S. thermodepolymerans exhibited a temperate optimum of about 75°C to 80°C and was stable at 70°C for more than 24&amp;nbsp;h. Regarding the substrate specificities of the PHA depolymerase of S. thermodepolymerans, enzyme activities decreased significantly with increasing 3MP content of the copolymer substrates. Interestingly, no activity could be detected with homoPTEs consisting only of 3MP or of 3-mercaptobutyrate. Similar results were obtained with the PHA depolymerases PhaZ2, PhaZ5 and PhaZ7 of Paucimonas lemoignei which were also investigated. The PHA depolymerase of Ps. indica K2 did not cleave any of the investigated polymers containing 3MP. Gas chromatography, infrared and 1H-NMR spectrometry and matrix-assisted laser desorption/ionization time-of-flight analysis revealed that 3MPs containing oligomers were enriched in the water-insoluble fraction remaining after partial digestion of poly(3HB-co-3MP) by purified poly(3HB) depolymerase of S. thermodepolymerans. In contrast, 3HB was enriched in the water-soluble fraction, which also contained 3HB-co-3MP dimer obtained by partial digestion of this copolymer by the enzyme. This study clearly indicates that PHA depolymerases are specific for oxoester linkages of PHAs and that the thioester bonds of PTEs cannot be cleaved by this type of enzyme.","author":[{"dropping-particle":"","family":"Elbanna","given":"Khaled","non-dropping-particle":"","parse-names":false,"suffix":""},{"dropping-particle":"","family":"Lütke-Eversloh","given":"Tina","non-dropping-particle":"","parse-names":false,"suffix":""},{"dropping-particle":"","family":"Jendrossek","given":"Dieter","non-dropping-particle":"","parse-names":false,"suffix":""},{"dropping-particle":"","family":"Luftmann","given":"Heinrich","non-dropping-particle":"","parse-names":false,"suffix":""},{"dropping-particle":"","family":"Steinbüchel","given":"Alexander","non-dropping-particle":"","parse-names":false,"suffix":""}],"container-title":"Archives of Microbiology 2004 182:2","id":"ITEM-1","issue":"2","issued":{"date-parts":[["2004","8","31"]]},"page":"212-225","publisher":"Springer","title":"Studies on the biodegradability of polythioester copolymers and homopolymers by polyhydroxyalkanoate (PHA)-degrading bacteria and PHA depolymerases","type":"article-journal","volume":"182"},"uris":["http://www.mendeley.com/documents/?uuid=354baafb-58c6-36bc-8d7d-7cde7fbd1585"]}],"mendeley":{"formattedCitation":"[84]","plainTextFormattedCitation":"[84]","previouslyFormattedCitation":"[84]"},"properties":{"noteIndex":0},"schema":"https://github.com/citation-style-language/schema/raw/master/csl-citation.json"}</w:instrText>
      </w:r>
      <w:r w:rsidR="00AE2DD2">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84]</w:t>
      </w:r>
      <w:r w:rsidR="00AE2DD2">
        <w:rPr>
          <w:rFonts w:ascii="Times New Roman" w:hAnsi="Times New Roman" w:cs="Times New Roman"/>
          <w:sz w:val="24"/>
          <w:szCs w:val="24"/>
          <w:lang w:val="en-IN"/>
        </w:rPr>
        <w:fldChar w:fldCharType="end"/>
      </w:r>
      <w:r w:rsidR="00AE2DD2" w:rsidRPr="00AE2DD2">
        <w:rPr>
          <w:rFonts w:ascii="Times New Roman" w:hAnsi="Times New Roman" w:cs="Times New Roman"/>
          <w:sz w:val="24"/>
          <w:szCs w:val="24"/>
          <w:lang w:val="en-IN"/>
        </w:rPr>
        <w:t>.</w:t>
      </w:r>
    </w:p>
    <w:p w:rsidR="00AD6E91" w:rsidRDefault="00244CC0"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7.4 </w:t>
      </w:r>
      <w:r w:rsidR="00AD6E91">
        <w:rPr>
          <w:rFonts w:ascii="Times New Roman" w:hAnsi="Times New Roman" w:cs="Times New Roman"/>
          <w:sz w:val="24"/>
          <w:szCs w:val="24"/>
          <w:lang w:val="en-IN"/>
        </w:rPr>
        <w:t>Polyhydroxyalkanoates</w:t>
      </w:r>
    </w:p>
    <w:p w:rsidR="00AD6E91" w:rsidRDefault="00AC3C55"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It is a </w:t>
      </w:r>
      <w:r w:rsidR="00AD6E91" w:rsidRPr="00AD6E91">
        <w:rPr>
          <w:rFonts w:ascii="Times New Roman" w:hAnsi="Times New Roman" w:cs="Times New Roman"/>
          <w:sz w:val="24"/>
          <w:szCs w:val="24"/>
          <w:lang w:val="en-IN"/>
        </w:rPr>
        <w:t>bio-based biodegradable polyester that is naturally produced through bacterial fermentation of sugars and lipids</w:t>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S0958-1669(00)00206-8","ISSN":"0958-1669","PMID":"11404101","abstract":"Widespread studies on the biodegradation of plastics have been carried out in order to overcome the environmental problems associated with synthetic plastic waste. Recent work has included studies of the distribution of synthetic polymer-degrading microorganisms in the environment, the isolation of new microorganisms for biodegradation, the discovery of new degradation enzymes, and the cloning of genes for synthetic polymer-degrading enzymes.","author":[{"dropping-particle":"","family":"Shimao","given":"Masayuki","non-dropping-particle":"","parse-names":false,"suffix":""}],"container-title":"Current Opinion in Biotechnology","id":"ITEM-1","issue":"3","issued":{"date-parts":[["2001","6","1"]]},"page":"242-247","publisher":"Elsevier Current Trends","title":"Biodegradation of plastics","type":"article-journal","volume":"12"},"uris":["http://www.mendeley.com/documents/?uuid=d8756ba9-d13c-3212-9e11-1f1612cc0481"]}],"mendeley":{"formattedCitation":"[85]","plainTextFormattedCitation":"[85]","previouslyFormattedCitation":"[85]"},"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85]</w:t>
      </w:r>
      <w:r>
        <w:rPr>
          <w:rFonts w:ascii="Times New Roman" w:hAnsi="Times New Roman" w:cs="Times New Roman"/>
          <w:sz w:val="24"/>
          <w:szCs w:val="24"/>
          <w:lang w:val="en-IN"/>
        </w:rPr>
        <w:fldChar w:fldCharType="end"/>
      </w:r>
      <w:r w:rsidR="00AD6E91" w:rsidRPr="00AD6E91">
        <w:rPr>
          <w:rFonts w:ascii="Times New Roman" w:hAnsi="Times New Roman" w:cs="Times New Roman"/>
          <w:sz w:val="24"/>
          <w:szCs w:val="24"/>
          <w:lang w:val="en-IN"/>
        </w:rPr>
        <w:t>.</w:t>
      </w:r>
      <w:r w:rsidRPr="00AC3C55">
        <w:t xml:space="preserve"> </w:t>
      </w:r>
      <w:r w:rsidRPr="00AC3C55">
        <w:rPr>
          <w:rFonts w:ascii="Times New Roman" w:hAnsi="Times New Roman" w:cs="Times New Roman"/>
          <w:sz w:val="24"/>
          <w:szCs w:val="24"/>
          <w:lang w:val="en-IN"/>
        </w:rPr>
        <w:t>Because of their biodegradability, PHA polymers can be used in the packaging, medical, and pharmaceutical industries</w:t>
      </w:r>
      <w:r w:rsidR="006747A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2/JCTB.1667","ISSN":"1097-4660","abstract":"Increased and accelerated global economic activities over the past century have led to interlinked problems that require urgent attention. The current patterns of production and consumption have raised serious concerns. In this context, greater emphasis has been put on the concept of sustainable economic systems that rely on technologies based on and supporting renewable sources of energy and materials. Average UK households produce around 3.2 million tonnes of packaging waste annually whereas 150 million tonnes of packaging waste is generated annually by industries in the UK. Hence, the development of biologically derived biodegradable polymers is one important element of the new economic development. Key among the biodegradable biopolymers is a class known as polyhydroxyalkanoates. Polyhydroxyalkanoates (PHAs) are a family of polyhydroxyesters of 3-, 4-, 5- and 6-hydroxyalkanoic acids, produced by a variety of bacterial species under nutrient-limiting conditions with excess carbon. These water-insoluble storage polymers are biodegradable, exhibit thermoplastic properties and can be produced from renewable carbon sources. Thus, there has been considerable interest in the commercial exploitation of these biodegradable polyesters. In this review various applications of polyhydroxyalkanoates are discussed, covering areas such as medicine, agriculture, tissue engineering, nanocomposites, polymer blends and chiral synthesis. Overall this review shows that polyhydroxyalkanoates are a promising class of new emerging biopolymers. © 2007 Society of Chemical Industry.","author":[{"dropping-particle":"","family":"Philip","given":"S.","non-dropping-particle":"","parse-names":false,"suffix":""},{"dropping-particle":"","family":"Keshavarz","given":"T.","non-dropping-particle":"","parse-names":false,"suffix":""},{"dropping-particle":"","family":"Roy","given":"I.","non-dropping-particle":"","parse-names":false,"suffix":""}],"container-title":"Journal of Chemical Technology &amp; Biotechnology","id":"ITEM-1","issue":"3","issued":{"date-parts":[["2007","3","1"]]},"page":"233-247","publisher":"John Wiley &amp; Sons, Ltd","title":"Polyhydroxyalkanoates: biodegradable polymers with a range of applications","type":"article-journal","volume":"82"},"uris":["http://www.mendeley.com/documents/?uuid=7f7dd804-9969-39c5-a3c1-3c6f43c8606a"]}],"mendeley":{"formattedCitation":"[86]","plainTextFormattedCitation":"[86]","previouslyFormattedCitation":"[86]"},"properties":{"noteIndex":0},"schema":"https://github.com/citation-style-language/schema/raw/master/csl-citation.json"}</w:instrText>
      </w:r>
      <w:r w:rsidR="006747A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86]</w:t>
      </w:r>
      <w:r w:rsidR="006747A9">
        <w:rPr>
          <w:rFonts w:ascii="Times New Roman" w:hAnsi="Times New Roman" w:cs="Times New Roman"/>
          <w:sz w:val="24"/>
          <w:szCs w:val="24"/>
          <w:lang w:val="en-IN"/>
        </w:rPr>
        <w:fldChar w:fldCharType="end"/>
      </w:r>
      <w:r w:rsidRPr="00AC3C55">
        <w:rPr>
          <w:rFonts w:ascii="Times New Roman" w:hAnsi="Times New Roman" w:cs="Times New Roman"/>
          <w:sz w:val="24"/>
          <w:szCs w:val="24"/>
          <w:lang w:val="en-IN"/>
        </w:rPr>
        <w:t>.</w:t>
      </w:r>
      <w:r w:rsidR="006747A9" w:rsidRPr="006747A9">
        <w:t xml:space="preserve"> </w:t>
      </w:r>
      <w:r w:rsidR="006747A9" w:rsidRPr="006747A9">
        <w:rPr>
          <w:rFonts w:ascii="Times New Roman" w:hAnsi="Times New Roman" w:cs="Times New Roman"/>
          <w:sz w:val="24"/>
          <w:szCs w:val="24"/>
          <w:lang w:val="en-IN"/>
        </w:rPr>
        <w:t>PHA microbial biodegradation varies depending on soil and environmental conditions. Microorganisms can degrade PHA and use it as a carbon and energy source when energy and carbon sources are limited</w:t>
      </w:r>
      <w:r w:rsidR="00AB22C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21/CR200162D/SUPPL_FILE/CR200162D_SI_001.PDF","ISSN":"00092665","PMID":"22188473","author":[{"dropping-particle":"","family":"Chen","given":"Guo Qiang","non-dropping-particle":"","parse-names":false,"suffix":""},{"dropping-particle":"","family":"Patel","given":"Martin K.","non-dropping-particle":"","parse-names":false,"suffix":""}],"container-title":"Chemical Reviews","id":"ITEM-1","issue":"4","issued":{"date-parts":[["2012","4","11"]]},"page":"2082-2099","publisher":"American Chemical Society","title":"Plastics derived from biological sources: Present and future: A technical and environmental review","type":"article-journal","volume":"112"},"uris":["http://www.mendeley.com/documents/?uuid=d0ee8715-adab-311b-9de1-681661fd7da9"]}],"mendeley":{"formattedCitation":"[87]","plainTextFormattedCitation":"[87]","previouslyFormattedCitation":"[87]"},"properties":{"noteIndex":0},"schema":"https://github.com/citation-style-language/schema/raw/master/csl-citation.json"}</w:instrText>
      </w:r>
      <w:r w:rsidR="00AB22C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87]</w:t>
      </w:r>
      <w:r w:rsidR="00AB22C9">
        <w:rPr>
          <w:rFonts w:ascii="Times New Roman" w:hAnsi="Times New Roman" w:cs="Times New Roman"/>
          <w:sz w:val="24"/>
          <w:szCs w:val="24"/>
          <w:lang w:val="en-IN"/>
        </w:rPr>
        <w:fldChar w:fldCharType="end"/>
      </w:r>
      <w:r w:rsidR="006747A9" w:rsidRPr="006747A9">
        <w:rPr>
          <w:rFonts w:ascii="Times New Roman" w:hAnsi="Times New Roman" w:cs="Times New Roman"/>
          <w:sz w:val="24"/>
          <w:szCs w:val="24"/>
          <w:lang w:val="en-IN"/>
        </w:rPr>
        <w:t>.</w:t>
      </w:r>
      <w:r w:rsidR="006747A9" w:rsidRPr="006747A9">
        <w:t xml:space="preserve"> </w:t>
      </w:r>
      <w:r w:rsidR="006747A9" w:rsidRPr="006747A9">
        <w:rPr>
          <w:rFonts w:ascii="Times New Roman" w:hAnsi="Times New Roman" w:cs="Times New Roman"/>
          <w:sz w:val="24"/>
          <w:szCs w:val="24"/>
          <w:lang w:val="en-IN"/>
        </w:rPr>
        <w:t>Bacillus, Burkholderia, Cupriavidus, and Nocardiopsis are some prominent bacterial genera for PHA biodegradation</w:t>
      </w:r>
      <w:r w:rsidR="00AB22C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IBIOD.2013.04.014","ISSN":"0964-8305","abstract":"The integrated study addressing biodegradation of microbial linear polyesters of hydroxyalkanoic acids (polyhydroxyalkanoates, PHAs) in tropical conditions by microbial communities of Vietnamese soils was performed in locations close to Hanoi and Nha Trang, which differed in their weather conditions and microbial communities. It shows that PHA degradation in tropical soils is influenced by polymer chemical composition, specimen shape, and microbial characteristics. The homopolymer of 3-hydroxybutyric acid is degraded at higher rates than the copolymer of 3-hydroxybutyric and 3-hydroxyvaleric acids. The average rates of mass loss were 0.04-0.33% per day for films and 0.02-0.18% for compact pellets. PHA degradation was accompanied by a decrease in the polymer molecular mass and, usually, an increase in the degree of crystallinity, suggesting preferential degradation of the amorphous phase. Under the study conditions, representatives of the bacterial genera Burkholderia, Bacillus, Cupriavidus, Mycobacterium, and Nocardiopsis and such micromycetes as Acremonium, Gongronella, Paecilomyces, and Penicillium, Trichoderma have been identified as major PHA degraders. © 2013 Elsevier Ltd.","author":[{"dropping-particle":"","family":"Boyandin","given":"Anatoly N.","non-dropping-particle":"","parse-names":false,"suffix":""},{"dropping-particle":"V.","family":"Prudnikova","given":"Svetlana","non-dropping-particle":"","parse-names":false,"suffix":""},{"dropping-particle":"","family":"Karpov","given":"Valery A.","non-dropping-particle":"","parse-names":false,"suffix":""},{"dropping-particle":"","family":"Ivonin","given":"Vladimir N.","non-dropping-particle":"","parse-names":false,"suffix":""},{"dropping-particle":"","family":"Dỗ","given":"Ngoc Lanh","non-dropping-particle":"","parse-names":false,"suffix":""},{"dropping-particle":"","family":"Nguyễn","given":"Thi Hoài","non-dropping-particle":"","parse-names":false,"suffix":""},{"dropping-particle":"","family":"Lê","given":"Thi Mỹ Hiêp","non-dropping-particle":"","parse-names":false,"suffix":""},{"dropping-particle":"","family":"Filichev","given":"Nikolay L.","non-dropping-particle":"","parse-names":false,"suffix":""},{"dropping-particle":"","family":"Levin","given":"Alexander L.","non-dropping-particle":"","parse-names":false,"suffix":""},{"dropping-particle":"","family":"Filipenko","given":"Maxim L.","non-dropping-particle":"","parse-names":false,"suffix":""},{"dropping-particle":"","family":"Volova","given":"Tatiana G.","non-dropping-particle":"","parse-names":false,"suffix":""},{"dropping-particle":"","family":"Gitelson","given":"Iosif I.","non-dropping-particle":"","parse-names":false,"suffix":""}],"container-title":"International Biodeterioration &amp; Biodegradation","id":"ITEM-1","issued":{"date-parts":[["2013","9","1"]]},"page":"77-84","publisher":"Elsevier","title":"Microbial degradation of polyhydroxyalkanoates in tropical soils","type":"article-journal","volume":"83"},"uris":["http://www.mendeley.com/documents/?uuid=ab5a46b8-b1ec-3d11-8199-d14580c8a496"]}],"mendeley":{"formattedCitation":"[88]","plainTextFormattedCitation":"[88]","previouslyFormattedCitation":"[88]"},"properties":{"noteIndex":0},"schema":"https://github.com/citation-style-language/schema/raw/master/csl-citation.json"}</w:instrText>
      </w:r>
      <w:r w:rsidR="00AB22C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88]</w:t>
      </w:r>
      <w:r w:rsidR="00AB22C9">
        <w:rPr>
          <w:rFonts w:ascii="Times New Roman" w:hAnsi="Times New Roman" w:cs="Times New Roman"/>
          <w:sz w:val="24"/>
          <w:szCs w:val="24"/>
          <w:lang w:val="en-IN"/>
        </w:rPr>
        <w:fldChar w:fldCharType="end"/>
      </w:r>
      <w:r w:rsidR="006747A9" w:rsidRPr="006747A9">
        <w:rPr>
          <w:rFonts w:ascii="Times New Roman" w:hAnsi="Times New Roman" w:cs="Times New Roman"/>
          <w:sz w:val="24"/>
          <w:szCs w:val="24"/>
          <w:lang w:val="en-IN"/>
        </w:rPr>
        <w:t>.</w:t>
      </w:r>
      <w:r w:rsidR="006747A9" w:rsidRPr="006747A9">
        <w:t xml:space="preserve"> </w:t>
      </w:r>
      <w:r w:rsidR="006747A9" w:rsidRPr="006747A9">
        <w:rPr>
          <w:rFonts w:ascii="Times New Roman" w:hAnsi="Times New Roman" w:cs="Times New Roman"/>
          <w:sz w:val="24"/>
          <w:szCs w:val="24"/>
          <w:lang w:val="en-IN"/>
        </w:rPr>
        <w:t>Similarly, fungal genera such as Mycobacterium and Micromycetes are known to use both aerobic and anaerobic mechanisms to assimilate PHA</w:t>
      </w:r>
      <w:r w:rsidR="00AB22C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IBIOD.2013.04.014","ISSN":"0964-8305","abstract":"The integrated study addressing biodegradation of microbial linear polyesters of hydroxyalkanoic acids (polyhydroxyalkanoates, PHAs) in tropical conditions by microbial communities of Vietnamese soils was performed in locations close to Hanoi and Nha Trang, which differed in their weather conditions and microbial communities. It shows that PHA degradation in tropical soils is influenced by polymer chemical composition, specimen shape, and microbial characteristics. The homopolymer of 3-hydroxybutyric acid is degraded at higher rates than the copolymer of 3-hydroxybutyric and 3-hydroxyvaleric acids. The average rates of mass loss were 0.04-0.33% per day for films and 0.02-0.18% for compact pellets. PHA degradation was accompanied by a decrease in the polymer molecular mass and, usually, an increase in the degree of crystallinity, suggesting preferential degradation of the amorphous phase. Under the study conditions, representatives of the bacterial genera Burkholderia, Bacillus, Cupriavidus, Mycobacterium, and Nocardiopsis and such micromycetes as Acremonium, Gongronella, Paecilomyces, and Penicillium, Trichoderma have been identified as major PHA degraders. © 2013 Elsevier Ltd.","author":[{"dropping-particle":"","family":"Boyandin","given":"Anatoly N.","non-dropping-particle":"","parse-names":false,"suffix":""},{"dropping-particle":"V.","family":"Prudnikova","given":"Svetlana","non-dropping-particle":"","parse-names":false,"suffix":""},{"dropping-particle":"","family":"Karpov","given":"Valery A.","non-dropping-particle":"","parse-names":false,"suffix":""},{"dropping-particle":"","family":"Ivonin","given":"Vladimir N.","non-dropping-particle":"","parse-names":false,"suffix":""},{"dropping-particle":"","family":"Dỗ","given":"Ngoc Lanh","non-dropping-particle":"","parse-names":false,"suffix":""},{"dropping-particle":"","family":"Nguyễn","given":"Thi Hoài","non-dropping-particle":"","parse-names":false,"suffix":""},{"dropping-particle":"","family":"Lê","given":"Thi Mỹ Hiêp","non-dropping-particle":"","parse-names":false,"suffix":""},{"dropping-particle":"","family":"Filichev","given":"Nikolay L.","non-dropping-particle":"","parse-names":false,"suffix":""},{"dropping-particle":"","family":"Levin","given":"Alexander L.","non-dropping-particle":"","parse-names":false,"suffix":""},{"dropping-particle":"","family":"Filipenko","given":"Maxim L.","non-dropping-particle":"","parse-names":false,"suffix":""},{"dropping-particle":"","family":"Volova","given":"Tatiana G.","non-dropping-particle":"","parse-names":false,"suffix":""},{"dropping-particle":"","family":"Gitelson","given":"Iosif I.","non-dropping-particle":"","parse-names":false,"suffix":""}],"container-title":"International Biodeterioration &amp; Biodegradation","id":"ITEM-1","issued":{"date-parts":[["2013","9","1"]]},"page":"77-84","publisher":"Elsevier","title":"Microbial degradation of polyhydroxyalkanoates in tropical soils","type":"article-journal","volume":"83"},"uris":["http://www.mendeley.com/documents/?uuid=ab5a46b8-b1ec-3d11-8199-d14580c8a496"]}],"mendeley":{"formattedCitation":"[88]","plainTextFormattedCitation":"[88]","previouslyFormattedCitation":"[88]"},"properties":{"noteIndex":0},"schema":"https://github.com/citation-style-language/schema/raw/master/csl-citation.json"}</w:instrText>
      </w:r>
      <w:r w:rsidR="00AB22C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88]</w:t>
      </w:r>
      <w:r w:rsidR="00AB22C9">
        <w:rPr>
          <w:rFonts w:ascii="Times New Roman" w:hAnsi="Times New Roman" w:cs="Times New Roman"/>
          <w:sz w:val="24"/>
          <w:szCs w:val="24"/>
          <w:lang w:val="en-IN"/>
        </w:rPr>
        <w:fldChar w:fldCharType="end"/>
      </w:r>
      <w:r w:rsidR="006747A9" w:rsidRPr="006747A9">
        <w:rPr>
          <w:rFonts w:ascii="Times New Roman" w:hAnsi="Times New Roman" w:cs="Times New Roman"/>
          <w:sz w:val="24"/>
          <w:szCs w:val="24"/>
          <w:lang w:val="en-IN"/>
        </w:rPr>
        <w:t>.</w:t>
      </w:r>
    </w:p>
    <w:p w:rsidR="00AB22C9" w:rsidRDefault="00244CC0"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7.5 </w:t>
      </w:r>
      <w:r w:rsidR="00AB22C9">
        <w:rPr>
          <w:rFonts w:ascii="Times New Roman" w:hAnsi="Times New Roman" w:cs="Times New Roman"/>
          <w:sz w:val="24"/>
          <w:szCs w:val="24"/>
          <w:lang w:val="en-IN"/>
        </w:rPr>
        <w:t>Polylactic acid</w:t>
      </w:r>
    </w:p>
    <w:p w:rsidR="00AB22C9" w:rsidRDefault="00AB22C9" w:rsidP="00033960">
      <w:pPr>
        <w:tabs>
          <w:tab w:val="left" w:pos="5414"/>
        </w:tabs>
        <w:jc w:val="both"/>
        <w:rPr>
          <w:rFonts w:ascii="Times New Roman" w:hAnsi="Times New Roman" w:cs="Times New Roman"/>
          <w:sz w:val="24"/>
          <w:szCs w:val="24"/>
          <w:lang w:val="en-IN"/>
        </w:rPr>
      </w:pPr>
      <w:r w:rsidRPr="00AB22C9">
        <w:rPr>
          <w:rFonts w:ascii="Times New Roman" w:hAnsi="Times New Roman" w:cs="Times New Roman"/>
          <w:sz w:val="24"/>
          <w:szCs w:val="24"/>
          <w:lang w:val="en-IN"/>
        </w:rPr>
        <w:t>Polylactic acid is a</w:t>
      </w:r>
      <w:r w:rsidR="00A9343A">
        <w:rPr>
          <w:rFonts w:ascii="Times New Roman" w:hAnsi="Times New Roman" w:cs="Times New Roman"/>
          <w:sz w:val="24"/>
          <w:szCs w:val="24"/>
          <w:lang w:val="en-IN"/>
        </w:rPr>
        <w:t xml:space="preserve"> bio-based</w:t>
      </w:r>
      <w:r w:rsidRPr="00AB22C9">
        <w:rPr>
          <w:rFonts w:ascii="Times New Roman" w:hAnsi="Times New Roman" w:cs="Times New Roman"/>
          <w:sz w:val="24"/>
          <w:szCs w:val="24"/>
          <w:lang w:val="en-IN"/>
        </w:rPr>
        <w:t xml:space="preserve"> biodegradable plastic made from renewable resources such as corn starch, tapioca roots, and sugarcane.</w:t>
      </w:r>
      <w:r w:rsidR="00A9343A" w:rsidRPr="00A9343A">
        <w:t xml:space="preserve"> </w:t>
      </w:r>
      <w:r w:rsidR="00A9343A" w:rsidRPr="00A9343A">
        <w:rPr>
          <w:rFonts w:ascii="Times New Roman" w:hAnsi="Times New Roman" w:cs="Times New Roman"/>
          <w:sz w:val="24"/>
          <w:szCs w:val="24"/>
          <w:lang w:val="en-IN"/>
        </w:rPr>
        <w:t>Due of the polymer's capacity to integrate with both human and animal bodies, it has seen widespread usage in medicine</w:t>
      </w:r>
      <w:r w:rsidR="00A9343A">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author":[{"dropping-particle":"","family":"Ikada","given":"Y","non-dropping-particle":"","parse-names":false,"suffix":""},{"dropping-particle":"","family":"communications","given":"H Tsuji - Macromolecular rapid","non-dropping-particle":"","parse-names":false,"suffix":""},{"dropping-particle":"","family":"2000","given":"undefined","non-dropping-particle":"","parse-names":false,"suffix":""}],"container-title":"Wiley Online Library","id":"ITEM-1","issued":{"date-parts":[["2000"]]},"page":"117-132","title":"Biodegradable polyesters for medical and ecological applications","type":"article-journal","volume":"21"},"uris":["http://www.mendeley.com/documents/?uuid=e4797774-0a6e-35f1-b250-f53235aab01a"]}],"mendeley":{"formattedCitation":"[89]","plainTextFormattedCitation":"[89]","previouslyFormattedCitation":"[89]"},"properties":{"noteIndex":0},"schema":"https://github.com/citation-style-language/schema/raw/master/csl-citation.json"}</w:instrText>
      </w:r>
      <w:r w:rsidR="00A9343A">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89]</w:t>
      </w:r>
      <w:r w:rsidR="00A9343A">
        <w:rPr>
          <w:rFonts w:ascii="Times New Roman" w:hAnsi="Times New Roman" w:cs="Times New Roman"/>
          <w:sz w:val="24"/>
          <w:szCs w:val="24"/>
          <w:lang w:val="en-IN"/>
        </w:rPr>
        <w:fldChar w:fldCharType="end"/>
      </w:r>
      <w:r w:rsidR="00A9343A" w:rsidRPr="00A9343A">
        <w:rPr>
          <w:rFonts w:ascii="Times New Roman" w:hAnsi="Times New Roman" w:cs="Times New Roman"/>
          <w:sz w:val="24"/>
          <w:szCs w:val="24"/>
          <w:lang w:val="en-IN"/>
        </w:rPr>
        <w:t>.</w:t>
      </w:r>
      <w:r w:rsidR="002F0469" w:rsidRPr="002F0469">
        <w:t xml:space="preserve"> </w:t>
      </w:r>
      <w:r w:rsidR="002F0469" w:rsidRPr="002F0469">
        <w:rPr>
          <w:rFonts w:ascii="Times New Roman" w:hAnsi="Times New Roman" w:cs="Times New Roman"/>
          <w:sz w:val="24"/>
          <w:szCs w:val="24"/>
          <w:lang w:val="en-IN"/>
        </w:rPr>
        <w:t>It has been confirmed that the products of PLA hydrolysis can be completely digested by microorganisms</w:t>
      </w:r>
      <w:r w:rsidR="002F046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POLYMDEGRADSTAB.2009.07.001","ISSN":"0141-3910","abstract":"PLA nanocomposites based on organically modified montmorillonites at 5% w/w loading were prepared by melt blending using an internal mixer and then degraded in a commercial compost. The addition of nanoclays was found to increase the PLA degradation rate, especially for the highest dispersed clay in the polymer matrix. Biodegradation by microorganisms isolated from the compost showed the bacterium Bacillus licheniformis as one of the responsible for PLA biodegradation in compost. It was also found that clays can influence the polymer bacterial degradation depending on their chemical structure and affinity of the bacterium towards the clay. © 2009 Elsevier Ltd. All rights reserved.","author":[{"dropping-particle":"","family":"Fukushima","given":"K.","non-dropping-particle":"","parse-names":false,"suffix":""},{"dropping-particle":"","family":"Abbate","given":"C.","non-dropping-particle":"","parse-names":false,"suffix":""},{"dropping-particle":"","family":"Tabuani","given":"D.","non-dropping-particle":"","parse-names":false,"suffix":""},{"dropping-particle":"","family":"Gennari","given":"M.","non-dropping-particle":"","parse-names":false,"suffix":""},{"dropping-particle":"","family":"Camino","given":"G.","non-dropping-particle":"","parse-names":false,"suffix":""}],"container-title":"Polymer Degradation and Stability","id":"ITEM-1","issue":"10","issued":{"date-parts":[["2009","10","1"]]},"page":"1646-1655","publisher":"Elsevier","title":"Biodegradation of poly(lactic acid) and its nanocomposites","type":"article-journal","volume":"94"},"uris":["http://www.mendeley.com/documents/?uuid=bbf4cbe8-eb4b-32f5-85e8-6fc872b788c2"]}],"mendeley":{"formattedCitation":"[90]","plainTextFormattedCitation":"[90]","previouslyFormattedCitation":"[90]"},"properties":{"noteIndex":0},"schema":"https://github.com/citation-style-language/schema/raw/master/csl-citation.json"}</w:instrText>
      </w:r>
      <w:r w:rsidR="002F046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90]</w:t>
      </w:r>
      <w:r w:rsidR="002F0469">
        <w:rPr>
          <w:rFonts w:ascii="Times New Roman" w:hAnsi="Times New Roman" w:cs="Times New Roman"/>
          <w:sz w:val="24"/>
          <w:szCs w:val="24"/>
          <w:lang w:val="en-IN"/>
        </w:rPr>
        <w:fldChar w:fldCharType="end"/>
      </w:r>
      <w:r w:rsidR="002F0469" w:rsidRPr="002F0469">
        <w:rPr>
          <w:rFonts w:ascii="Times New Roman" w:hAnsi="Times New Roman" w:cs="Times New Roman"/>
          <w:sz w:val="24"/>
          <w:szCs w:val="24"/>
          <w:lang w:val="en-IN"/>
        </w:rPr>
        <w:t>.</w:t>
      </w:r>
      <w:r w:rsidR="009D4514" w:rsidRPr="009D4514">
        <w:t xml:space="preserve"> </w:t>
      </w:r>
      <w:r w:rsidR="009D4514" w:rsidRPr="009D4514">
        <w:rPr>
          <w:rFonts w:ascii="Times New Roman" w:hAnsi="Times New Roman" w:cs="Times New Roman"/>
          <w:sz w:val="24"/>
          <w:szCs w:val="24"/>
          <w:lang w:val="en-IN"/>
        </w:rPr>
        <w:t>Another bio-based biodegradable polymer used in food and drug delivery to host microorganisms is poly(lactic-co-glycolic acid)</w:t>
      </w:r>
      <w:r w:rsidR="009D4514">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ADDR.2012.09.004","ISSN":"0169-409X","abstract":"A fundamental understanding of the in vivo biodegradation phenomenon as well as an appreciation of cellular and tissue responses which determine the biocompatibility of biodegradable PLA and PLGA microspheres are important components in the design and development of biodegradable microspheres containing bioactive agents for therapeutic application. This chapter is a critical review of biodegradation, biocompatibility and tissue/material interactions, and selected examples of PLA and PLGA microsphere controlled release systems. Emphasis is placed on polymer and microsphere characteristics which modulate the degradation behaviour and the foreign body reaction to the microspheres. Selected examples presented in the chapter include microspheres incorporating bone morphogenetic protein (BMP) and leuprorelin acetate as well as applications or interactions with the eye, central nervous system, and lymphoid tissue and their relevance to vaccine development. A subsection on nanoparticles and nanospheres is also included. The chapter emphasizes biodegradation and biocompatibility; bioactive agent release characteristics of various systems have not been included except where significant biodegradation and biocompatibility information have been provided. © 2012.","author":[{"dropping-particle":"","family":"Anderson","given":"James M.","non-dropping-particle":"","parse-names":false,"suffix":""},{"dropping-particle":"","family":"Shive","given":"Matthew S.","non-dropping-particle":"","parse-names":false,"suffix":""}],"container-title":"Advanced Drug Delivery Reviews","id":"ITEM-1","issue":"SUPPL.","issued":{"date-parts":[["2012","12","1"]]},"page":"72-82","publisher":"Elsevier","title":"Biodegradation and biocompatibility of PLA and PLGA microspheres","type":"article-journal","volume":"64"},"uris":["http://www.mendeley.com/documents/?uuid=c843df29-73d4-32f0-b28a-ec89b7d06dd7"]}],"mendeley":{"formattedCitation":"[91]","plainTextFormattedCitation":"[91]","previouslyFormattedCitation":"[91]"},"properties":{"noteIndex":0},"schema":"https://github.com/citation-style-language/schema/raw/master/csl-citation.json"}</w:instrText>
      </w:r>
      <w:r w:rsidR="009D4514">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91]</w:t>
      </w:r>
      <w:r w:rsidR="009D4514">
        <w:rPr>
          <w:rFonts w:ascii="Times New Roman" w:hAnsi="Times New Roman" w:cs="Times New Roman"/>
          <w:sz w:val="24"/>
          <w:szCs w:val="24"/>
          <w:lang w:val="en-IN"/>
        </w:rPr>
        <w:fldChar w:fldCharType="end"/>
      </w:r>
      <w:r w:rsidR="009D4514" w:rsidRPr="009D4514">
        <w:rPr>
          <w:rFonts w:ascii="Times New Roman" w:hAnsi="Times New Roman" w:cs="Times New Roman"/>
          <w:sz w:val="24"/>
          <w:szCs w:val="24"/>
          <w:lang w:val="en-IN"/>
        </w:rPr>
        <w:t>.</w:t>
      </w:r>
    </w:p>
    <w:p w:rsidR="009D4514" w:rsidRDefault="00244CC0"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7.6 </w:t>
      </w:r>
      <w:r w:rsidR="009D4514">
        <w:rPr>
          <w:rFonts w:ascii="Times New Roman" w:hAnsi="Times New Roman" w:cs="Times New Roman"/>
          <w:sz w:val="24"/>
          <w:szCs w:val="24"/>
          <w:lang w:val="en-IN"/>
        </w:rPr>
        <w:t>Fossil based biodegradable plastic</w:t>
      </w:r>
    </w:p>
    <w:p w:rsidR="009D4514" w:rsidRDefault="009D4514" w:rsidP="009D4514">
      <w:pPr>
        <w:tabs>
          <w:tab w:val="left" w:pos="5414"/>
        </w:tabs>
        <w:jc w:val="both"/>
        <w:rPr>
          <w:rFonts w:ascii="Times New Roman" w:hAnsi="Times New Roman" w:cs="Times New Roman"/>
          <w:sz w:val="24"/>
          <w:szCs w:val="24"/>
          <w:lang w:val="en-IN"/>
        </w:rPr>
      </w:pPr>
      <w:r w:rsidRPr="009D4514">
        <w:rPr>
          <w:rFonts w:ascii="Times New Roman" w:hAnsi="Times New Roman" w:cs="Times New Roman"/>
          <w:sz w:val="24"/>
          <w:szCs w:val="24"/>
          <w:lang w:val="en-IN"/>
        </w:rPr>
        <w:t xml:space="preserve">Biodegradable polymers derived from </w:t>
      </w:r>
      <w:r>
        <w:rPr>
          <w:rFonts w:ascii="Times New Roman" w:hAnsi="Times New Roman" w:cs="Times New Roman"/>
          <w:sz w:val="24"/>
          <w:szCs w:val="24"/>
          <w:lang w:val="en-IN"/>
        </w:rPr>
        <w:t xml:space="preserve">fossil fuels have been used for </w:t>
      </w:r>
      <w:r w:rsidRPr="009D4514">
        <w:rPr>
          <w:rFonts w:ascii="Times New Roman" w:hAnsi="Times New Roman" w:cs="Times New Roman"/>
          <w:sz w:val="24"/>
          <w:szCs w:val="24"/>
          <w:lang w:val="en-IN"/>
        </w:rPr>
        <w:t>various prospects, particularly in the packaging sector</w:t>
      </w:r>
      <w:r>
        <w:rPr>
          <w:rFonts w:ascii="Times New Roman" w:hAnsi="Times New Roman" w:cs="Times New Roman"/>
          <w:sz w:val="24"/>
          <w:szCs w:val="24"/>
          <w:lang w:val="en-IN"/>
        </w:rPr>
        <w:t>.</w:t>
      </w:r>
      <w:r w:rsidRPr="009D4514">
        <w:t xml:space="preserve"> </w:t>
      </w:r>
      <w:r w:rsidRPr="009D4514">
        <w:rPr>
          <w:rFonts w:ascii="Times New Roman" w:hAnsi="Times New Roman" w:cs="Times New Roman"/>
          <w:sz w:val="24"/>
          <w:szCs w:val="24"/>
          <w:lang w:val="en-IN"/>
        </w:rPr>
        <w:t>However, because most fossil-based plastics are nonbiodegradable, they present a significant challenge to the management of their waste</w:t>
      </w:r>
      <w:r w:rsidR="00786156">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2/PI.903","ISSN":"1097-0126","abstract":"The resistance of synthetic polymers to the action of living systems is becoming more and more problematic in certain domains in which they are used for a limited period of time before becoming waste. It is exemplified in surgery, pharmacology, agriculture and in the environment too. In these domains, time-resistant polymeric wastes are less and less acceptable. From this viewpoint, sutures, bone fracture fixation devices, mulch films and packagings are comparable. Basically they should be eliminated after use. Post-use biorecycling is regarded as a possible solution to some of the problems raised by the management of these polymeric wastes, regardless of the domain of application. This contribution aims to present simple and versatile methods with a potential to investigate the fate, and especially the bioassimilation, of the degradation by-products of degradable or biodegradable polymers in complex living media such as the human body, a compost or the outdoor environment. Two versatile methods are presented that have been developed to radio-label degradable and biodegradable artificial aliphatic polyesters by substituting some protons by tritium atoms. It is also shown that weighing a population of starved earthworms, allowed to be in contact with degradable or biodegradable polymer, is a worthwhile method to demonstrate that degradation by-products are bioassimilated. © 2002 Society of Chemical Industry.","author":[{"dropping-particle":"","family":"Vert","given":"Michel","non-dropping-particle":"","parse-names":false,"suffix":""},{"dropping-particle":"","family":"Santos","given":"Isabelle","non-dropping-particle":"Dos","parse-names":false,"suffix":""},{"dropping-particle":"","family":"Ponsart","given":"Stéphanie","non-dropping-particle":"","parse-names":false,"suffix":""},{"dropping-particle":"","family":"Alauzet","given":"Nathalie","non-dropping-particle":"","parse-names":false,"suffix":""},{"dropping-particle":"","family":"Morgat","given":"Jean Louis","non-dropping-particle":"","parse-names":false,"suffix":""},{"dropping-particle":"","family":"Coudane","given":"Jean","non-dropping-particle":"","parse-names":false,"suffix":""},{"dropping-particle":"","family":"Garreau","given":"Henri","non-dropping-particle":"","parse-names":false,"suffix":""}],"container-title":"Polymer International","id":"ITEM-1","issue":"10","issued":{"date-parts":[["2002","10","1"]]},"page":"840-844","publisher":"John Wiley &amp; Sons, Ltd","title":"Degradable polymers in a living environment: where do you end up?","type":"article-journal","volume":"51"},"uris":["http://www.mendeley.com/documents/?uuid=8310f670-4fe2-353f-9d81-4e2a32f04342"]}],"mendeley":{"formattedCitation":"[92]","plainTextFormattedCitation":"[92]","previouslyFormattedCitation":"[92]"},"properties":{"noteIndex":0},"schema":"https://github.com/citation-style-language/schema/raw/master/csl-citation.json"}</w:instrText>
      </w:r>
      <w:r w:rsidR="00786156">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92]</w:t>
      </w:r>
      <w:r w:rsidR="00786156">
        <w:rPr>
          <w:rFonts w:ascii="Times New Roman" w:hAnsi="Times New Roman" w:cs="Times New Roman"/>
          <w:sz w:val="24"/>
          <w:szCs w:val="24"/>
          <w:lang w:val="en-IN"/>
        </w:rPr>
        <w:fldChar w:fldCharType="end"/>
      </w:r>
      <w:r w:rsidRPr="009D4514">
        <w:rPr>
          <w:rFonts w:ascii="Times New Roman" w:hAnsi="Times New Roman" w:cs="Times New Roman"/>
          <w:sz w:val="24"/>
          <w:szCs w:val="24"/>
          <w:lang w:val="en-IN"/>
        </w:rPr>
        <w:t>.</w:t>
      </w:r>
      <w:r w:rsidR="00786156" w:rsidRPr="00786156">
        <w:t xml:space="preserve"> </w:t>
      </w:r>
      <w:r w:rsidR="00786156" w:rsidRPr="00786156">
        <w:rPr>
          <w:rFonts w:ascii="Times New Roman" w:hAnsi="Times New Roman" w:cs="Times New Roman"/>
          <w:sz w:val="24"/>
          <w:szCs w:val="24"/>
          <w:lang w:val="en-IN"/>
        </w:rPr>
        <w:t xml:space="preserve">Non-biodegradable polymers derived from fossil fuels degrade very slowly. The process of degradation is influenced by a variety of environmental factors, including bacteria and their </w:t>
      </w:r>
      <w:r w:rsidR="00786156" w:rsidRPr="00786156">
        <w:rPr>
          <w:rFonts w:ascii="Times New Roman" w:hAnsi="Times New Roman" w:cs="Times New Roman"/>
          <w:sz w:val="24"/>
          <w:szCs w:val="24"/>
          <w:lang w:val="en-IN"/>
        </w:rPr>
        <w:lastRenderedPageBreak/>
        <w:t>enzymes</w:t>
      </w:r>
      <w:r w:rsidR="00786156">
        <w:rPr>
          <w:rFonts w:ascii="Times New Roman" w:hAnsi="Times New Roman" w:cs="Times New Roman"/>
          <w:sz w:val="24"/>
          <w:szCs w:val="24"/>
          <w:lang w:val="en-IN"/>
        </w:rPr>
        <w:fldChar w:fldCharType="begin" w:fldLock="1"/>
      </w:r>
      <w:r w:rsidR="00D14F1E">
        <w:rPr>
          <w:rFonts w:ascii="Times New Roman" w:hAnsi="Times New Roman" w:cs="Times New Roman"/>
          <w:sz w:val="24"/>
          <w:szCs w:val="24"/>
          <w:lang w:val="en-IN"/>
        </w:rPr>
        <w:instrText>ADDIN CSL_CITATION {"citationItems":[{"id":"ITEM-1","itemData":{"DOI":"10.1016/J.BIOTECHADV.2007.12.005","ISSN":"0734-9750","PMID":"18337047","abstract":"Lack of degradability and the closing of landfill sites as well as growing water and land pollution problems have led to concern about plastics. With the excessive use of plastics and increasing pressure being placed on capacities available for plastic waste disposal, the need for biodegradable plastics and biodegradation of plastic wastes has assumed increasing importance in the last few years. Awareness of the waste problem and its impact on the environment has awakened new interest in the area of degradable polymers. The interest in environmental issues is growing and there are increasing demands to develop material which do not burden the environment significantly. Biodegradation is necessary for water-soluble or water-immiscible polymers because they eventually enter streams which can neither be recycled nor incinerated. It is important to consider the microbial degradation of natural and synthetic polymers in order to understand what is necessary for biodegradation and the mechanisms involved. This requires understanding of the interactions between materials and microorganisms and the biochemical changes involved. Widespread studies on the biodegradation of plastics have been carried out in order to overcome the environmental problems associated with synthetic plastic waste. This paper reviews the current research on the biodegradation of biodegradable and also the conventional synthetic plastics and also use of various techniques for the analysis of degradation in vitro. © 2008 Elsevier Inc. All rights reserved.","author":[{"dropping-particle":"","family":"Shah","given":"Aamer Ali","non-dropping-particle":"","parse-names":false,"suffix":""},{"dropping-particle":"","family":"Hasan","given":"Fariha","non-dropping-particle":"","parse-names":false,"suffix":""},{"dropping-particle":"","family":"Hameed","given":"Abdul","non-dropping-particle":"","parse-names":false,"suffix":""},{"dropping-particle":"","family":"Ahmed","given":"Safia","non-dropping-particle":"","parse-names":false,"suffix":""}],"container-title":"Biotechnology advances","id":"ITEM-1","issue":"3","issued":{"date-parts":[["2008","5"]]},"page":"246-265","publisher":"Biotechnol Adv","title":"Biological degradation of plastics: a comprehensive review","type":"article-journal","volume":"26"},"uris":["http://www.mendeley.com/documents/?uuid=c8986449-fc58-367d-aaf6-daea38e8a71f"]}],"mendeley":{"formattedCitation":"[9]","plainTextFormattedCitation":"[9]","previouslyFormattedCitation":"[9]"},"properties":{"noteIndex":0},"schema":"https://github.com/citation-style-language/schema/raw/master/csl-citation.json"}</w:instrText>
      </w:r>
      <w:r w:rsidR="00786156">
        <w:rPr>
          <w:rFonts w:ascii="Times New Roman" w:hAnsi="Times New Roman" w:cs="Times New Roman"/>
          <w:sz w:val="24"/>
          <w:szCs w:val="24"/>
          <w:lang w:val="en-IN"/>
        </w:rPr>
        <w:fldChar w:fldCharType="separate"/>
      </w:r>
      <w:r w:rsidR="00786156" w:rsidRPr="00786156">
        <w:rPr>
          <w:rFonts w:ascii="Times New Roman" w:hAnsi="Times New Roman" w:cs="Times New Roman"/>
          <w:noProof/>
          <w:sz w:val="24"/>
          <w:szCs w:val="24"/>
          <w:lang w:val="en-IN"/>
        </w:rPr>
        <w:t>[9]</w:t>
      </w:r>
      <w:r w:rsidR="00786156">
        <w:rPr>
          <w:rFonts w:ascii="Times New Roman" w:hAnsi="Times New Roman" w:cs="Times New Roman"/>
          <w:sz w:val="24"/>
          <w:szCs w:val="24"/>
          <w:lang w:val="en-IN"/>
        </w:rPr>
        <w:fldChar w:fldCharType="end"/>
      </w:r>
      <w:r w:rsidR="00786156">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978-3-642-03287-5_1","abstract":"Polyhydroxyalkanoates (PHA), poly(lactic acid) (PLA), poly(butylene succinate) (PBS), polyethylene (PE), poly(trimethylene terephthalate) (PTT), and poly(p-phenylene) (PPP) are the best studied polymers containing at least one monomer synthesized via bacterial...","author":[{"dropping-particle":"","family":"Chen","given":"Guo-Qiang","non-dropping-particle":"","parse-names":false,"suffix":""}],"id":"ITEM-1","issued":{"date-parts":[["2010"]]},"page":"1-16","publisher":"Springer, Berlin, Heidelberg","title":"Introduction of Bacterial Plastics PHA, PLA, PBS, PE, PTT, and PPP","type":"article-journal"},"uris":["http://www.mendeley.com/documents/?uuid=e43e3d5e-8bbe-3277-a636-da8e73edef67"]}],"mendeley":{"formattedCitation":"[93]","plainTextFormattedCitation":"[93]","previouslyFormattedCitation":"[93]"},"properties":{"noteIndex":0},"schema":"https://github.com/citation-style-language/schema/raw/master/csl-citation.json"}</w:instrText>
      </w:r>
      <w:r w:rsidR="00786156">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93]</w:t>
      </w:r>
      <w:r w:rsidR="00786156">
        <w:rPr>
          <w:rFonts w:ascii="Times New Roman" w:hAnsi="Times New Roman" w:cs="Times New Roman"/>
          <w:sz w:val="24"/>
          <w:szCs w:val="24"/>
          <w:lang w:val="en-IN"/>
        </w:rPr>
        <w:fldChar w:fldCharType="end"/>
      </w:r>
      <w:r w:rsidR="00786156">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515/POLYENG-2015-0350/MACHINEREADABLECITATION/RIS","ISSN":"03346447","abstract":"The objective of this study was to prepare linear low density polyethylene (LLDPE)/chitosan/closite nanocomposites by using various concentrations of LLDPE, chitosan, and closite clay mineral. The nanocomposites were then characterized for their thermal, mechanical, and rheological properties by using different analytical techniques including thermogravimetric analysis (TGA), differential scanning calorimetry (DSC), rheological characterization, tensile strength study, and scanning electron microscopy. The TGA demonstrated that crosslinked composites are thermally more stable than non-crosslinked composites. The DSC stated that the percentage crystallinity of crosslinked composites is lower than the non-crosslinked composites. It is also observed that the increasing quantity of chitosan and closite also reduces the percentage crystallinity of the prepared nanocomposites. Rheological characterization revealed that, crosslinked composites are viscoelastic in nature and have high complex viscosities (η</w:instrText>
      </w:r>
      <w:r w:rsidR="005E2C98">
        <w:rPr>
          <w:rFonts w:ascii="Cambria Math" w:hAnsi="Cambria Math" w:cs="Cambria Math"/>
          <w:sz w:val="24"/>
          <w:szCs w:val="24"/>
          <w:lang w:val="en-IN"/>
        </w:rPr>
        <w:instrText>∗</w:instrText>
      </w:r>
      <w:r w:rsidR="005E2C98">
        <w:rPr>
          <w:rFonts w:ascii="Times New Roman" w:hAnsi="Times New Roman" w:cs="Times New Roman"/>
          <w:sz w:val="24"/>
          <w:szCs w:val="24"/>
          <w:lang w:val="en-IN"/>
        </w:rPr>
        <w:instrText>) and high dynamic shear storage modulus (G′), while non-crosslinked composites showed high dynamic shear loss modulus (G″). Tensile strength of crosslinked composites was much higher than non-crosslinked composites, however elongation at break (Eb) values of non-crosslinked composites are higher than crosslinked composites. The scanning electron microscopy displayed strong adhesion between matrix-filler-interphase in crosslinked composites, while some gaps were also observed in non-crosslinked composites. As a conclusion, chitosan, closite clay, and the LLDPE based nanocomposites with improved thermal, mechanical, and rheological properties can be successfully prepared by employing a peroxide-initiated melt compounding technique.","author":[{"dropping-particle":"","family":"Mir","given":"Sadullah","non-dropping-particle":"","parse-names":false,"suffix":""},{"dropping-particle":"","family":"Asghar","given":"Bisma","non-dropping-particle":"","parse-names":false,"suffix":""},{"dropping-particle":"","family":"Khan","given":"Abida K.","non-dropping-particle":"","parse-names":false,"suffix":""},{"dropping-particle":"","family":"Rashid","given":"Rehana","non-dropping-particle":"","parse-names":false,"suffix":""},{"dropping-particle":"","family":"Shaikh","given":"Ahson J.","non-dropping-particle":"","parse-names":false,"suffix":""},{"dropping-particle":"","family":"Khan","given":"Rafaqat A.","non-dropping-particle":"","parse-names":false,"suffix":""},{"dropping-particle":"","family":"Murtaza","given":"Ghulam","non-dropping-particle":"","parse-names":false,"suffix":""}],"container-title":"Journal of Polymer Engineering","id":"ITEM-1","issue":"2","issued":{"date-parts":[["2017","2","1"]]},"page":"143-149","publisher":"Walter de Gruyter GmbH","title":"The effects of nanoclay on thermal, mechanical and rheological properties of LLDPE/chitosan blend","type":"article-journal","volume":"37"},"uris":["http://www.mendeley.com/documents/?uuid=e80f91d1-d894-3138-a101-a7d5c933468b"]}],"mendeley":{"formattedCitation":"[94]","plainTextFormattedCitation":"[94]","previouslyFormattedCitation":"[94]"},"properties":{"noteIndex":0},"schema":"https://github.com/citation-style-language/schema/raw/master/csl-citation.json"}</w:instrText>
      </w:r>
      <w:r w:rsidR="00786156">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94]</w:t>
      </w:r>
      <w:r w:rsidR="00786156">
        <w:rPr>
          <w:rFonts w:ascii="Times New Roman" w:hAnsi="Times New Roman" w:cs="Times New Roman"/>
          <w:sz w:val="24"/>
          <w:szCs w:val="24"/>
          <w:lang w:val="en-IN"/>
        </w:rPr>
        <w:fldChar w:fldCharType="end"/>
      </w:r>
      <w:r w:rsidR="00786156" w:rsidRPr="00786156">
        <w:rPr>
          <w:rFonts w:ascii="Times New Roman" w:hAnsi="Times New Roman" w:cs="Times New Roman"/>
          <w:sz w:val="24"/>
          <w:szCs w:val="24"/>
          <w:lang w:val="en-IN"/>
        </w:rPr>
        <w:t>.</w:t>
      </w:r>
      <w:r w:rsidR="00786156" w:rsidRPr="00786156">
        <w:t xml:space="preserve"> </w:t>
      </w:r>
      <w:r w:rsidR="00786156" w:rsidRPr="00786156">
        <w:rPr>
          <w:rFonts w:ascii="Times New Roman" w:hAnsi="Times New Roman" w:cs="Times New Roman"/>
          <w:sz w:val="24"/>
          <w:szCs w:val="24"/>
          <w:lang w:val="en-IN"/>
        </w:rPr>
        <w:t>Research on the breakdown of plastics is currently concentrated on the identification of microbes that can break down fossil-based polymers in the environment, the development of innovative enzyme-based degradation techniques, and the manufacture of enzyme-encoding genes</w:t>
      </w:r>
      <w:r w:rsidR="00D14F1E">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11356-018-1234-9","ISSN":"16147499","PMID":"29332271","abstract":"Plastic is a general term used for a wide range of high molecular weight organic polymers obtained mostly from the various hydrocarbon and petroleum derivatives. There is an ever-increasing trend towards the production and consumption of plastics due to their extensive industrial and domestic applications. However, a wide spectrum of these polymers is non-biodegradable with few exceptions. The extensive use of plastics, lack of waste management, and casual community behavior towards their proper disposal pose a significant threat to the environment. This has raised growing concerns among various stakeholders to devise policies and innovative strategies for plastic waste management, use of biodegradable polymers especially in packaging, and educating people for their proper disposal. Current polymer degradation strategies rely on chemical, thermal, photo, and biological procedures. In the presence of proper waste management strategies coupled with industrially controlled biodegradation facilities, the use of biodegradable plastics for some applications such as packaging or health industry is a promising and attractive option for economic, environmental, and health benefits. This review highlights the classification of plastics with special emphasis on biodegradable plastics and their rational use, the identified mechanisms of plastic biodegradation, the microorganisms involved in biodegradation, and the current insights into the research on biodegradable plastics. The review has also identified the research gaps in plastic biodegradation followed by future research directions.","author":[{"dropping-particle":"","family":"Ahmed","given":"Temoor","non-dropping-particle":"","parse-names":false,"suffix":""},{"dropping-particle":"","family":"Shahid","given":"Muhammad","non-dropping-particle":"","parse-names":false,"suffix":""},{"dropping-particle":"","family":"Azeem","given":"Farrukh","non-dropping-particle":"","parse-names":false,"suffix":""},{"dropping-particle":"","family":"Rasul","given":"Ijaz","non-dropping-particle":"","parse-names":false,"suffix":""},{"dropping-particle":"","family":"Shah","given":"Asad Ali","non-dropping-particle":"","parse-names":false,"suffix":""},{"dropping-particle":"","family":"Noman","given":"Muhammad","non-dropping-particle":"","parse-names":false,"suffix":""},{"dropping-particle":"","family":"Hameed","given":"Amir","non-dropping-particle":"","parse-names":false,"suffix":""},{"dropping-particle":"","family":"Manzoor","given":"Natasha","non-dropping-particle":"","parse-names":false,"suffix":""},{"dropping-particle":"","family":"Manzoor","given":"Irfan","non-dropping-particle":"","parse-names":false,"suffix":""},{"dropping-particle":"","family":"Muhammad","given":"Sher","non-dropping-particle":"","parse-names":false,"suffix":""}],"container-title":"Environmental Science and Pollution Research","id":"ITEM-1","issue":"8","issued":{"date-parts":[["2018","3","1"]]},"page":"7287-7298","publisher":"Springer Verlag","title":"Biodegradation of plastics: current scenario and future prospects for environmental safety","type":"article-journal","volume":"25"},"uris":["http://www.mendeley.com/documents/?uuid=fec55160-4cec-316a-ac0d-90e72c698af6"]}],"mendeley":{"formattedCitation":"[95]","plainTextFormattedCitation":"[95]","previouslyFormattedCitation":"[95]"},"properties":{"noteIndex":0},"schema":"https://github.com/citation-style-language/schema/raw/master/csl-citation.json"}</w:instrText>
      </w:r>
      <w:r w:rsidR="00D14F1E">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95]</w:t>
      </w:r>
      <w:r w:rsidR="00D14F1E">
        <w:rPr>
          <w:rFonts w:ascii="Times New Roman" w:hAnsi="Times New Roman" w:cs="Times New Roman"/>
          <w:sz w:val="24"/>
          <w:szCs w:val="24"/>
          <w:lang w:val="en-IN"/>
        </w:rPr>
        <w:fldChar w:fldCharType="end"/>
      </w:r>
      <w:r w:rsidR="00786156" w:rsidRPr="00786156">
        <w:rPr>
          <w:rFonts w:ascii="Times New Roman" w:hAnsi="Times New Roman" w:cs="Times New Roman"/>
          <w:sz w:val="24"/>
          <w:szCs w:val="24"/>
          <w:lang w:val="en-IN"/>
        </w:rPr>
        <w:t>.</w:t>
      </w:r>
    </w:p>
    <w:p w:rsidR="00D14F1E" w:rsidRDefault="00244CC0" w:rsidP="009D4514">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7.7 </w:t>
      </w:r>
      <w:r w:rsidR="00D14F1E">
        <w:rPr>
          <w:rFonts w:ascii="Times New Roman" w:hAnsi="Times New Roman" w:cs="Times New Roman"/>
          <w:sz w:val="24"/>
          <w:szCs w:val="24"/>
          <w:lang w:val="en-IN"/>
        </w:rPr>
        <w:t>Polyethylene succinate</w:t>
      </w:r>
    </w:p>
    <w:p w:rsidR="00D14F1E" w:rsidRDefault="00D14F1E" w:rsidP="009D4514">
      <w:pPr>
        <w:tabs>
          <w:tab w:val="left" w:pos="5414"/>
        </w:tabs>
        <w:jc w:val="both"/>
        <w:rPr>
          <w:rFonts w:ascii="Times New Roman" w:hAnsi="Times New Roman" w:cs="Times New Roman"/>
          <w:sz w:val="24"/>
          <w:szCs w:val="24"/>
          <w:lang w:val="en-IN"/>
        </w:rPr>
      </w:pPr>
      <w:r w:rsidRPr="00D14F1E">
        <w:rPr>
          <w:rFonts w:ascii="Times New Roman" w:hAnsi="Times New Roman" w:cs="Times New Roman"/>
          <w:sz w:val="24"/>
          <w:szCs w:val="24"/>
          <w:lang w:val="en-IN"/>
        </w:rPr>
        <w:t>One of the thermoplastic polyesters, polyethylene succinate (PES), is produced either by copolymerizing ethylene oxide and succinic anhydride or by poly-condensation of ethylene glycol and succinic acid</w:t>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10532-006-9067-5","ISSN":"1572-9729","PMID":"17109189","abstract":"Thermophilic actinomycetes were isolated from sediment of the Chingshuei hot spring in north Taiwan, and the strain HS 45-1 was selected from colonies which formed distinct clear zones on agar plate with emulsified polyethylene succinate (PES). The film of PES disappeared within 6&amp;nbsp;days in liquid cultures at 50°C. The strain HS 45-1 was also able to degrade poly (ε-carpolactone) (PCL) and poly (3-hydroxybutyrate) (PHB) films completely within 6&amp;nbsp;days in liquid cultures. Basing on the results of phynotypic characteristics, phylogenetic studies and DNA-DNA hybridization, strain HS 45-1 should be assigned to Micorbispora rosea subsp. taiwanensis.","author":[{"dropping-particle":"","family":"Hoang","given":"Kim Chi","non-dropping-particle":"","parse-names":false,"suffix":""},{"dropping-particle":"","family":"Tseng","given":"Min","non-dropping-particle":"","parse-names":false,"suffix":""},{"dropping-particle":"","family":"Shu","given":"Wei Jye","non-dropping-particle":"","parse-names":false,"suffix":""}],"container-title":"Biodegradation 2006 18:3","id":"ITEM-1","issue":"3","issued":{"date-parts":[["2006","11","16"]]},"page":"333-342","publisher":"Springer","title":"Degradation of polyethylene succinate (PES) by a new thermophilic Microbispora strain","type":"article-journal","volume":"18"},"uris":["http://www.mendeley.com/documents/?uuid=0c56b76d-0bd0-38d8-aa80-3540291bbc7c"]}],"mendeley":{"formattedCitation":"[96]","plainTextFormattedCitation":"[96]","previouslyFormattedCitation":"[96]"},"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96]</w:t>
      </w:r>
      <w:r>
        <w:rPr>
          <w:rFonts w:ascii="Times New Roman" w:hAnsi="Times New Roman" w:cs="Times New Roman"/>
          <w:sz w:val="24"/>
          <w:szCs w:val="24"/>
          <w:lang w:val="en-IN"/>
        </w:rPr>
        <w:fldChar w:fldCharType="end"/>
      </w:r>
      <w:r w:rsidRPr="00D14F1E">
        <w:rPr>
          <w:rFonts w:ascii="Times New Roman" w:hAnsi="Times New Roman" w:cs="Times New Roman"/>
          <w:sz w:val="24"/>
          <w:szCs w:val="24"/>
          <w:lang w:val="en-IN"/>
        </w:rPr>
        <w:t>.</w:t>
      </w:r>
      <w:r w:rsidRPr="00D14F1E">
        <w:t xml:space="preserve"> </w:t>
      </w:r>
      <w:r w:rsidRPr="00D14F1E">
        <w:rPr>
          <w:rFonts w:ascii="Times New Roman" w:hAnsi="Times New Roman" w:cs="Times New Roman"/>
          <w:sz w:val="24"/>
          <w:szCs w:val="24"/>
          <w:lang w:val="en-IN"/>
        </w:rPr>
        <w:t>PES is a material that the plastics industry utilises to make agricultural films, paper coating agents, and shopping bags. It has been observed that the mesophilic bacterial strain Pseudomonas sp. AKS2 can breakdown this polymer effectively</w:t>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111/JAM.12375","ISSN":"1365-2672","PMID":"24165295","abstract":"Aim: Polyethylene succinate (PES) contains hydrolysable ester bonds that make it a potential substitute for polyethylene (PE) and polypropylene (PP). Towards bioremediation of PES, we have already reported that a new strain of Pseudomonas, Pseudomonas sp. AKS2, can efficiently degrade PES and hypothesized that cell surface hydrophobicity plays an important role in this degradation process. In this study, our efforts were targeted towards establishing a correlation between cell surface hydrophobicity and PES degradation. Methods and Results: We have manipulated cell surface hydrophobicity of AKS2 by varying concentrations of glucose and ammonium sulphate in the growth medium and subsequently examined the extent of PES degradation. We observed an increase in PES degradation by AKS2 with an increase in cell surface hydrophobicity. The increased surface hydrophobicity caused an enhanced biofilm formation on PES surface that resulted in better polymer degradation. Conclusion: The current study establishes a direct correlation between cell surface hydrophobicity of an organism and its potential to degrade a nonpolar polymer like PES. Significance and Impact of the Study: Cell surface hydrophobicity manipulation can be used as an important strategy to increase bioremediation of nonpolar polymer like PES. © 2013 The Society for Applied Microbiology.","author":[{"dropping-particle":"","family":"Tribedi","given":"P.","non-dropping-particle":"","parse-names":false,"suffix":""},{"dropping-particle":"","family":"Sil","given":"A. K.","non-dropping-particle":"","parse-names":false,"suffix":""}],"container-title":"Journal of Applied Microbiology","id":"ITEM-1","issue":"2","issued":{"date-parts":[["2014","2","1"]]},"page":"295-303","publisher":"John Wiley &amp; Sons, Ltd","title":"Cell surface hydrophobicity: a key component in the degradation of polyethylene succinate by Pseudomonas sp. AKS2","type":"article-journal","volume":"116"},"uris":["http://www.mendeley.com/documents/?uuid=f6fdfc94-dc2d-30a4-b536-8e24d8038c9d"]}],"mendeley":{"formattedCitation":"[97]","plainTextFormattedCitation":"[97]","previouslyFormattedCitation":"[97]"},"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97]</w:t>
      </w:r>
      <w:r>
        <w:rPr>
          <w:rFonts w:ascii="Times New Roman" w:hAnsi="Times New Roman" w:cs="Times New Roman"/>
          <w:sz w:val="24"/>
          <w:szCs w:val="24"/>
          <w:lang w:val="en-IN"/>
        </w:rPr>
        <w:fldChar w:fldCharType="end"/>
      </w:r>
      <w:r w:rsidRPr="00D14F1E">
        <w:rPr>
          <w:rFonts w:ascii="Times New Roman" w:hAnsi="Times New Roman" w:cs="Times New Roman"/>
          <w:sz w:val="24"/>
          <w:szCs w:val="24"/>
          <w:lang w:val="en-IN"/>
        </w:rPr>
        <w:t>.</w:t>
      </w:r>
      <w:r w:rsidR="006C3978" w:rsidRPr="006C3978">
        <w:t xml:space="preserve"> </w:t>
      </w:r>
      <w:r w:rsidR="006C3978" w:rsidRPr="006C3978">
        <w:rPr>
          <w:rFonts w:ascii="Times New Roman" w:hAnsi="Times New Roman" w:cs="Times New Roman"/>
          <w:sz w:val="24"/>
          <w:szCs w:val="24"/>
          <w:lang w:val="en-IN"/>
        </w:rPr>
        <w:t>Additionally, a number of mesophilic microorganisms that have been identified and have the innate ability to breakdown PES phylogenetically belong to the genera Bacillus and Paenibacillus</w:t>
      </w:r>
      <w:r w:rsidR="009818D5">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POLYMDEGRADSTAB.2003.09.018","ISSN":"0141-3910","abstract":"We report for the first time the mesophilic poly(ethylene succinate)(PESu)-degrading microorganisms isolated from aquatic and soil environments. The degrading isolates were classified into two groups, Gram-positive bacterium and fungus. Phylogenetic analysis revealed that the degrading bacteria belong to the genera Bacillus and Paenibacillus. Thus, PESu may be degraded by very limited species in natural environments. Furthermore, strain KT 1012 which could degrade PESu film at the fastest rate among the degrading bacteria in this study was characterized in detail. The DNA G+C content was 40.4 mol% and iso-C15:0 was the major fatty acid. The temperature optima for growth was approximately 40-45°C. The phenotypic properties and the phylogenetic inference indicate that strain KT1012 is a related species to Bacillus pumilus. Strain KT1012 did not hydrolyze poly(lactic acid), poly(butylene succinate), poly(3-hydoroxybutyrate) but hydrolyzed PESu, poly(ε-caprolactone) films and olive oil. Strain KT1012 exhibited a high PESu hydrolytic activity in liquid culture when it was cultivated on a nutrient rich medium such as LB medium, suggesting that the hydrolytic activity is not expressed inducibly but constitutively in strain KT1012. © 2004 Elsevier Ltd. All rights reserved.","author":[{"dropping-particle":"","family":"Tezuka","given":"Yoko","non-dropping-particle":"","parse-names":false,"suffix":""},{"dropping-particle":"","family":"Ishii","given":"Nariaki","non-dropping-particle":"","parse-names":false,"suffix":""},{"dropping-particle":"","family":"Kasuya","given":"Ken Ichi","non-dropping-particle":"","parse-names":false,"suffix":""},{"dropping-particle":"","family":"Mitomo","given":"Hiroshi","non-dropping-particle":"","parse-names":false,"suffix":""}],"container-title":"Polymer Degradation and Stability","id":"ITEM-1","issue":"1","issued":{"date-parts":[["2004","4","1"]]},"page":"115-121","publisher":"Elsevier","title":"Degradation of poly(ethylene succinate) by mesophilic bacteria","type":"article-journal","volume":"84"},"uris":["http://www.mendeley.com/documents/?uuid=94d95c7f-84f9-358b-b08d-0150da40547f"]}],"mendeley":{"formattedCitation":"[98]","plainTextFormattedCitation":"[98]","previouslyFormattedCitation":"[98]"},"properties":{"noteIndex":0},"schema":"https://github.com/citation-style-language/schema/raw/master/csl-citation.json"}</w:instrText>
      </w:r>
      <w:r w:rsidR="009818D5">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98]</w:t>
      </w:r>
      <w:r w:rsidR="009818D5">
        <w:rPr>
          <w:rFonts w:ascii="Times New Roman" w:hAnsi="Times New Roman" w:cs="Times New Roman"/>
          <w:sz w:val="24"/>
          <w:szCs w:val="24"/>
          <w:lang w:val="en-IN"/>
        </w:rPr>
        <w:fldChar w:fldCharType="end"/>
      </w:r>
      <w:r w:rsidR="009818D5">
        <w:rPr>
          <w:rFonts w:ascii="Times New Roman" w:hAnsi="Times New Roman" w:cs="Times New Roman"/>
          <w:sz w:val="24"/>
          <w:szCs w:val="24"/>
          <w:lang w:val="en-IN"/>
        </w:rPr>
        <w:fldChar w:fldCharType="begin" w:fldLock="1"/>
      </w:r>
      <w:r w:rsidR="009818D5">
        <w:rPr>
          <w:rFonts w:ascii="Times New Roman" w:hAnsi="Times New Roman" w:cs="Times New Roman"/>
          <w:sz w:val="24"/>
          <w:szCs w:val="24"/>
          <w:lang w:val="en-IN"/>
        </w:rPr>
        <w:instrText>ADDIN CSL_CITATION {"citationItems":[{"id":"ITEM-1","itemData":{"DOI":"10.3390/IJMS10093722","ISSN":"1422-0067","PMID":"19865515","abstract":"Plastic is a broad name given to different polymers with high molecular weight, which can be degraded by various processes. However, considering their abundance in the environment and their specificity in attacking plastics, biodegradation of plastics by microorganisms and enzymes seems to be the most effective process. When plastics are used as substrates for microorganisms, evaluation of their biodegradability should not only be based on their chemical structure, but also on their physical properties (melting point, glass transition temperature, crystallinity, storage modulus etc.). In this review, microbial and enzymatic biodegradation of plastics and some factors that affect their biodegradability are discussed.","author":[{"dropping-particle":"","family":"Tokiwa","given":"Yutaka","non-dropping-particle":"","parse-names":false,"suffix":""},{"dropping-particle":"","family":"Calabia","given":"Buenaventurada P.","non-dropping-particle":"","parse-names":false,"suffix":""},{"dropping-particle":"","family":"Ugwu","given":"Charles U.","non-dropping-particle":"","parse-names":false,"suffix":""},{"dropping-particle":"","family":"Aiba","given":"Seiichi","non-dropping-particle":"","parse-names":false,"suffix":""}],"container-title":"International Journal of Molecular Sciences 2009, Vol. 10, Pages 3722-3742","id":"ITEM-1","issue":"9","issued":{"date-parts":[["2009","8","26"]]},"page":"3722-3742","publisher":"Molecular Diversity Preservation International","title":"Biodegradability of Plastics","type":"article-journal","volume":"10"},"uris":["http://www.mendeley.com/documents/?uuid=0e3aafff-5f3a-3d3f-8d06-c6d0a40b9485"]}],"mendeley":{"formattedCitation":"[22]","plainTextFormattedCitation":"[22]","previouslyFormattedCitation":"[22]"},"properties":{"noteIndex":0},"schema":"https://github.com/citation-style-language/schema/raw/master/csl-citation.json"}</w:instrText>
      </w:r>
      <w:r w:rsidR="009818D5">
        <w:rPr>
          <w:rFonts w:ascii="Times New Roman" w:hAnsi="Times New Roman" w:cs="Times New Roman"/>
          <w:sz w:val="24"/>
          <w:szCs w:val="24"/>
          <w:lang w:val="en-IN"/>
        </w:rPr>
        <w:fldChar w:fldCharType="separate"/>
      </w:r>
      <w:r w:rsidR="009818D5" w:rsidRPr="009818D5">
        <w:rPr>
          <w:rFonts w:ascii="Times New Roman" w:hAnsi="Times New Roman" w:cs="Times New Roman"/>
          <w:noProof/>
          <w:sz w:val="24"/>
          <w:szCs w:val="24"/>
          <w:lang w:val="en-IN"/>
        </w:rPr>
        <w:t>[22]</w:t>
      </w:r>
      <w:r w:rsidR="009818D5">
        <w:rPr>
          <w:rFonts w:ascii="Times New Roman" w:hAnsi="Times New Roman" w:cs="Times New Roman"/>
          <w:sz w:val="24"/>
          <w:szCs w:val="24"/>
          <w:lang w:val="en-IN"/>
        </w:rPr>
        <w:fldChar w:fldCharType="end"/>
      </w:r>
      <w:r w:rsidR="006C3978" w:rsidRPr="006C3978">
        <w:rPr>
          <w:rFonts w:ascii="Times New Roman" w:hAnsi="Times New Roman" w:cs="Times New Roman"/>
          <w:sz w:val="24"/>
          <w:szCs w:val="24"/>
          <w:lang w:val="en-IN"/>
        </w:rPr>
        <w:t>.</w:t>
      </w:r>
    </w:p>
    <w:p w:rsidR="009818D5" w:rsidRDefault="00244CC0" w:rsidP="009D4514">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7.8 </w:t>
      </w:r>
      <w:r w:rsidR="009818D5">
        <w:rPr>
          <w:rFonts w:ascii="Times New Roman" w:hAnsi="Times New Roman" w:cs="Times New Roman"/>
          <w:sz w:val="24"/>
          <w:szCs w:val="24"/>
          <w:lang w:val="en-IN"/>
        </w:rPr>
        <w:t>Polycaprolactone</w:t>
      </w:r>
    </w:p>
    <w:p w:rsidR="009818D5" w:rsidRDefault="009818D5" w:rsidP="009D4514">
      <w:pPr>
        <w:tabs>
          <w:tab w:val="left" w:pos="5414"/>
        </w:tabs>
        <w:jc w:val="both"/>
        <w:rPr>
          <w:rFonts w:ascii="Times New Roman" w:hAnsi="Times New Roman" w:cs="Times New Roman"/>
          <w:sz w:val="24"/>
          <w:szCs w:val="24"/>
          <w:lang w:val="en-IN"/>
        </w:rPr>
      </w:pPr>
      <w:r w:rsidRPr="009818D5">
        <w:rPr>
          <w:rFonts w:ascii="Times New Roman" w:hAnsi="Times New Roman" w:cs="Times New Roman"/>
          <w:sz w:val="24"/>
          <w:szCs w:val="24"/>
          <w:lang w:val="en-IN"/>
        </w:rPr>
        <w:t>Aerobic and anaerobic bacteria may quickly break down the biodegradable polymer polycaprolactone, which is derived from fossil fuels. Along with being utilised in packaging materials, biomedical products, catheters, and blood bags, this partly crystalline polyester can also be coupled with other copolymers</w:t>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POLYMER.2004.11.013","ISSN":"0032-3861","abstract":"The effects of replacing PCL with acrylic acid grafted PCL (PCL-g-AA) on the structure and properties of a PCL/chitosan composite were investigated. The properties of both PCL-g-AA/chitosan and PCL/chitosan were examined and compared using FTIR, 1H and 13C nuclear magnetic resonance (NMR), differential scanning calorimetry (DSC), and a biodegradation test. With PCL-g-AA in the composite, compatibility with chitosan and, consequently, the properties of the blend were both much improved due to the formation of ester and imide groups that conferred better dispersion and homogeneity of chitosan in the matrix. Moreover, PCL-g-AA/chitosan had a lower melt temperature and was, therefore, more easily processed than PCL/chitosan. Resistance to water was higher in the PCL-g-AA/chitosan blend, and consequently so was its resistance to biodegradation in soil and in an enzymatic environment. Nevertheless, weight loss of blends buried in soil or exposed to an enzymatic environment indicates that both blends were biodegradable, especially at high levels of chitosan content. Both blends suffered deterioration in tensile strength and elongation at break after exposure to soil or enzymatic environments. © 2004 Elsevier Ltd. All rights reserved.","author":[{"dropping-particle":"","family":"Wu","given":"Chin San","non-dropping-particle":"","parse-names":false,"suffix":""}],"container-title":"Polymer","id":"ITEM-1","issue":"1","issued":{"date-parts":[["2005","1","6"]]},"page":"147-155","publisher":"Elsevier","title":"A comparison of the structure, thermal properties, and biodegradability of polycaprolactone/chitosan and acrylic acid grafted polycaprolactone/chitosan","type":"article-journal","volume":"46"},"uris":["http://www.mendeley.com/documents/?uuid=99dcd7e3-cc4b-3493-9012-9957dba958a2"]}],"mendeley":{"formattedCitation":"[99]","plainTextFormattedCitation":"[99]","previouslyFormattedCitation":"[99]"},"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99]</w:t>
      </w:r>
      <w:r>
        <w:rPr>
          <w:rFonts w:ascii="Times New Roman" w:hAnsi="Times New Roman" w:cs="Times New Roman"/>
          <w:sz w:val="24"/>
          <w:szCs w:val="24"/>
          <w:lang w:val="en-IN"/>
        </w:rPr>
        <w:fldChar w:fldCharType="end"/>
      </w:r>
      <w:r w:rsidRPr="009818D5">
        <w:rPr>
          <w:rFonts w:ascii="Times New Roman" w:hAnsi="Times New Roman" w:cs="Times New Roman"/>
          <w:sz w:val="24"/>
          <w:szCs w:val="24"/>
          <w:lang w:val="en-IN"/>
        </w:rPr>
        <w:t>.</w:t>
      </w:r>
      <w:r w:rsidRPr="009818D5">
        <w:t xml:space="preserve"> </w:t>
      </w:r>
      <w:r w:rsidRPr="009818D5">
        <w:rPr>
          <w:rFonts w:ascii="Times New Roman" w:hAnsi="Times New Roman" w:cs="Times New Roman"/>
          <w:sz w:val="24"/>
          <w:szCs w:val="24"/>
          <w:lang w:val="en-IN"/>
        </w:rPr>
        <w:t>It has drawn interest despite being expensive because of its flexibility and biodegradability</w:t>
      </w:r>
      <w:r w:rsidR="00621D47">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POLYMER.2004.11.013","ISSN":"0032-3861","abstract":"The effects of replacing PCL with acrylic acid grafted PCL (PCL-g-AA) on the structure and properties of a PCL/chitosan composite were investigated. The properties of both PCL-g-AA/chitosan and PCL/chitosan were examined and compared using FTIR, 1H and 13C nuclear magnetic resonance (NMR), differential scanning calorimetry (DSC), and a biodegradation test. With PCL-g-AA in the composite, compatibility with chitosan and, consequently, the properties of the blend were both much improved due to the formation of ester and imide groups that conferred better dispersion and homogeneity of chitosan in the matrix. Moreover, PCL-g-AA/chitosan had a lower melt temperature and was, therefore, more easily processed than PCL/chitosan. Resistance to water was higher in the PCL-g-AA/chitosan blend, and consequently so was its resistance to biodegradation in soil and in an enzymatic environment. Nevertheless, weight loss of blends buried in soil or exposed to an enzymatic environment indicates that both blends were biodegradable, especially at high levels of chitosan content. Both blends suffered deterioration in tensile strength and elongation at break after exposure to soil or enzymatic environments. © 2004 Elsevier Ltd. All rights reserved.","author":[{"dropping-particle":"","family":"Wu","given":"Chin San","non-dropping-particle":"","parse-names":false,"suffix":""}],"container-title":"Polymer","id":"ITEM-1","issue":"1","issued":{"date-parts":[["2005","1","6"]]},"page":"147-155","publisher":"Elsevier","title":"A comparison of the structure, thermal properties, and biodegradability of polycaprolactone/chitosan and acrylic acid grafted polycaprolactone/chitosan","type":"article-journal","volume":"46"},"uris":["http://www.mendeley.com/documents/?uuid=99dcd7e3-cc4b-3493-9012-9957dba958a2"]}],"mendeley":{"formattedCitation":"[99]","plainTextFormattedCitation":"[99]","previouslyFormattedCitation":"[99]"},"properties":{"noteIndex":0},"schema":"https://github.com/citation-style-language/schema/raw/master/csl-citation.json"}</w:instrText>
      </w:r>
      <w:r w:rsidR="00621D47">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99]</w:t>
      </w:r>
      <w:r w:rsidR="00621D47">
        <w:rPr>
          <w:rFonts w:ascii="Times New Roman" w:hAnsi="Times New Roman" w:cs="Times New Roman"/>
          <w:sz w:val="24"/>
          <w:szCs w:val="24"/>
          <w:lang w:val="en-IN"/>
        </w:rPr>
        <w:fldChar w:fldCharType="end"/>
      </w:r>
      <w:r w:rsidRPr="009818D5">
        <w:rPr>
          <w:rFonts w:ascii="Times New Roman" w:hAnsi="Times New Roman" w:cs="Times New Roman"/>
          <w:sz w:val="24"/>
          <w:szCs w:val="24"/>
          <w:lang w:val="en-IN"/>
        </w:rPr>
        <w:t>. Microbial lipases and esterases can degrade PCL</w:t>
      </w:r>
      <w:r w:rsidR="00621D47">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abstract":"In this study, polycaprolactone (PCL) based polymer composites were manufactured through injection moulding machine. Polycaprolactone (PCL) and wheat straw flour was used as polymer matrix and organic filler respectively. The effects of wheat straw flour loading on the mechanical properties of the manufactured composites were investigated. The thermal behaviors (TGA and DSC), mechanical properties (tensile, flexural and impact strength), of manufactured composites were determined. According to test results, the addition of wheat straw into PCL matrix reduced tensile strength, elongation at break and impact strength of composites while improving the tensile modulus, flexural strength and flexural modulus.","author":[{"dropping-particle":"","family":"Karakus","given":"Kadir","non-dropping-particle":"","parse-names":false,"suffix":""},{"dropping-particle":"","family":"Mengeloglu","given":"Fatih","non-dropping-particle":"","parse-names":false,"suffix":""},{"dropping-particle":"","family":"Sütçü İmam Üniversitesi","given":"Kahramanmaraş","non-dropping-particle":"","parse-names":false,"suffix":""},{"dropping-particle":"","family":"Fakültesi","given":"Orman","non-dropping-particle":"","parse-names":false,"suffix":""},{"dropping-particle":"","family":"Endüstri Mühendisliği Bölümü","given":"Orman","non-dropping-particle":"","parse-names":false,"suffix":""},{"dropping-particle":"","family":"Bilimleri","given":"Fen","non-dropping-particle":"","parse-names":false,"suffix":""},{"dropping-particle":"","family":"Mühendisliği Bölümü","given":"Malzeme","non-dropping-particle":"","parse-names":false,"suffix":""}],"container-title":"Journal of Forestry Faculty","id":"ITEM-1","issue":"1","issued":{"date-parts":[["2016"]]},"page":"264-268","title":"Polycaprolactone (PCL) Based Polymer Composites Filled Wheat Straw Flour","type":"article-journal","volume":"16"},"uris":["http://www.mendeley.com/documents/?uuid=42b6d372-14b0-3cfd-9414-025e9a693bfc"]}],"mendeley":{"formattedCitation":"[100]","plainTextFormattedCitation":"[100]","previouslyFormattedCitation":"[100]"},"properties":{"noteIndex":0},"schema":"https://github.com/citation-style-language/schema/raw/master/csl-citation.json"}</w:instrText>
      </w:r>
      <w:r w:rsidR="00621D47">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00]</w:t>
      </w:r>
      <w:r w:rsidR="00621D47">
        <w:rPr>
          <w:rFonts w:ascii="Times New Roman" w:hAnsi="Times New Roman" w:cs="Times New Roman"/>
          <w:sz w:val="24"/>
          <w:szCs w:val="24"/>
          <w:lang w:val="en-IN"/>
        </w:rPr>
        <w:fldChar w:fldCharType="end"/>
      </w:r>
      <w:r w:rsidRPr="009818D5">
        <w:rPr>
          <w:rFonts w:ascii="Times New Roman" w:hAnsi="Times New Roman" w:cs="Times New Roman"/>
          <w:sz w:val="24"/>
          <w:szCs w:val="24"/>
          <w:lang w:val="en-IN"/>
        </w:rPr>
        <w:t>.</w:t>
      </w:r>
      <w:r w:rsidR="00621D47" w:rsidRPr="00621D47">
        <w:t xml:space="preserve"> </w:t>
      </w:r>
      <w:r w:rsidR="00621D47" w:rsidRPr="00621D47">
        <w:rPr>
          <w:rFonts w:ascii="Times New Roman" w:hAnsi="Times New Roman" w:cs="Times New Roman"/>
          <w:sz w:val="24"/>
          <w:szCs w:val="24"/>
          <w:lang w:val="en-IN"/>
        </w:rPr>
        <w:t>Aspergillussp. ST-01, a fungus strain, has been shown to effectively break down PCL into a variety of compounds, including butyric, succinic, caproic, and valeric acids</w:t>
      </w:r>
      <w:r w:rsidR="00621D47">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23/A:1005603112688","ISSN":"1573-6776","abstract":"A thermotolerant Aspergillus sp. strain ST-01 degrading poly(ε-caprolactone) films was isolated. The polyester was degraded and assimilated giving 36 mg of cell from 100 mg sample and 10 mg yeast extract after 6 days at 50 °C. The degradation products were identified as succinic acid, butyric acid, valeric acid, and caproic acid. The isolate also degraded more than 90% film samples of polyhydroxybutyrate (PHB) and poly(tetramethylene succinate-co-tetramethylene adipate) at 50 °C.","author":[{"dropping-particle":"","family":"Sanchez","given":"James G.","non-dropping-particle":"","parse-names":false,"suffix":""},{"dropping-particle":"","family":"Tsuchii","given":"Akio","non-dropping-particle":"","parse-names":false,"suffix":""},{"dropping-particle":"","family":"Tokiwa","given":"Yutaka","non-dropping-particle":"","parse-names":false,"suffix":""}],"container-title":"Biotechnology Letters 2000 22:10","id":"ITEM-1","issue":"10","issued":{"date-parts":[["2000"]]},"page":"849-853","publisher":"Springer","title":"Degradation of polycaprolactone at 50 °C by a thermotolerant Aspergillus sp.","type":"article-journal","volume":"22"},"uris":["http://www.mendeley.com/documents/?uuid=03337c02-1db1-3687-a74d-e657afd5aca9"]}],"mendeley":{"formattedCitation":"[101]","plainTextFormattedCitation":"[101]","previouslyFormattedCitation":"[101]"},"properties":{"noteIndex":0},"schema":"https://github.com/citation-style-language/schema/raw/master/csl-citation.json"}</w:instrText>
      </w:r>
      <w:r w:rsidR="00621D47">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01]</w:t>
      </w:r>
      <w:r w:rsidR="00621D47">
        <w:rPr>
          <w:rFonts w:ascii="Times New Roman" w:hAnsi="Times New Roman" w:cs="Times New Roman"/>
          <w:sz w:val="24"/>
          <w:szCs w:val="24"/>
          <w:lang w:val="en-IN"/>
        </w:rPr>
        <w:fldChar w:fldCharType="end"/>
      </w:r>
      <w:r w:rsidR="00621D47" w:rsidRPr="00621D47">
        <w:rPr>
          <w:rFonts w:ascii="Times New Roman" w:hAnsi="Times New Roman" w:cs="Times New Roman"/>
          <w:sz w:val="24"/>
          <w:szCs w:val="24"/>
          <w:lang w:val="en-IN"/>
        </w:rPr>
        <w:t>.</w:t>
      </w:r>
    </w:p>
    <w:p w:rsidR="007F47A4" w:rsidRDefault="007F47A4" w:rsidP="00033960">
      <w:pPr>
        <w:tabs>
          <w:tab w:val="left" w:pos="5414"/>
        </w:tabs>
        <w:jc w:val="both"/>
        <w:rPr>
          <w:rFonts w:ascii="Times New Roman" w:hAnsi="Times New Roman" w:cs="Times New Roman"/>
          <w:sz w:val="24"/>
          <w:szCs w:val="24"/>
          <w:lang w:val="en-IN"/>
        </w:rPr>
      </w:pPr>
    </w:p>
    <w:p w:rsidR="00F60B20" w:rsidRPr="00244CC0" w:rsidRDefault="00760C8B" w:rsidP="00244CC0">
      <w:pPr>
        <w:pStyle w:val="ListParagraph"/>
        <w:numPr>
          <w:ilvl w:val="0"/>
          <w:numId w:val="4"/>
        </w:numPr>
        <w:tabs>
          <w:tab w:val="left" w:pos="5414"/>
        </w:tabs>
        <w:jc w:val="both"/>
        <w:rPr>
          <w:rFonts w:ascii="Times New Roman" w:hAnsi="Times New Roman" w:cs="Times New Roman"/>
          <w:sz w:val="24"/>
          <w:szCs w:val="24"/>
          <w:lang w:val="en-IN"/>
        </w:rPr>
      </w:pPr>
      <w:r w:rsidRPr="00244CC0">
        <w:rPr>
          <w:rFonts w:ascii="Times New Roman" w:hAnsi="Times New Roman" w:cs="Times New Roman"/>
          <w:sz w:val="24"/>
          <w:szCs w:val="24"/>
          <w:lang w:val="en-IN"/>
        </w:rPr>
        <w:t>Polyethylene degradati</w:t>
      </w:r>
      <w:r w:rsidR="00F73D48" w:rsidRPr="00244CC0">
        <w:rPr>
          <w:rFonts w:ascii="Times New Roman" w:hAnsi="Times New Roman" w:cs="Times New Roman"/>
          <w:sz w:val="24"/>
          <w:szCs w:val="24"/>
          <w:lang w:val="en-IN"/>
        </w:rPr>
        <w:t>on</w:t>
      </w:r>
    </w:p>
    <w:p w:rsidR="00760C8B" w:rsidRDefault="00760C8B"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PE is </w:t>
      </w:r>
      <w:r w:rsidRPr="00760C8B">
        <w:rPr>
          <w:rFonts w:ascii="Times New Roman" w:hAnsi="Times New Roman" w:cs="Times New Roman"/>
          <w:sz w:val="24"/>
          <w:szCs w:val="24"/>
          <w:lang w:val="en-IN"/>
        </w:rPr>
        <w:t>hydrophobic</w:t>
      </w:r>
      <w:r>
        <w:rPr>
          <w:rFonts w:ascii="Times New Roman" w:hAnsi="Times New Roman" w:cs="Times New Roman"/>
          <w:sz w:val="24"/>
          <w:szCs w:val="24"/>
          <w:lang w:val="en-IN"/>
        </w:rPr>
        <w:t xml:space="preserve"> and chemically inert</w:t>
      </w:r>
      <w:r w:rsidRPr="00760C8B">
        <w:rPr>
          <w:rFonts w:ascii="Times New Roman" w:hAnsi="Times New Roman" w:cs="Times New Roman"/>
          <w:sz w:val="24"/>
          <w:szCs w:val="24"/>
          <w:lang w:val="en-IN"/>
        </w:rPr>
        <w:t>, and microorganisms lack the nece</w:t>
      </w:r>
      <w:r>
        <w:rPr>
          <w:rFonts w:ascii="Times New Roman" w:hAnsi="Times New Roman" w:cs="Times New Roman"/>
          <w:sz w:val="24"/>
          <w:szCs w:val="24"/>
          <w:lang w:val="en-IN"/>
        </w:rPr>
        <w:t>ssary mechanisms to digest the</w:t>
      </w:r>
      <w:r w:rsidRPr="00760C8B">
        <w:rPr>
          <w:rFonts w:ascii="Times New Roman" w:hAnsi="Times New Roman" w:cs="Times New Roman"/>
          <w:sz w:val="24"/>
          <w:szCs w:val="24"/>
          <w:lang w:val="en-IN"/>
        </w:rPr>
        <w:t xml:space="preserve"> synthetic plastics</w:t>
      </w:r>
      <w:r w:rsidR="005623E0">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4172/2155-6199.1000145","ISSN":"2155-6199","author":[{"dropping-particle":"","family":"Yoon","given":"MG","non-dropping-particle":"","parse-names":false,"suffix":""},{"dropping-particle":"","family":"Jeon","given":"HJ","non-dropping-particle":"","parse-names":false,"suffix":""},{"dropping-particle":"","family":"Biodegrad","given":"MN Kim - J Bioremed","non-dropping-particle":"","parse-names":false,"suffix":""},{"dropping-particle":"","family":"2012","given":"undefined","non-dropping-particle":"","parse-names":false,"suffix":""}],"container-title":"researchgate.net","id":"ITEM-1","issued":{"date-parts":[["2012"]]},"title":"Biodegradation of polyethylene by a soil bacterium and AlkB cloned recombinant cell","type":"article-journal"},"uris":["http://www.mendeley.com/documents/?uuid=54468c96-ebd9-309e-a689-fdb9b5607390"]}],"mendeley":{"formattedCitation":"[102]","plainTextFormattedCitation":"[102]","previouslyFormattedCitation":"[102]"},"properties":{"noteIndex":0},"schema":"https://github.com/citation-style-language/schema/raw/master/csl-citation.json"}</w:instrText>
      </w:r>
      <w:r w:rsidR="005623E0">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02]</w:t>
      </w:r>
      <w:r w:rsidR="005623E0">
        <w:rPr>
          <w:rFonts w:ascii="Times New Roman" w:hAnsi="Times New Roman" w:cs="Times New Roman"/>
          <w:sz w:val="24"/>
          <w:szCs w:val="24"/>
          <w:lang w:val="en-IN"/>
        </w:rPr>
        <w:fldChar w:fldCharType="end"/>
      </w:r>
      <w:r w:rsidRPr="00760C8B">
        <w:rPr>
          <w:rFonts w:ascii="Times New Roman" w:hAnsi="Times New Roman" w:cs="Times New Roman"/>
          <w:sz w:val="24"/>
          <w:szCs w:val="24"/>
          <w:lang w:val="en-IN"/>
        </w:rPr>
        <w:t>.</w:t>
      </w:r>
      <w:r w:rsidRPr="00760C8B">
        <w:t xml:space="preserve"> </w:t>
      </w:r>
      <w:r w:rsidRPr="00760C8B">
        <w:rPr>
          <w:rFonts w:ascii="Times New Roman" w:hAnsi="Times New Roman" w:cs="Times New Roman"/>
          <w:sz w:val="24"/>
          <w:szCs w:val="24"/>
          <w:lang w:val="en-IN"/>
        </w:rPr>
        <w:t>Microorganisms use PE polymers as a substrate for growth. PE degradation is indicated by erosion, discoloration, cracking, and phase separation</w:t>
      </w:r>
      <w:r w:rsidR="005623E0">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author":[{"dropping-particle":"","family":"Trivedi","given":"P","non-dropping-particle":"","parse-names":false,"suffix":""},{"dropping-particle":"","family":"Hasan","given":"A","non-dropping-particle":"","parse-names":false,"suffix":""},{"dropping-particle":"","family":"Akhtar","given":"S","non-dropping-particle":"","parse-names":false,"suffix":""},{"dropping-particle":"","family":"…","given":"MH Siddiqui - J Chem Pharm","non-dropping-particle":"","parse-names":false,"suffix":""},{"dropping-particle":"","family":"2016","given":"undefined","non-dropping-particle":"","parse-names":false,"suffix":""}],"container-title":"researchgate.net","id":"ITEM-1","issued":{"date-parts":[["2016"]]},"title":"Role of microbes in degradation of synthetic plastics and manufacture of bioplastics","type":"article-journal"},"uris":["http://www.mendeley.com/documents/?uuid=ec760aae-597d-3f46-ae3f-4d068ef3c4a9"]}],"mendeley":{"formattedCitation":"[103]","plainTextFormattedCitation":"[103]","previouslyFormattedCitation":"[103]"},"properties":{"noteIndex":0},"schema":"https://github.com/citation-style-language/schema/raw/master/csl-citation.json"}</w:instrText>
      </w:r>
      <w:r w:rsidR="005623E0">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03]</w:t>
      </w:r>
      <w:r w:rsidR="005623E0">
        <w:rPr>
          <w:rFonts w:ascii="Times New Roman" w:hAnsi="Times New Roman" w:cs="Times New Roman"/>
          <w:sz w:val="24"/>
          <w:szCs w:val="24"/>
          <w:lang w:val="en-IN"/>
        </w:rPr>
        <w:fldChar w:fldCharType="end"/>
      </w:r>
      <w:r w:rsidR="005623E0">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author":[{"dropping-particle":"","family":"Agustien","given":"A","non-dropping-particle":"","parse-names":false,"suffix":""},{"dropping-particle":"","family":"Mifthahul","given":"J","non-dropping-particle":"","parse-names":false,"suffix":""},{"dropping-particle":"","family":"Lettre","given":"D Akmal - Der Pharmacia","non-dropping-particle":"","parse-names":false,"suffix":""},{"dropping-particle":"","family":"2016","given":"undefined","non-dropping-particle":"","parse-names":false,"suffix":""}],"container-title":"researchgate.net","id":"ITEM-1","issued":{"date-parts":[["2016"]]},"title":"Screening polyethylene synthetic plastic degrading-bacteria from soil","type":"article-journal"},"uris":["http://www.mendeley.com/documents/?uuid=de30008e-3d3a-3c2f-87ec-a26f13adbf08"]}],"mendeley":{"formattedCitation":"[104]","plainTextFormattedCitation":"[104]","previouslyFormattedCitation":"[104]"},"properties":{"noteIndex":0},"schema":"https://github.com/citation-style-language/schema/raw/master/csl-citation.json"}</w:instrText>
      </w:r>
      <w:r w:rsidR="005623E0">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04]</w:t>
      </w:r>
      <w:r w:rsidR="005623E0">
        <w:rPr>
          <w:rFonts w:ascii="Times New Roman" w:hAnsi="Times New Roman" w:cs="Times New Roman"/>
          <w:sz w:val="24"/>
          <w:szCs w:val="24"/>
          <w:lang w:val="en-IN"/>
        </w:rPr>
        <w:fldChar w:fldCharType="end"/>
      </w:r>
      <w:r w:rsidRPr="00760C8B">
        <w:rPr>
          <w:rFonts w:ascii="Times New Roman" w:hAnsi="Times New Roman" w:cs="Times New Roman"/>
          <w:sz w:val="24"/>
          <w:szCs w:val="24"/>
          <w:lang w:val="en-IN"/>
        </w:rPr>
        <w:t>.</w:t>
      </w:r>
      <w:r w:rsidRPr="00760C8B">
        <w:t xml:space="preserve"> </w:t>
      </w:r>
      <w:r w:rsidRPr="00760C8B">
        <w:rPr>
          <w:rFonts w:ascii="Times New Roman" w:hAnsi="Times New Roman" w:cs="Times New Roman"/>
          <w:sz w:val="24"/>
          <w:szCs w:val="24"/>
          <w:lang w:val="en-IN"/>
        </w:rPr>
        <w:t>PE degradation is further divided into two categories: abiotic and biotic.</w:t>
      </w:r>
      <w:r w:rsidR="00655867" w:rsidRPr="00655867">
        <w:t xml:space="preserve"> </w:t>
      </w:r>
      <w:r w:rsidR="00655867" w:rsidRPr="00655867">
        <w:rPr>
          <w:rFonts w:ascii="Times New Roman" w:hAnsi="Times New Roman" w:cs="Times New Roman"/>
          <w:sz w:val="24"/>
          <w:szCs w:val="24"/>
          <w:lang w:val="en-IN"/>
        </w:rPr>
        <w:t>In abiotic degradation, all natural factors such as temperature and ultraviolet rays cause the degradation of PE, whereas in biotic degradation, microorganisms consume the plastics by changing their properties</w:t>
      </w:r>
      <w:r w:rsidR="0048532D">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author":[{"dropping-particle":"","family":"Sen","given":"SK","non-dropping-particle":"","parse-names":false,"suffix":""},{"dropping-particle":"","family":"Engineering","given":"S Raut - Journal of Environmental Chemical","non-dropping-particle":"","parse-names":false,"suffix":""},{"dropping-particle":"","family":"2015","given":"undefined","non-dropping-particle":"","parse-names":false,"suffix":""}],"container-title":"Elsevier","id":"ITEM-1","issued":{"date-parts":[["0"]]},"title":"Microbial degradation of low density polyethylene (LDPE): A review","type":"article-journal"},"uris":["http://www.mendeley.com/documents/?uuid=3ff0cccb-7f2f-3c7a-892e-f24538980fae"]}],"mendeley":{"formattedCitation":"[105]","plainTextFormattedCitation":"[105]","previouslyFormattedCitation":"[105]"},"properties":{"noteIndex":0},"schema":"https://github.com/citation-style-language/schema/raw/master/csl-citation.json"}</w:instrText>
      </w:r>
      <w:r w:rsidR="0048532D">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05]</w:t>
      </w:r>
      <w:r w:rsidR="0048532D">
        <w:rPr>
          <w:rFonts w:ascii="Times New Roman" w:hAnsi="Times New Roman" w:cs="Times New Roman"/>
          <w:sz w:val="24"/>
          <w:szCs w:val="24"/>
          <w:lang w:val="en-IN"/>
        </w:rPr>
        <w:fldChar w:fldCharType="end"/>
      </w:r>
      <w:r w:rsidR="00655867" w:rsidRPr="00655867">
        <w:rPr>
          <w:rFonts w:ascii="Times New Roman" w:hAnsi="Times New Roman" w:cs="Times New Roman"/>
          <w:sz w:val="24"/>
          <w:szCs w:val="24"/>
          <w:lang w:val="en-IN"/>
        </w:rPr>
        <w:t>.</w:t>
      </w:r>
      <w:r w:rsidR="00655867" w:rsidRPr="00655867">
        <w:t xml:space="preserve"> </w:t>
      </w:r>
      <w:r w:rsidR="00655867" w:rsidRPr="00655867">
        <w:rPr>
          <w:rFonts w:ascii="Times New Roman" w:hAnsi="Times New Roman" w:cs="Times New Roman"/>
          <w:sz w:val="24"/>
          <w:szCs w:val="24"/>
          <w:lang w:val="en-IN"/>
        </w:rPr>
        <w:t xml:space="preserve">PE is one of the polymers that </w:t>
      </w:r>
      <w:r w:rsidR="0048532D" w:rsidRPr="00655867">
        <w:rPr>
          <w:rFonts w:ascii="Times New Roman" w:hAnsi="Times New Roman" w:cs="Times New Roman"/>
          <w:sz w:val="24"/>
          <w:szCs w:val="24"/>
          <w:lang w:val="en-IN"/>
        </w:rPr>
        <w:t>are</w:t>
      </w:r>
      <w:r w:rsidR="00655867" w:rsidRPr="00655867">
        <w:rPr>
          <w:rFonts w:ascii="Times New Roman" w:hAnsi="Times New Roman" w:cs="Times New Roman"/>
          <w:sz w:val="24"/>
          <w:szCs w:val="24"/>
          <w:lang w:val="en-IN"/>
        </w:rPr>
        <w:t xml:space="preserve"> most commonly used worldwide because it is durable, cheap, safe, and stable in the envir</w:t>
      </w:r>
      <w:r w:rsidR="00655867">
        <w:rPr>
          <w:rFonts w:ascii="Times New Roman" w:hAnsi="Times New Roman" w:cs="Times New Roman"/>
          <w:sz w:val="24"/>
          <w:szCs w:val="24"/>
          <w:lang w:val="en-IN"/>
        </w:rPr>
        <w:t>onment. It is also simple to manufacture.</w:t>
      </w:r>
      <w:r w:rsidR="00655867" w:rsidRPr="00655867">
        <w:t xml:space="preserve"> </w:t>
      </w:r>
      <w:r w:rsidR="00655867" w:rsidRPr="00655867">
        <w:rPr>
          <w:rFonts w:ascii="Times New Roman" w:hAnsi="Times New Roman" w:cs="Times New Roman"/>
          <w:sz w:val="24"/>
          <w:szCs w:val="24"/>
          <w:lang w:val="en-IN"/>
        </w:rPr>
        <w:t>The two methods for maintaining PE's utility in nature involve using bacteria to break down either PE or polymers. The second is to create synthetic polymers that are susceptible to microbial breakdown</w:t>
      </w:r>
      <w:r w:rsidR="0048532D">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4419/IJBR.V2I2.2877","abstract":"Objective: To isolate polyethylene degrading fungi from dumpsite soil and to screen the enzymes responsible for polyethylene degrada-tion. Methods: Enrichment method was followed for isolation of fungi. Plate assay method was followed for screening of fungus for its ca-pacity to degrade polyethylene. Degradation experiment was carried out using different types of polyethylene. Degradation was con-firmed by weight loss, Scanning Electron Microscopy (SEM) and Fourier Transform Infra-Red (FTIR) studies. Enzymes responsible for polyethylene degradation were screened and their activity was measured by spectrophotometric method. Results: Fungus isolated was identified as Chaetomium globsum. Chaetomium globsum was able to degrade differently treated polyeth-ylene which was confirmed by weight loss, SEM and FTIR studies. Lactase and Manganese peroxidase enzymes were responsible for degradation. Conclusion: From current investigation, it can be concluded that our isolated fungus Chaetomium globosum had the capacity to degrade polyethylene and it can be useful in solving the problem caused by polyethylene in the environment.","author":[{"dropping-particle":"","family":"H.V","given":"Sowmya","non-dropping-particle":"","parse-names":false,"suffix":""},{"dropping-particle":"","family":"Bellibatlu","given":"Ramlingappa","non-dropping-particle":"","parse-names":false,"suffix":""},{"dropping-particle":"","family":"M","given":"Krishnappa","non-dropping-particle":"","parse-names":false,"suffix":""},{"dropping-particle":"","family":"B","given":"Thippeswamy","non-dropping-particle":"","parse-names":false,"suffix":""}],"container-title":"International Journal of Biological Research","id":"ITEM-1","issue":"2","issued":{"date-parts":[["2014","5","31"]]},"publisher":"Science Publishing Corporation","title":"Low density polyethylene degrading fungi isolated from local dumpsite of shivamogga district","type":"article-journal","volume":"2"},"uris":["http://www.mendeley.com/documents/?uuid=831eed75-ec5b-3193-b9a2-50a1c448205e"]}],"mendeley":{"formattedCitation":"[106]","plainTextFormattedCitation":"[106]","previouslyFormattedCitation":"[106]"},"properties":{"noteIndex":0},"schema":"https://github.com/citation-style-language/schema/raw/master/csl-citation.json"}</w:instrText>
      </w:r>
      <w:r w:rsidR="0048532D">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06]</w:t>
      </w:r>
      <w:r w:rsidR="0048532D">
        <w:rPr>
          <w:rFonts w:ascii="Times New Roman" w:hAnsi="Times New Roman" w:cs="Times New Roman"/>
          <w:sz w:val="24"/>
          <w:szCs w:val="24"/>
          <w:lang w:val="en-IN"/>
        </w:rPr>
        <w:fldChar w:fldCharType="end"/>
      </w:r>
      <w:r w:rsidR="00655867" w:rsidRPr="00655867">
        <w:rPr>
          <w:rFonts w:ascii="Times New Roman" w:hAnsi="Times New Roman" w:cs="Times New Roman"/>
          <w:sz w:val="24"/>
          <w:szCs w:val="24"/>
          <w:lang w:val="en-IN"/>
        </w:rPr>
        <w:t>.</w:t>
      </w:r>
      <w:r w:rsidR="00655867" w:rsidRPr="00655867">
        <w:t xml:space="preserve"> </w:t>
      </w:r>
      <w:r w:rsidR="00655867" w:rsidRPr="00655867">
        <w:rPr>
          <w:rFonts w:ascii="Times New Roman" w:hAnsi="Times New Roman" w:cs="Times New Roman"/>
          <w:sz w:val="24"/>
          <w:szCs w:val="24"/>
          <w:lang w:val="en-IN"/>
        </w:rPr>
        <w:t>Low-density polyethylene (LDPE) has a range of qualities due to its partial</w:t>
      </w:r>
      <w:r w:rsidR="00655867">
        <w:rPr>
          <w:rFonts w:ascii="Times New Roman" w:hAnsi="Times New Roman" w:cs="Times New Roman"/>
          <w:sz w:val="24"/>
          <w:szCs w:val="24"/>
          <w:lang w:val="en-IN"/>
        </w:rPr>
        <w:t xml:space="preserve"> or incomplete </w:t>
      </w:r>
      <w:r w:rsidR="00655867" w:rsidRPr="00655867">
        <w:rPr>
          <w:rFonts w:ascii="Times New Roman" w:hAnsi="Times New Roman" w:cs="Times New Roman"/>
          <w:sz w:val="24"/>
          <w:szCs w:val="24"/>
          <w:lang w:val="en-IN"/>
        </w:rPr>
        <w:t>crystallinity, which is between 50 and 60 %, including rigidity, tensile strength, flexibility, and tear strength</w:t>
      </w:r>
      <w:r w:rsidR="0048532D">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nimb.2005.04.030","abstract":"The surface properties of low-density polyethylene (LDPE) can be modified by the grafting of 2-hydroxyethyl meth-acrylate (HEMA). This was done aiming at the production of new materials suitable for bioapplications. Samples with different monomer concentrations were prepared from LDPE particles by gamma irradiation, following different irradiation protocols, including irradiation in presence and absence of air. The samples were characterized by thermal analysis techniques (DSC and TGA) and by Fourier transform infrared spectroscopy (FTIR). The results obtained show a decrease in the crystallinity of the supporting matrix for copolymers with high yields of grafting. However, the new materials prepared maintain good structural order resulting from the protective effect of polyHEMA grafted onto LDPE backbone. These effects can improve the diffusion of other species deeper inside the matrix and increase the material hydrophilicity. The studies performed made possible the selection of experimental protocols adequate for the production of new copolymeric materials with high grafting yield. These were used in the production of new LDPE films with enhanced hydrophilic properties.","author":[{"dropping-particle":"","family":"Ferreira","given":"LM","non-dropping-particle":"","parse-names":false,"suffix":""},{"dropping-particle":"","family":"Falcao","given":"AN","non-dropping-particle":"","parse-names":false,"suffix":""},{"dropping-particle":"","family":"…","given":"MH Gil - and Methods in Physics Research Section","non-dropping-particle":"","parse-names":false,"suffix":""},{"dropping-particle":"","family":"2005","given":"undefined","non-dropping-particle":"","parse-names":false,"suffix":""}],"container-title":"Elsevier","id":"ITEM-1","issued":{"date-parts":[["2005"]]},"title":"Modification of LDPE molecular structure by gamma irradiation for bioapplications","type":"article-journal"},"uris":["http://www.mendeley.com/documents/?uuid=9a59150b-edd8-3d72-9850-8dd8ea8ad73b"]}],"mendeley":{"formattedCitation":"[107]","plainTextFormattedCitation":"[107]","previouslyFormattedCitation":"[107]"},"properties":{"noteIndex":0},"schema":"https://github.com/citation-style-language/schema/raw/master/csl-citation.json"}</w:instrText>
      </w:r>
      <w:r w:rsidR="0048532D">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07]</w:t>
      </w:r>
      <w:r w:rsidR="0048532D">
        <w:rPr>
          <w:rFonts w:ascii="Times New Roman" w:hAnsi="Times New Roman" w:cs="Times New Roman"/>
          <w:sz w:val="24"/>
          <w:szCs w:val="24"/>
          <w:lang w:val="en-IN"/>
        </w:rPr>
        <w:fldChar w:fldCharType="end"/>
      </w:r>
      <w:r w:rsidR="00655867" w:rsidRPr="00655867">
        <w:rPr>
          <w:rFonts w:ascii="Times New Roman" w:hAnsi="Times New Roman" w:cs="Times New Roman"/>
          <w:sz w:val="24"/>
          <w:szCs w:val="24"/>
          <w:lang w:val="en-IN"/>
        </w:rPr>
        <w:t>.</w:t>
      </w:r>
      <w:r w:rsidR="0048532D" w:rsidRPr="0048532D">
        <w:t xml:space="preserve"> </w:t>
      </w:r>
      <w:r w:rsidR="0048532D" w:rsidRPr="0048532D">
        <w:rPr>
          <w:rFonts w:ascii="Times New Roman" w:hAnsi="Times New Roman" w:cs="Times New Roman"/>
          <w:sz w:val="24"/>
          <w:szCs w:val="24"/>
          <w:lang w:val="en-IN"/>
        </w:rPr>
        <w:t>Microorganisms use the carbonyl group formed during polyethylene oxidation to degrade it</w:t>
      </w:r>
      <w:r w:rsidR="00A93248">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13205-017-0959-3","ISSN":"21905738","abstract":"Biodegradation of plastics, which are the potential source of environmental pollution, has received a great deal of attention in the recent years. We aim to screen, identify, and characterize a bacterial strain capable of degrading high-density polyethylene (HDPE). In the present study, we studied HDPE biodegradation using a laboratory isolate, which was identified as Klebsiella pneumoniae CH001 (Accession No MF399051). The HDPE film was characterized by Universal Tensile Machine (UTM), Fourier Transform Infrared Spectroscopy (FTIR), Scanning Electron Microscope (SEM), and Atomic Force Microscope (AFM) before and after microbial incubation. We observed that this strain was capable of adhering strongly on HDPE surface and form a thick biofilm, when incubated in nutrient broth at 30 °C on 120 rpm for 60 days. UTM analysis showed a significant decrease in weight (18.4%) and reduction in tensile strength (60%) of HDPE film. Furthermore, SEM analysis showed the cracks on the HDPE surface, whereas AFM results showed an increase in surface roughness after bacterial incubation. Overall, these results indicate that K. pneumoniae CH001 can be used as potential candidate for HDPE degradation in eco-friendly and sustainable manner in the environment.","author":[{"dropping-particle":"","family":"Awasthi","given":"Shraddha","non-dropping-particle":"","parse-names":false,"suffix":""},{"dropping-particle":"","family":"Srivastava","given":"Pratap","non-dropping-particle":"","parse-names":false,"suffix":""},{"dropping-particle":"","family":"Singh","given":"Pardeep","non-dropping-particle":"","parse-names":false,"suffix":""},{"dropping-particle":"","family":"Tiwary","given":"D.","non-dropping-particle":"","parse-names":false,"suffix":""},{"dropping-particle":"","family":"Mishra","given":"Pradeep Kumar","non-dropping-particle":"","parse-names":false,"suffix":""}],"container-title":"3 Biotech","id":"ITEM-1","issue":"5","issued":{"date-parts":[["2017","10","1"]]},"publisher":"Springer Verlag","title":"Biodegradation of thermally treated high-density polyethylene (HDPE) by Klebsiella pneumoniae CH001","type":"article-journal","volume":"7"},"uris":["http://www.mendeley.com/documents/?uuid=0a7dab35-9cf8-3ac4-a5e4-9738c3381d65"]}],"mendeley":{"formattedCitation":"[108]","plainTextFormattedCitation":"[108]","previouslyFormattedCitation":"[108]"},"properties":{"noteIndex":0},"schema":"https://github.com/citation-style-language/schema/raw/master/csl-citation.json"}</w:instrText>
      </w:r>
      <w:r w:rsidR="00A93248">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08]</w:t>
      </w:r>
      <w:r w:rsidR="00A93248">
        <w:rPr>
          <w:rFonts w:ascii="Times New Roman" w:hAnsi="Times New Roman" w:cs="Times New Roman"/>
          <w:sz w:val="24"/>
          <w:szCs w:val="24"/>
          <w:lang w:val="en-IN"/>
        </w:rPr>
        <w:fldChar w:fldCharType="end"/>
      </w:r>
      <w:r w:rsidR="0048532D" w:rsidRPr="0048532D">
        <w:rPr>
          <w:rFonts w:ascii="Times New Roman" w:hAnsi="Times New Roman" w:cs="Times New Roman"/>
          <w:sz w:val="24"/>
          <w:szCs w:val="24"/>
          <w:lang w:val="en-IN"/>
        </w:rPr>
        <w:t>.</w:t>
      </w:r>
      <w:r w:rsidR="00A93248" w:rsidRPr="00A93248">
        <w:t xml:space="preserve"> </w:t>
      </w:r>
      <w:r w:rsidR="00A93248" w:rsidRPr="00A93248">
        <w:rPr>
          <w:rFonts w:ascii="Times New Roman" w:hAnsi="Times New Roman" w:cs="Times New Roman"/>
          <w:sz w:val="24"/>
          <w:szCs w:val="24"/>
          <w:lang w:val="en-IN"/>
        </w:rPr>
        <w:t xml:space="preserve">The oxidative degradation mechanism, which is used for non-hydrolyzable polymers such as </w:t>
      </w:r>
      <w:r w:rsidR="00A93248" w:rsidRPr="00A93248">
        <w:rPr>
          <w:rFonts w:ascii="Times New Roman" w:hAnsi="Times New Roman" w:cs="Times New Roman"/>
          <w:sz w:val="24"/>
          <w:szCs w:val="24"/>
          <w:lang w:val="en-IN"/>
        </w:rPr>
        <w:lastRenderedPageBreak/>
        <w:t>polyethylene and polypropylene, causes molecular weight loss of polymers.</w:t>
      </w:r>
      <w:r w:rsidR="00A93248" w:rsidRPr="00A93248">
        <w:t xml:space="preserve"> </w:t>
      </w:r>
      <w:r w:rsidR="00A93248" w:rsidRPr="00A93248">
        <w:rPr>
          <w:rFonts w:ascii="Times New Roman" w:hAnsi="Times New Roman" w:cs="Times New Roman"/>
          <w:sz w:val="24"/>
          <w:szCs w:val="24"/>
          <w:lang w:val="en-IN"/>
        </w:rPr>
        <w:t>The oxidation of ethylenic groups is mediated by several oxidative enzymes, including dehydrogenase, manganese</w:t>
      </w:r>
      <w:r w:rsidR="00A421E1">
        <w:rPr>
          <w:rFonts w:ascii="Times New Roman" w:hAnsi="Times New Roman" w:cs="Times New Roman"/>
          <w:sz w:val="24"/>
          <w:szCs w:val="24"/>
          <w:lang w:val="en-IN"/>
        </w:rPr>
        <w:t xml:space="preserve"> peroxidise, monooxygenase,</w:t>
      </w:r>
      <w:r w:rsidR="00A93248" w:rsidRPr="00A93248">
        <w:rPr>
          <w:rFonts w:ascii="Times New Roman" w:hAnsi="Times New Roman" w:cs="Times New Roman"/>
          <w:sz w:val="24"/>
          <w:szCs w:val="24"/>
          <w:lang w:val="en-IN"/>
        </w:rPr>
        <w:t xml:space="preserve"> peroxidase, and oxidase</w:t>
      </w:r>
      <w:r w:rsidR="00A421E1">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IBIOD.2008.06.005","ISSN":"0964-8305","abstract":"Unpretreated (PP-UT) and thermally pretreated (at 80 °C for 10 days) polypropylene (PP-TT) films of 0.05 mm thickness were subjected to in vitro biodegradation in minimal medium with mixed soil culture for 12 months. In this period 10.7 and 0.4% weight loss was observed with PP-TT and PP-UT, respectively. The tensile strength decreased by 51.8 and 28.3%, the crystallinity increased by 28 and 33% and isotacticity increased by 3 and 9%, respectively, over the same time period. The ester carbonyl index in PP-TT increased up to 9 months and later decreased indicating abiotic followed by biotic process. No such changes were observed with PP-UT. Methyl group index decreased in both the cases indicating oxidation at the primary carbon. Increase in surface energy indicated that the polymer became hydrophilic. Surface changes were observed by SEM and AFM. A single culture was isolated at the end of 12 months and it was identified as Bacillus flexus. The morphology of the organism was rods in a chain and it was present in the form of an endospore. © 2008 Elsevier Ltd. All rights reserved.","author":[{"dropping-particle":"","family":"Arkatkar","given":"Ambika","non-dropping-particle":"","parse-names":false,"suffix":""},{"dropping-particle":"","family":"Arutchelvi","given":"J.","non-dropping-particle":"","parse-names":false,"suffix":""},{"dropping-particle":"","family":"Bhaduri","given":"Sumit","non-dropping-particle":"","parse-names":false,"suffix":""},{"dropping-particle":"","family":"Uppara","given":"Parasu Veera","non-dropping-particle":"","parse-names":false,"suffix":""},{"dropping-particle":"","family":"Doble","given":"Mukesh","non-dropping-particle":"","parse-names":false,"suffix":""}],"container-title":"International Biodeterioration &amp; Biodegradation","id":"ITEM-1","issue":"1","issued":{"date-parts":[["2009","1","1"]]},"page":"106-111","publisher":"Elsevier","title":"Degradation of unpretreated and thermally pretreated polypropylene by soil consortia","type":"article-journal","volume":"63"},"uris":["http://www.mendeley.com/documents/?uuid=791cbe25-bad8-3ac5-9a91-bf56a286b60c"]}],"mendeley":{"formattedCitation":"[109]","plainTextFormattedCitation":"[109]","previouslyFormattedCitation":"[109]"},"properties":{"noteIndex":0},"schema":"https://github.com/citation-style-language/schema/raw/master/csl-citation.json"}</w:instrText>
      </w:r>
      <w:r w:rsidR="00A421E1">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09]</w:t>
      </w:r>
      <w:r w:rsidR="00A421E1">
        <w:rPr>
          <w:rFonts w:ascii="Times New Roman" w:hAnsi="Times New Roman" w:cs="Times New Roman"/>
          <w:sz w:val="24"/>
          <w:szCs w:val="24"/>
          <w:lang w:val="en-IN"/>
        </w:rPr>
        <w:fldChar w:fldCharType="end"/>
      </w:r>
      <w:r w:rsidR="00A93248" w:rsidRPr="00A93248">
        <w:rPr>
          <w:rFonts w:ascii="Times New Roman" w:hAnsi="Times New Roman" w:cs="Times New Roman"/>
          <w:sz w:val="24"/>
          <w:szCs w:val="24"/>
          <w:lang w:val="en-IN"/>
        </w:rPr>
        <w:t>.</w:t>
      </w:r>
      <w:r w:rsidR="00A421E1" w:rsidRPr="00A421E1">
        <w:t xml:space="preserve"> </w:t>
      </w:r>
      <w:r w:rsidR="00A421E1" w:rsidRPr="00A421E1">
        <w:rPr>
          <w:rFonts w:ascii="Times New Roman" w:hAnsi="Times New Roman" w:cs="Times New Roman"/>
          <w:sz w:val="24"/>
          <w:szCs w:val="24"/>
          <w:lang w:val="en-IN"/>
        </w:rPr>
        <w:t>β-oxidatio</w:t>
      </w:r>
      <w:r w:rsidR="00A421E1">
        <w:rPr>
          <w:rFonts w:ascii="Times New Roman" w:hAnsi="Times New Roman" w:cs="Times New Roman"/>
          <w:sz w:val="24"/>
          <w:szCs w:val="24"/>
          <w:lang w:val="en-IN"/>
        </w:rPr>
        <w:t xml:space="preserve">n of fatty acids </w:t>
      </w:r>
      <w:r w:rsidR="00A421E1" w:rsidRPr="00A421E1">
        <w:rPr>
          <w:rFonts w:ascii="Times New Roman" w:hAnsi="Times New Roman" w:cs="Times New Roman"/>
          <w:sz w:val="24"/>
          <w:szCs w:val="24"/>
          <w:lang w:val="en-IN"/>
        </w:rPr>
        <w:t xml:space="preserve"> in animals and humans shows </w:t>
      </w:r>
      <w:r w:rsidR="00A421E1">
        <w:rPr>
          <w:rFonts w:ascii="Times New Roman" w:hAnsi="Times New Roman" w:cs="Times New Roman"/>
          <w:sz w:val="24"/>
          <w:szCs w:val="24"/>
          <w:lang w:val="en-IN"/>
        </w:rPr>
        <w:t xml:space="preserve">characteristic </w:t>
      </w:r>
      <w:r w:rsidR="00A421E1" w:rsidRPr="00A421E1">
        <w:rPr>
          <w:rFonts w:ascii="Times New Roman" w:hAnsi="Times New Roman" w:cs="Times New Roman"/>
          <w:sz w:val="24"/>
          <w:szCs w:val="24"/>
          <w:lang w:val="en-IN"/>
        </w:rPr>
        <w:t>similarities with β-oxidation of polyethylene</w:t>
      </w:r>
      <w:r w:rsidR="00A421E1">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0141-3910(87)90084-X","ISSN":"0141-3910","abstract":"LDPE films have been exposed to abiotic and biotic environments. The films were UV irradiated for periods of 0, 7, 14, 26 and 42 days before being mixed with water and soil. Degraded LDPE films were examined by infra-red spectroscopy. The carbonyl peak increased with time in the abiotic environment and the oxidative degradation reported in our earlier works was confirmed. In the presence of a biotic atmosphere, however, this peak decreased. At the same time there was an increase in double bonds which was related to weight loss. An explanation of this behavior is presented as a proposed mechanism for the biodegradation of polyethylene. This mechanism is compared, on the one hand, with abiotic photooxidation, Norrish type I and II degradation, and, on the other, with the biotic paraffin degradation. Abiotic, as well as biotic, ester formation mechanisms are also presented. An ESR spectrum confirms the presence of radicals on the polyethylene samples. At the beginning of the degradation the main agents seem to be UV light and/or oxidizing agents. When carbonyl groups have been produced, these are attacked by microorganisms which degrade the shorter segments of polyethylene chains and form carbon dioxide and water as end products. There is a synergistic effect between photooxidative degradation and biodegradation. The biodegradation of polyethylene can be compared with the biodegradation of paraffin. © 1987.","author":[{"dropping-particle":"","family":"Albertsson","given":"Ann Christine","non-dropping-particle":"","parse-names":false,"suffix":""},{"dropping-particle":"","family":"Andersson","given":"Sven Ove","non-dropping-particle":"","parse-names":false,"suffix":""},{"dropping-particle":"","family":"Karlsson","given":"Sigbritt","non-dropping-particle":"","parse-names":false,"suffix":""}],"container-title":"Polymer Degradation and Stability","id":"ITEM-1","issue":"1","issued":{"date-parts":[["1987","1","1"]]},"page":"73-87","publisher":"Elsevier","title":"The mechanism of biodegradation of polyethylene","type":"article-journal","volume":"18"},"uris":["http://www.mendeley.com/documents/?uuid=3ad829fa-3949-3ad7-b57d-3d9d108841b9"]}],"mendeley":{"formattedCitation":"[110]","plainTextFormattedCitation":"[110]","previouslyFormattedCitation":"[110]"},"properties":{"noteIndex":0},"schema":"https://github.com/citation-style-language/schema/raw/master/csl-citation.json"}</w:instrText>
      </w:r>
      <w:r w:rsidR="00A421E1">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0]</w:t>
      </w:r>
      <w:r w:rsidR="00A421E1">
        <w:rPr>
          <w:rFonts w:ascii="Times New Roman" w:hAnsi="Times New Roman" w:cs="Times New Roman"/>
          <w:sz w:val="24"/>
          <w:szCs w:val="24"/>
          <w:lang w:val="en-IN"/>
        </w:rPr>
        <w:fldChar w:fldCharType="end"/>
      </w:r>
      <w:r w:rsidR="00A421E1">
        <w:rPr>
          <w:rFonts w:ascii="Times New Roman" w:hAnsi="Times New Roman" w:cs="Times New Roman"/>
          <w:sz w:val="24"/>
          <w:szCs w:val="24"/>
          <w:lang w:val="en-IN"/>
        </w:rPr>
        <w:t>.</w:t>
      </w:r>
    </w:p>
    <w:p w:rsidR="00244CC0" w:rsidRDefault="00244CC0" w:rsidP="00033960">
      <w:pPr>
        <w:tabs>
          <w:tab w:val="left" w:pos="5414"/>
        </w:tabs>
        <w:jc w:val="both"/>
        <w:rPr>
          <w:rFonts w:ascii="Times New Roman" w:hAnsi="Times New Roman" w:cs="Times New Roman"/>
          <w:sz w:val="24"/>
          <w:szCs w:val="24"/>
          <w:lang w:val="en-IN"/>
        </w:rPr>
      </w:pPr>
    </w:p>
    <w:p w:rsidR="00ED53FB"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53472" behindDoc="0" locked="0" layoutInCell="1" allowOverlap="1">
                <wp:simplePos x="0" y="0"/>
                <wp:positionH relativeFrom="column">
                  <wp:posOffset>1957705</wp:posOffset>
                </wp:positionH>
                <wp:positionV relativeFrom="paragraph">
                  <wp:posOffset>290195</wp:posOffset>
                </wp:positionV>
                <wp:extent cx="1207770" cy="517525"/>
                <wp:effectExtent l="14605" t="14605" r="15875" b="20320"/>
                <wp:wrapNone/>
                <wp:docPr id="14" name="AutoShap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7770" cy="517525"/>
                        </a:xfrm>
                        <a:custGeom>
                          <a:avLst/>
                          <a:gdLst>
                            <a:gd name="G0" fmla="+- 6480 0 0"/>
                            <a:gd name="G1" fmla="+- 8640 0 0"/>
                            <a:gd name="G2" fmla="+- 6171 0 0"/>
                            <a:gd name="G3" fmla="+- 21600 0 6480"/>
                            <a:gd name="G4" fmla="+- 21600 0 8640"/>
                            <a:gd name="G5" fmla="*/ G0 21600 G3"/>
                            <a:gd name="G6" fmla="*/ G1 21600 G3"/>
                            <a:gd name="G7" fmla="*/ G2 G3 21600"/>
                            <a:gd name="G8" fmla="*/ 10800 21600 G3"/>
                            <a:gd name="G9" fmla="*/ G4 21600 G3"/>
                            <a:gd name="G10" fmla="+- 21600 0 G7"/>
                            <a:gd name="G11" fmla="+- G5 0 G8"/>
                            <a:gd name="G12" fmla="+- G6 0 G8"/>
                            <a:gd name="G13" fmla="*/ G12 G7 G11"/>
                            <a:gd name="G14" fmla="+- 21600 0 G13"/>
                            <a:gd name="G15" fmla="+- G0 0 10800"/>
                            <a:gd name="G16" fmla="+- G1 0 10800"/>
                            <a:gd name="G17" fmla="*/ G2 G16 G15"/>
                            <a:gd name="T0" fmla="*/ 10800 w 21600"/>
                            <a:gd name="T1" fmla="*/ 0 h 21600"/>
                            <a:gd name="T2" fmla="*/ 0 w 21600"/>
                            <a:gd name="T3" fmla="*/ 15429 h 21600"/>
                            <a:gd name="T4" fmla="*/ 10800 w 21600"/>
                            <a:gd name="T5" fmla="*/ 18514 h 21600"/>
                            <a:gd name="T6" fmla="*/ 21600 w 21600"/>
                            <a:gd name="T7" fmla="*/ 15429 h 21600"/>
                            <a:gd name="T8" fmla="*/ 17694720 60000 65536"/>
                            <a:gd name="T9" fmla="*/ 11796480 60000 65536"/>
                            <a:gd name="T10" fmla="*/ 5898240 60000 65536"/>
                            <a:gd name="T11" fmla="*/ 0 60000 65536"/>
                            <a:gd name="T12" fmla="*/ G13 w 21600"/>
                            <a:gd name="T13" fmla="*/ G6 h 21600"/>
                            <a:gd name="T14" fmla="*/ G14 w 21600"/>
                            <a:gd name="T15" fmla="*/ G9 h 21600"/>
                          </a:gdLst>
                          <a:ahLst/>
                          <a:cxnLst>
                            <a:cxn ang="T8">
                              <a:pos x="T0" y="T1"/>
                            </a:cxn>
                            <a:cxn ang="T9">
                              <a:pos x="T2" y="T3"/>
                            </a:cxn>
                            <a:cxn ang="T10">
                              <a:pos x="T4" y="T5"/>
                            </a:cxn>
                            <a:cxn ang="T11">
                              <a:pos x="T6" y="T7"/>
                            </a:cxn>
                          </a:cxnLst>
                          <a:rect l="T12" t="T13" r="T14" b="T15"/>
                          <a:pathLst>
                            <a:path w="21600" h="21600">
                              <a:moveTo>
                                <a:pt x="10800" y="0"/>
                              </a:moveTo>
                              <a:lnTo>
                                <a:pt x="6480" y="6171"/>
                              </a:lnTo>
                              <a:lnTo>
                                <a:pt x="8640" y="6171"/>
                              </a:lnTo>
                              <a:lnTo>
                                <a:pt x="8640" y="12343"/>
                              </a:lnTo>
                              <a:lnTo>
                                <a:pt x="4320" y="12343"/>
                              </a:lnTo>
                              <a:lnTo>
                                <a:pt x="4320" y="9257"/>
                              </a:lnTo>
                              <a:lnTo>
                                <a:pt x="0" y="15429"/>
                              </a:lnTo>
                              <a:lnTo>
                                <a:pt x="4320" y="21600"/>
                              </a:lnTo>
                              <a:lnTo>
                                <a:pt x="4320" y="18514"/>
                              </a:lnTo>
                              <a:lnTo>
                                <a:pt x="17280" y="18514"/>
                              </a:lnTo>
                              <a:lnTo>
                                <a:pt x="17280" y="21600"/>
                              </a:lnTo>
                              <a:lnTo>
                                <a:pt x="21600" y="15429"/>
                              </a:lnTo>
                              <a:lnTo>
                                <a:pt x="17280" y="9257"/>
                              </a:lnTo>
                              <a:lnTo>
                                <a:pt x="17280" y="12343"/>
                              </a:lnTo>
                              <a:lnTo>
                                <a:pt x="12960" y="12343"/>
                              </a:lnTo>
                              <a:lnTo>
                                <a:pt x="12960" y="6171"/>
                              </a:lnTo>
                              <a:lnTo>
                                <a:pt x="15120" y="6171"/>
                              </a:lnTo>
                              <a:close/>
                            </a:path>
                          </a:pathLst>
                        </a:custGeom>
                        <a:solidFill>
                          <a:schemeClr val="accent2">
                            <a:lumMod val="20000"/>
                            <a:lumOff val="80000"/>
                          </a:schemeClr>
                        </a:solidFill>
                        <a:ln w="9525">
                          <a:solidFill>
                            <a:schemeClr val="tx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53B3B3" id="AutoShape 117" o:spid="_x0000_s1026" style="position:absolute;margin-left:154.15pt;margin-top:22.85pt;width:95.1pt;height:40.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" path="m10800,l6480,6171r2160,l8640,12343r-4320,l4320,9257,,15429r4320,6171l4320,18514r12960,l17280,21600r4320,-6171l17280,9257r,3086l12960,12343r,-6172l15120,6171,10800,xe" fillcolor="#f2dbdb [661]" strokecolor="black [3213]">
                <v:stroke joinstyle="miter"/>
                <v:path o:connecttype="custom" o:connectlocs="603885,0;0,369671;603885,443586;1207770,369671" o:connectangles="270,180,90,0" textboxrect="2160,12343,19440,18514"/>
              </v:shape>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52448" behindDoc="0" locked="0" layoutInCell="1" allowOverlap="1">
                <wp:simplePos x="0" y="0"/>
                <wp:positionH relativeFrom="column">
                  <wp:posOffset>1587500</wp:posOffset>
                </wp:positionH>
                <wp:positionV relativeFrom="paragraph">
                  <wp:posOffset>13970</wp:posOffset>
                </wp:positionV>
                <wp:extent cx="2096135" cy="276225"/>
                <wp:effectExtent l="6350" t="5080" r="12065" b="13970"/>
                <wp:wrapNone/>
                <wp:docPr id="13"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6135" cy="276225"/>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5E34DB" w:rsidRPr="00ED53FB" w:rsidRDefault="005E34DB">
                            <w:pPr>
                              <w:rPr>
                                <w:lang w:val="en-IN"/>
                              </w:rPr>
                            </w:pPr>
                            <w:r>
                              <w:rPr>
                                <w:lang w:val="en-IN"/>
                              </w:rPr>
                              <w:t>Factors affecting Biodegrad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6" o:spid="_x0000_s1060" style="position:absolute;left:0;text-align:left;margin-left:125pt;margin-top:1.1pt;width:165.05pt;height:21.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" fillcolor="white [3212]" strokecolor="black [3213]">
                <v:textbox>
                  <w:txbxContent>
                    <w:p w:rsidR="005E34DB" w:rsidRPr="00ED53FB" w:rsidRDefault="005E34DB">
                      <w:pPr>
                        <w:rPr>
                          <w:lang w:val="en-IN"/>
                        </w:rPr>
                      </w:pPr>
                      <w:r>
                        <w:rPr>
                          <w:lang w:val="en-IN"/>
                        </w:rPr>
                        <w:t>Factors affecting Biodegradation</w:t>
                      </w:r>
                    </w:p>
                  </w:txbxContent>
                </v:textbox>
              </v:rect>
            </w:pict>
          </mc:Fallback>
        </mc:AlternateContent>
      </w:r>
    </w:p>
    <w:p w:rsidR="00ED53FB"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55520" behindDoc="0" locked="0" layoutInCell="1" allowOverlap="1">
                <wp:simplePos x="0" y="0"/>
                <wp:positionH relativeFrom="column">
                  <wp:posOffset>52070</wp:posOffset>
                </wp:positionH>
                <wp:positionV relativeFrom="paragraph">
                  <wp:posOffset>134620</wp:posOffset>
                </wp:positionV>
                <wp:extent cx="1905635" cy="344805"/>
                <wp:effectExtent l="13970" t="6985" r="13970" b="10160"/>
                <wp:wrapNone/>
                <wp:docPr id="12"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635" cy="344805"/>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5E34DB" w:rsidRPr="00ED53FB" w:rsidRDefault="005E34DB">
                            <w:pPr>
                              <w:rPr>
                                <w:lang w:val="en-IN"/>
                              </w:rPr>
                            </w:pPr>
                            <w:r>
                              <w:rPr>
                                <w:lang w:val="en-IN"/>
                              </w:rPr>
                              <w:t>Exposure characteristic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9" o:spid="_x0000_s1061" style="position:absolute;left:0;text-align:left;margin-left:4.1pt;margin-top:10.6pt;width:150.05pt;height:27.1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" fillcolor="white [3212]" strokecolor="black [3213]">
                <v:textbox>
                  <w:txbxContent>
                    <w:p w:rsidR="005E34DB" w:rsidRPr="00ED53FB" w:rsidRDefault="005E34DB">
                      <w:pPr>
                        <w:rPr>
                          <w:lang w:val="en-IN"/>
                        </w:rPr>
                      </w:pPr>
                      <w:r>
                        <w:rPr>
                          <w:lang w:val="en-IN"/>
                        </w:rPr>
                        <w:t>Exposure characteristics</w:t>
                      </w:r>
                    </w:p>
                  </w:txbxContent>
                </v:textbox>
              </v:rect>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54496" behindDoc="0" locked="0" layoutInCell="1" allowOverlap="1">
                <wp:simplePos x="0" y="0"/>
                <wp:positionH relativeFrom="column">
                  <wp:posOffset>3165475</wp:posOffset>
                </wp:positionH>
                <wp:positionV relativeFrom="paragraph">
                  <wp:posOffset>134620</wp:posOffset>
                </wp:positionV>
                <wp:extent cx="1734185" cy="344805"/>
                <wp:effectExtent l="12700" t="6985" r="5715" b="10160"/>
                <wp:wrapNone/>
                <wp:docPr id="11"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4185" cy="344805"/>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5E34DB" w:rsidRPr="00ED53FB" w:rsidRDefault="005E34DB">
                            <w:pPr>
                              <w:rPr>
                                <w:lang w:val="en-IN"/>
                              </w:rPr>
                            </w:pPr>
                            <w:r>
                              <w:rPr>
                                <w:lang w:val="en-IN"/>
                              </w:rPr>
                              <w:t>Polymer characteristic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8" o:spid="_x0000_s1062" style="position:absolute;left:0;text-align:left;margin-left:249.25pt;margin-top:10.6pt;width:136.55pt;height:27.1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" fillcolor="white [3212]" strokecolor="black [3213]">
                <v:textbox>
                  <w:txbxContent>
                    <w:p w:rsidR="005E34DB" w:rsidRPr="00ED53FB" w:rsidRDefault="005E34DB">
                      <w:pPr>
                        <w:rPr>
                          <w:lang w:val="en-IN"/>
                        </w:rPr>
                      </w:pPr>
                      <w:r>
                        <w:rPr>
                          <w:lang w:val="en-IN"/>
                        </w:rPr>
                        <w:t>Polymer characteristics</w:t>
                      </w:r>
                    </w:p>
                  </w:txbxContent>
                </v:textbox>
              </v:rect>
            </w:pict>
          </mc:Fallback>
        </mc:AlternateContent>
      </w:r>
    </w:p>
    <w:p w:rsidR="00ED53FB"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65760" behindDoc="0" locked="0" layoutInCell="1" allowOverlap="1">
                <wp:simplePos x="0" y="0"/>
                <wp:positionH relativeFrom="column">
                  <wp:posOffset>4649470</wp:posOffset>
                </wp:positionH>
                <wp:positionV relativeFrom="paragraph">
                  <wp:posOffset>151130</wp:posOffset>
                </wp:positionV>
                <wp:extent cx="0" cy="353695"/>
                <wp:effectExtent l="58420" t="8890" r="55880" b="18415"/>
                <wp:wrapNone/>
                <wp:docPr id="10" name="AutoShape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3695"/>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C2CA28" id="AutoShape 132" o:spid="_x0000_s1026" type="#_x0000_t32" style="position:absolute;margin-left:366.1pt;margin-top:11.9pt;width:0;height:27.8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" strokecolor="black [3213]">
                <v:stroke endarrow="block"/>
              </v:shape>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56544" behindDoc="0" locked="0" layoutInCell="1" allowOverlap="1">
                <wp:simplePos x="0" y="0"/>
                <wp:positionH relativeFrom="column">
                  <wp:posOffset>1362710</wp:posOffset>
                </wp:positionH>
                <wp:positionV relativeFrom="paragraph">
                  <wp:posOffset>151130</wp:posOffset>
                </wp:positionV>
                <wp:extent cx="8890" cy="483235"/>
                <wp:effectExtent l="10160" t="8890" r="9525" b="12700"/>
                <wp:wrapNone/>
                <wp:docPr id="9" name="AutoShape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483235"/>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C2175C" id="AutoShape 121" o:spid="_x0000_s1026" type="#_x0000_t32" style="position:absolute;margin-left:107.3pt;margin-top:11.9pt;width:.7pt;height:38.0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" strokecolor="black [3213]"/>
            </w:pict>
          </mc:Fallback>
        </mc:AlternateContent>
      </w:r>
    </w:p>
    <w:p w:rsidR="00ED53FB"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64736" behindDoc="0" locked="0" layoutInCell="1" allowOverlap="1">
                <wp:simplePos x="0" y="0"/>
                <wp:positionH relativeFrom="column">
                  <wp:posOffset>3683635</wp:posOffset>
                </wp:positionH>
                <wp:positionV relativeFrom="paragraph">
                  <wp:posOffset>175895</wp:posOffset>
                </wp:positionV>
                <wp:extent cx="2009775" cy="1708150"/>
                <wp:effectExtent l="6985" t="9525" r="12065" b="6350"/>
                <wp:wrapNone/>
                <wp:docPr id="8" name="Oval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9775" cy="1708150"/>
                        </a:xfrm>
                        <a:prstGeom prst="ellipse">
                          <a:avLst/>
                        </a:prstGeom>
                        <a:solidFill>
                          <a:schemeClr val="bg1">
                            <a:lumMod val="100000"/>
                            <a:lumOff val="0"/>
                          </a:schemeClr>
                        </a:solidFill>
                        <a:ln w="9525">
                          <a:solidFill>
                            <a:schemeClr val="tx1">
                              <a:lumMod val="100000"/>
                              <a:lumOff val="0"/>
                            </a:schemeClr>
                          </a:solidFill>
                          <a:round/>
                          <a:headEnd/>
                          <a:tailEnd/>
                        </a:ln>
                      </wps:spPr>
                      <wps:txbx>
                        <w:txbxContent>
                          <w:p w:rsidR="005E34DB" w:rsidRDefault="005E34DB">
                            <w:pPr>
                              <w:rPr>
                                <w:lang w:val="en-IN"/>
                              </w:rPr>
                            </w:pPr>
                            <w:r>
                              <w:rPr>
                                <w:lang w:val="en-IN"/>
                              </w:rPr>
                              <w:t>Molecular weight</w:t>
                            </w:r>
                          </w:p>
                          <w:p w:rsidR="005E34DB" w:rsidRDefault="005E34DB">
                            <w:pPr>
                              <w:rPr>
                                <w:lang w:val="en-IN"/>
                              </w:rPr>
                            </w:pPr>
                            <w:r>
                              <w:rPr>
                                <w:lang w:val="en-IN"/>
                              </w:rPr>
                              <w:t>Size and shape</w:t>
                            </w:r>
                          </w:p>
                          <w:p w:rsidR="005E34DB" w:rsidRDefault="005E34DB">
                            <w:pPr>
                              <w:rPr>
                                <w:lang w:val="en-IN"/>
                              </w:rPr>
                            </w:pPr>
                            <w:r>
                              <w:rPr>
                                <w:lang w:val="en-IN"/>
                              </w:rPr>
                              <w:t>Additives</w:t>
                            </w:r>
                          </w:p>
                          <w:p w:rsidR="005E34DB" w:rsidRPr="001D03AB" w:rsidRDefault="005E34DB">
                            <w:pPr>
                              <w:rPr>
                                <w:lang w:val="en-IN"/>
                              </w:rPr>
                            </w:pPr>
                            <w:r>
                              <w:rPr>
                                <w:lang w:val="en-IN"/>
                              </w:rPr>
                              <w:t>Bio- surfacta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1" o:spid="_x0000_s1063" style="position:absolute;left:0;text-align:left;margin-left:290.05pt;margin-top:13.85pt;width:158.25pt;height:134.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" fillcolor="white [3212]" strokecolor="black [3213]">
                <v:textbox>
                  <w:txbxContent>
                    <w:p w:rsidR="005E34DB" w:rsidRDefault="005E34DB">
                      <w:pPr>
                        <w:rPr>
                          <w:lang w:val="en-IN"/>
                        </w:rPr>
                      </w:pPr>
                      <w:r>
                        <w:rPr>
                          <w:lang w:val="en-IN"/>
                        </w:rPr>
                        <w:t>Molecular weight</w:t>
                      </w:r>
                    </w:p>
                    <w:p w:rsidR="005E34DB" w:rsidRDefault="005E34DB">
                      <w:pPr>
                        <w:rPr>
                          <w:lang w:val="en-IN"/>
                        </w:rPr>
                      </w:pPr>
                      <w:r>
                        <w:rPr>
                          <w:lang w:val="en-IN"/>
                        </w:rPr>
                        <w:t>Size and shape</w:t>
                      </w:r>
                    </w:p>
                    <w:p w:rsidR="005E34DB" w:rsidRDefault="005E34DB">
                      <w:pPr>
                        <w:rPr>
                          <w:lang w:val="en-IN"/>
                        </w:rPr>
                      </w:pPr>
                      <w:r>
                        <w:rPr>
                          <w:lang w:val="en-IN"/>
                        </w:rPr>
                        <w:t>Additives</w:t>
                      </w:r>
                    </w:p>
                    <w:p w:rsidR="005E34DB" w:rsidRPr="001D03AB" w:rsidRDefault="005E34DB">
                      <w:pPr>
                        <w:rPr>
                          <w:lang w:val="en-IN"/>
                        </w:rPr>
                      </w:pPr>
                      <w:r>
                        <w:rPr>
                          <w:lang w:val="en-IN"/>
                        </w:rPr>
                        <w:t>Bio- surfactants</w:t>
                      </w:r>
                    </w:p>
                  </w:txbxContent>
                </v:textbox>
              </v:oval>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59616" behindDoc="0" locked="0" layoutInCell="1" allowOverlap="1">
                <wp:simplePos x="0" y="0"/>
                <wp:positionH relativeFrom="column">
                  <wp:posOffset>1638935</wp:posOffset>
                </wp:positionH>
                <wp:positionV relativeFrom="paragraph">
                  <wp:posOffset>175895</wp:posOffset>
                </wp:positionV>
                <wp:extent cx="569595" cy="241300"/>
                <wp:effectExtent l="10160" t="9525" r="10795" b="6350"/>
                <wp:wrapNone/>
                <wp:docPr id="7"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9595" cy="241300"/>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5E34DB" w:rsidRPr="00980C78" w:rsidRDefault="005E34DB">
                            <w:pPr>
                              <w:rPr>
                                <w:lang w:val="en-IN"/>
                              </w:rPr>
                            </w:pPr>
                            <w:r>
                              <w:rPr>
                                <w:lang w:val="en-IN"/>
                              </w:rPr>
                              <w:t>Bioti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4" o:spid="_x0000_s1064" style="position:absolute;left:0;text-align:left;margin-left:129.05pt;margin-top:13.85pt;width:44.85pt;height:19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" fillcolor="white [3212]" strokecolor="black [3213]">
                <v:textbox>
                  <w:txbxContent>
                    <w:p w:rsidR="005E34DB" w:rsidRPr="00980C78" w:rsidRDefault="005E34DB">
                      <w:pPr>
                        <w:rPr>
                          <w:lang w:val="en-IN"/>
                        </w:rPr>
                      </w:pPr>
                      <w:r>
                        <w:rPr>
                          <w:lang w:val="en-IN"/>
                        </w:rPr>
                        <w:t>Biotic</w:t>
                      </w:r>
                    </w:p>
                  </w:txbxContent>
                </v:textbox>
              </v:rect>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58592" behindDoc="0" locked="0" layoutInCell="1" allowOverlap="1">
                <wp:simplePos x="0" y="0"/>
                <wp:positionH relativeFrom="column">
                  <wp:posOffset>344805</wp:posOffset>
                </wp:positionH>
                <wp:positionV relativeFrom="paragraph">
                  <wp:posOffset>175895</wp:posOffset>
                </wp:positionV>
                <wp:extent cx="751205" cy="241300"/>
                <wp:effectExtent l="11430" t="9525" r="8890" b="6350"/>
                <wp:wrapNone/>
                <wp:docPr id="6"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1205" cy="241300"/>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5E34DB" w:rsidRPr="00980C78" w:rsidRDefault="005E34DB">
                            <w:pPr>
                              <w:rPr>
                                <w:lang w:val="en-IN"/>
                              </w:rPr>
                            </w:pPr>
                            <w:r>
                              <w:rPr>
                                <w:lang w:val="en-IN"/>
                              </w:rPr>
                              <w:t>Abioti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3" o:spid="_x0000_s1065" style="position:absolute;left:0;text-align:left;margin-left:27.15pt;margin-top:13.85pt;width:59.15pt;height:19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" fillcolor="white [3212]" strokecolor="black [3213]">
                <v:textbox>
                  <w:txbxContent>
                    <w:p w:rsidR="005E34DB" w:rsidRPr="00980C78" w:rsidRDefault="005E34DB">
                      <w:pPr>
                        <w:rPr>
                          <w:lang w:val="en-IN"/>
                        </w:rPr>
                      </w:pPr>
                      <w:r>
                        <w:rPr>
                          <w:lang w:val="en-IN"/>
                        </w:rPr>
                        <w:t>Abiotic</w:t>
                      </w:r>
                    </w:p>
                  </w:txbxContent>
                </v:textbox>
              </v:rect>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57568" behindDoc="0" locked="0" layoutInCell="1" allowOverlap="1">
                <wp:simplePos x="0" y="0"/>
                <wp:positionH relativeFrom="column">
                  <wp:posOffset>1096010</wp:posOffset>
                </wp:positionH>
                <wp:positionV relativeFrom="paragraph">
                  <wp:posOffset>305435</wp:posOffset>
                </wp:positionV>
                <wp:extent cx="542925" cy="0"/>
                <wp:effectExtent l="19685" t="53340" r="18415" b="60960"/>
                <wp:wrapNone/>
                <wp:docPr id="5" name="AutoShape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925" cy="0"/>
                        </a:xfrm>
                        <a:prstGeom prst="straightConnector1">
                          <a:avLst/>
                        </a:prstGeom>
                        <a:noFill/>
                        <a:ln w="9525">
                          <a:solidFill>
                            <a:schemeClr val="tx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5C3ABE" id="AutoShape 122" o:spid="_x0000_s1026" type="#_x0000_t32" style="position:absolute;margin-left:86.3pt;margin-top:24.05pt;width:42.75pt;height: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" strokecolor="black [3213]">
                <v:stroke startarrow="block" endarrow="block"/>
              </v:shape>
            </w:pict>
          </mc:Fallback>
        </mc:AlternateContent>
      </w:r>
    </w:p>
    <w:p w:rsidR="00ED53FB"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61664" behindDoc="0" locked="0" layoutInCell="1" allowOverlap="1">
                <wp:simplePos x="0" y="0"/>
                <wp:positionH relativeFrom="column">
                  <wp:posOffset>1889125</wp:posOffset>
                </wp:positionH>
                <wp:positionV relativeFrom="paragraph">
                  <wp:posOffset>88900</wp:posOffset>
                </wp:positionV>
                <wp:extent cx="0" cy="457200"/>
                <wp:effectExtent l="60325" t="13335" r="53975" b="15240"/>
                <wp:wrapNone/>
                <wp:docPr id="4" name="AutoShape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569247" id="AutoShape 127" o:spid="_x0000_s1026" type="#_x0000_t32" style="position:absolute;margin-left:148.75pt;margin-top:7pt;width:0;height:36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" strokecolor="black [3213]">
                <v:stroke endarrow="block"/>
              </v:shape>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60640" behindDoc="0" locked="0" layoutInCell="1" allowOverlap="1">
                <wp:simplePos x="0" y="0"/>
                <wp:positionH relativeFrom="column">
                  <wp:posOffset>560705</wp:posOffset>
                </wp:positionH>
                <wp:positionV relativeFrom="paragraph">
                  <wp:posOffset>88900</wp:posOffset>
                </wp:positionV>
                <wp:extent cx="8890" cy="457200"/>
                <wp:effectExtent l="46355" t="13335" r="59055" b="15240"/>
                <wp:wrapNone/>
                <wp:docPr id="3" name="AutoShape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457200"/>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AC36DE" id="AutoShape 126" o:spid="_x0000_s1026" type="#_x0000_t32" style="position:absolute;margin-left:44.15pt;margin-top:7pt;width:.7pt;height:36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" strokecolor="black [3213]">
                <v:stroke endarrow="block"/>
              </v:shape>
            </w:pict>
          </mc:Fallback>
        </mc:AlternateContent>
      </w:r>
    </w:p>
    <w:p w:rsidR="00ED53FB" w:rsidRDefault="0033002E" w:rsidP="00033960">
      <w:pPr>
        <w:tabs>
          <w:tab w:val="left" w:pos="5414"/>
        </w:tabs>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763712" behindDoc="0" locked="0" layoutInCell="1" allowOverlap="1">
                <wp:simplePos x="0" y="0"/>
                <wp:positionH relativeFrom="column">
                  <wp:posOffset>1457960</wp:posOffset>
                </wp:positionH>
                <wp:positionV relativeFrom="paragraph">
                  <wp:posOffset>217170</wp:posOffset>
                </wp:positionV>
                <wp:extent cx="1155700" cy="1009650"/>
                <wp:effectExtent l="10160" t="12700" r="5715" b="6350"/>
                <wp:wrapNone/>
                <wp:docPr id="2"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700" cy="1009650"/>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5E34DB" w:rsidRDefault="005E34DB">
                            <w:pPr>
                              <w:rPr>
                                <w:lang w:val="en-IN"/>
                              </w:rPr>
                            </w:pPr>
                            <w:r>
                              <w:rPr>
                                <w:lang w:val="en-IN"/>
                              </w:rPr>
                              <w:t>Enzymes</w:t>
                            </w:r>
                          </w:p>
                          <w:p w:rsidR="005E34DB" w:rsidRPr="00980C78" w:rsidRDefault="005E34DB">
                            <w:pPr>
                              <w:rPr>
                                <w:lang w:val="en-IN"/>
                              </w:rPr>
                            </w:pPr>
                            <w:r>
                              <w:rPr>
                                <w:lang w:val="en-IN"/>
                              </w:rPr>
                              <w:t>Hydrophobic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0" o:spid="_x0000_s1066" style="position:absolute;left:0;text-align:left;margin-left:114.8pt;margin-top:17.1pt;width:91pt;height:79.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" fillcolor="white [3212]" strokecolor="black [3213]">
                <v:textbox>
                  <w:txbxContent>
                    <w:p w:rsidR="005E34DB" w:rsidRDefault="005E34DB">
                      <w:pPr>
                        <w:rPr>
                          <w:lang w:val="en-IN"/>
                        </w:rPr>
                      </w:pPr>
                      <w:r>
                        <w:rPr>
                          <w:lang w:val="en-IN"/>
                        </w:rPr>
                        <w:t>Enzymes</w:t>
                      </w:r>
                    </w:p>
                    <w:p w:rsidR="005E34DB" w:rsidRPr="00980C78" w:rsidRDefault="005E34DB">
                      <w:pPr>
                        <w:rPr>
                          <w:lang w:val="en-IN"/>
                        </w:rPr>
                      </w:pPr>
                      <w:r>
                        <w:rPr>
                          <w:lang w:val="en-IN"/>
                        </w:rPr>
                        <w:t>Hydrophobicity</w:t>
                      </w:r>
                    </w:p>
                  </w:txbxContent>
                </v:textbox>
              </v:rect>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762688" behindDoc="0" locked="0" layoutInCell="1" allowOverlap="1">
                <wp:simplePos x="0" y="0"/>
                <wp:positionH relativeFrom="column">
                  <wp:posOffset>215900</wp:posOffset>
                </wp:positionH>
                <wp:positionV relativeFrom="paragraph">
                  <wp:posOffset>217170</wp:posOffset>
                </wp:positionV>
                <wp:extent cx="957580" cy="1009650"/>
                <wp:effectExtent l="6350" t="12700" r="7620" b="6350"/>
                <wp:wrapNone/>
                <wp:docPr id="1"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7580" cy="1009650"/>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5E34DB" w:rsidRDefault="005E34DB">
                            <w:pPr>
                              <w:rPr>
                                <w:lang w:val="en-IN"/>
                              </w:rPr>
                            </w:pPr>
                            <w:r>
                              <w:rPr>
                                <w:lang w:val="en-IN"/>
                              </w:rPr>
                              <w:t>Moisture</w:t>
                            </w:r>
                          </w:p>
                          <w:p w:rsidR="005E34DB" w:rsidRDefault="005E34DB">
                            <w:pPr>
                              <w:rPr>
                                <w:lang w:val="en-IN"/>
                              </w:rPr>
                            </w:pPr>
                            <w:r>
                              <w:rPr>
                                <w:lang w:val="en-IN"/>
                              </w:rPr>
                              <w:t>Temperature</w:t>
                            </w:r>
                          </w:p>
                          <w:p w:rsidR="005E34DB" w:rsidRPr="00980C78" w:rsidRDefault="005E34DB">
                            <w:pPr>
                              <w:rPr>
                                <w:lang w:val="en-IN"/>
                              </w:rPr>
                            </w:pPr>
                            <w:r>
                              <w:rPr>
                                <w:lang w:val="en-IN"/>
                              </w:rPr>
                              <w:t>p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9" o:spid="_x0000_s1067" style="position:absolute;left:0;text-align:left;margin-left:17pt;margin-top:17.1pt;width:75.4pt;height:7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" fillcolor="white [3212]" strokecolor="black [3213]">
                <v:textbox>
                  <w:txbxContent>
                    <w:p w:rsidR="005E34DB" w:rsidRDefault="005E34DB">
                      <w:pPr>
                        <w:rPr>
                          <w:lang w:val="en-IN"/>
                        </w:rPr>
                      </w:pPr>
                      <w:r>
                        <w:rPr>
                          <w:lang w:val="en-IN"/>
                        </w:rPr>
                        <w:t>Moisture</w:t>
                      </w:r>
                    </w:p>
                    <w:p w:rsidR="005E34DB" w:rsidRDefault="005E34DB">
                      <w:pPr>
                        <w:rPr>
                          <w:lang w:val="en-IN"/>
                        </w:rPr>
                      </w:pPr>
                      <w:r>
                        <w:rPr>
                          <w:lang w:val="en-IN"/>
                        </w:rPr>
                        <w:t>Temperature</w:t>
                      </w:r>
                    </w:p>
                    <w:p w:rsidR="005E34DB" w:rsidRPr="00980C78" w:rsidRDefault="005E34DB">
                      <w:pPr>
                        <w:rPr>
                          <w:lang w:val="en-IN"/>
                        </w:rPr>
                      </w:pPr>
                      <w:r>
                        <w:rPr>
                          <w:lang w:val="en-IN"/>
                        </w:rPr>
                        <w:t>pH</w:t>
                      </w:r>
                    </w:p>
                  </w:txbxContent>
                </v:textbox>
              </v:rect>
            </w:pict>
          </mc:Fallback>
        </mc:AlternateContent>
      </w:r>
    </w:p>
    <w:p w:rsidR="00980C78" w:rsidRDefault="00980C78" w:rsidP="00033960">
      <w:pPr>
        <w:tabs>
          <w:tab w:val="left" w:pos="5414"/>
        </w:tabs>
        <w:jc w:val="both"/>
        <w:rPr>
          <w:rFonts w:ascii="Times New Roman" w:hAnsi="Times New Roman" w:cs="Times New Roman"/>
          <w:sz w:val="24"/>
          <w:szCs w:val="24"/>
          <w:lang w:val="en-IN"/>
        </w:rPr>
      </w:pPr>
    </w:p>
    <w:p w:rsidR="00980C78" w:rsidRDefault="00980C78" w:rsidP="00033960">
      <w:pPr>
        <w:tabs>
          <w:tab w:val="left" w:pos="5414"/>
        </w:tabs>
        <w:jc w:val="both"/>
        <w:rPr>
          <w:rFonts w:ascii="Times New Roman" w:hAnsi="Times New Roman" w:cs="Times New Roman"/>
          <w:sz w:val="24"/>
          <w:szCs w:val="24"/>
          <w:lang w:val="en-IN"/>
        </w:rPr>
      </w:pPr>
    </w:p>
    <w:p w:rsidR="00980C78" w:rsidRDefault="00980C78" w:rsidP="00033960">
      <w:pPr>
        <w:tabs>
          <w:tab w:val="left" w:pos="5414"/>
        </w:tabs>
        <w:jc w:val="both"/>
        <w:rPr>
          <w:rFonts w:ascii="Times New Roman" w:hAnsi="Times New Roman" w:cs="Times New Roman"/>
          <w:sz w:val="24"/>
          <w:szCs w:val="24"/>
          <w:lang w:val="en-IN"/>
        </w:rPr>
      </w:pPr>
    </w:p>
    <w:p w:rsidR="00980C78" w:rsidRDefault="00244CC0"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Fig 6: Factors affecting the rate of Biodegradation of plastics</w:t>
      </w:r>
    </w:p>
    <w:p w:rsidR="00ED53FB" w:rsidRDefault="00ED53FB" w:rsidP="00033960">
      <w:pPr>
        <w:tabs>
          <w:tab w:val="left" w:pos="5414"/>
        </w:tabs>
        <w:jc w:val="both"/>
        <w:rPr>
          <w:rFonts w:ascii="Times New Roman" w:hAnsi="Times New Roman" w:cs="Times New Roman"/>
          <w:sz w:val="24"/>
          <w:szCs w:val="24"/>
          <w:lang w:val="en-IN"/>
        </w:rPr>
      </w:pPr>
    </w:p>
    <w:p w:rsidR="008F14DA" w:rsidRPr="008023BE" w:rsidRDefault="008F14DA" w:rsidP="008023BE">
      <w:pPr>
        <w:pStyle w:val="ListParagraph"/>
        <w:numPr>
          <w:ilvl w:val="0"/>
          <w:numId w:val="4"/>
        </w:numPr>
        <w:tabs>
          <w:tab w:val="left" w:pos="5414"/>
        </w:tabs>
        <w:jc w:val="both"/>
        <w:rPr>
          <w:rFonts w:ascii="Times New Roman" w:hAnsi="Times New Roman" w:cs="Times New Roman"/>
          <w:sz w:val="24"/>
          <w:szCs w:val="24"/>
          <w:lang w:val="en-IN"/>
        </w:rPr>
      </w:pPr>
      <w:r w:rsidRPr="008023BE">
        <w:rPr>
          <w:rFonts w:ascii="Times New Roman" w:hAnsi="Times New Roman" w:cs="Times New Roman"/>
          <w:sz w:val="24"/>
          <w:szCs w:val="24"/>
          <w:lang w:val="en-IN"/>
        </w:rPr>
        <w:t>Factors affecting biodegradation</w:t>
      </w:r>
    </w:p>
    <w:p w:rsidR="008F14DA" w:rsidRDefault="008F14DA" w:rsidP="00033960">
      <w:pPr>
        <w:tabs>
          <w:tab w:val="left" w:pos="5414"/>
        </w:tabs>
        <w:jc w:val="both"/>
        <w:rPr>
          <w:rFonts w:ascii="Times New Roman" w:hAnsi="Times New Roman" w:cs="Times New Roman"/>
          <w:sz w:val="24"/>
          <w:szCs w:val="24"/>
          <w:lang w:val="en-IN"/>
        </w:rPr>
      </w:pPr>
      <w:r w:rsidRPr="00FE1D1A">
        <w:rPr>
          <w:rFonts w:ascii="Times New Roman" w:hAnsi="Times New Roman" w:cs="Times New Roman"/>
          <w:sz w:val="24"/>
          <w:szCs w:val="24"/>
          <w:lang w:val="en-IN"/>
        </w:rPr>
        <w:t>The physical and chemical properties of plastics can be used to determine their biodegradability. The following factors influence</w:t>
      </w:r>
      <w:r>
        <w:rPr>
          <w:rFonts w:ascii="Times New Roman" w:hAnsi="Times New Roman" w:cs="Times New Roman"/>
          <w:sz w:val="24"/>
          <w:szCs w:val="24"/>
          <w:lang w:val="en-IN"/>
        </w:rPr>
        <w:t xml:space="preserve"> the microbial</w:t>
      </w:r>
      <w:r w:rsidRPr="00FE1D1A">
        <w:rPr>
          <w:rFonts w:ascii="Times New Roman" w:hAnsi="Times New Roman" w:cs="Times New Roman"/>
          <w:sz w:val="24"/>
          <w:szCs w:val="24"/>
          <w:lang w:val="en-IN"/>
        </w:rPr>
        <w:t xml:space="preserve"> degradation of plastic.</w:t>
      </w:r>
    </w:p>
    <w:p w:rsidR="00915564" w:rsidRDefault="008023BE"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9.1 </w:t>
      </w:r>
      <w:r w:rsidR="00915564">
        <w:rPr>
          <w:rFonts w:ascii="Times New Roman" w:hAnsi="Times New Roman" w:cs="Times New Roman"/>
          <w:sz w:val="24"/>
          <w:szCs w:val="24"/>
          <w:lang w:val="en-IN"/>
        </w:rPr>
        <w:t>Exposure conditions</w:t>
      </w:r>
    </w:p>
    <w:p w:rsidR="00915564" w:rsidRPr="008023BE" w:rsidRDefault="00915564" w:rsidP="008023BE">
      <w:pPr>
        <w:pStyle w:val="ListParagraph"/>
        <w:numPr>
          <w:ilvl w:val="0"/>
          <w:numId w:val="7"/>
        </w:numPr>
        <w:tabs>
          <w:tab w:val="left" w:pos="5414"/>
        </w:tabs>
        <w:jc w:val="both"/>
        <w:rPr>
          <w:rFonts w:ascii="Times New Roman" w:hAnsi="Times New Roman" w:cs="Times New Roman"/>
          <w:sz w:val="24"/>
          <w:szCs w:val="24"/>
          <w:lang w:val="en-IN"/>
        </w:rPr>
      </w:pPr>
      <w:r w:rsidRPr="008023BE">
        <w:rPr>
          <w:rFonts w:ascii="Times New Roman" w:hAnsi="Times New Roman" w:cs="Times New Roman"/>
          <w:sz w:val="24"/>
          <w:szCs w:val="24"/>
          <w:lang w:val="en-IN"/>
        </w:rPr>
        <w:t>Moisture</w:t>
      </w:r>
    </w:p>
    <w:p w:rsidR="00915564" w:rsidRDefault="0041766F" w:rsidP="00033960">
      <w:pPr>
        <w:tabs>
          <w:tab w:val="left" w:pos="5414"/>
        </w:tabs>
        <w:jc w:val="both"/>
        <w:rPr>
          <w:rFonts w:ascii="Times New Roman" w:hAnsi="Times New Roman" w:cs="Times New Roman"/>
          <w:sz w:val="24"/>
          <w:szCs w:val="24"/>
          <w:lang w:val="en-IN"/>
        </w:rPr>
      </w:pPr>
      <w:r w:rsidRPr="0041766F">
        <w:rPr>
          <w:rFonts w:ascii="Times New Roman" w:hAnsi="Times New Roman" w:cs="Times New Roman"/>
          <w:sz w:val="24"/>
          <w:szCs w:val="24"/>
          <w:lang w:val="en-IN"/>
        </w:rPr>
        <w:t>Due to water's crucial role in the growth and proliferation of microorganisms, moisture can have a variety of effects on polymer biodegradation.</w:t>
      </w:r>
      <w:r w:rsidRPr="0041766F">
        <w:t xml:space="preserve"> </w:t>
      </w:r>
      <w:r w:rsidRPr="0041766F">
        <w:rPr>
          <w:rFonts w:ascii="Times New Roman" w:hAnsi="Times New Roman" w:cs="Times New Roman"/>
          <w:sz w:val="24"/>
          <w:szCs w:val="24"/>
          <w:lang w:val="en-IN"/>
        </w:rPr>
        <w:t>As a result of quick microbial action, polymer degradation speed is increased in the presence of enough moisture.</w:t>
      </w:r>
      <w:r w:rsidRPr="0041766F">
        <w:t xml:space="preserve"> </w:t>
      </w:r>
      <w:r w:rsidRPr="0041766F">
        <w:rPr>
          <w:rFonts w:ascii="Times New Roman" w:hAnsi="Times New Roman" w:cs="Times New Roman"/>
          <w:sz w:val="24"/>
          <w:szCs w:val="24"/>
          <w:lang w:val="en-IN"/>
        </w:rPr>
        <w:t>Furthermore, moisture-rich circumstances encourage the hydrolysis process by increasing the number of chain scission processes</w:t>
      </w:r>
      <w:r w:rsidR="00B60571">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23/A:1021808317416","ISSN":"1572-8900","abstract":"Three high molecular weight (120,000 to 200,000 g mol−1) polylactic acid (PLA) plastic films from Chronopol (Ch-I) and Cargill Dow Polymers (GII and Ca-I) were analyzed for their degradation under various temperature and relative humidity (RH) conditions. Two sets of plastic films, each containing 11 samples, were randomly hung in a temperature/humidity-controlled chamber by means of plastic-coated paper clips. The tested conditions were 28, 40, and 55°C at 50 and 100% RH, respectively, and 55°C at 10% RH. The three tested PLA films started to lose their tensile properties when their weight-average molecular weight (M w) was in the range of 50,000 to 75,000 g mol−1. The average degradation rate of Ch-I, GII, and Ca-I was 28,931, 27,361, and 63,025 M w/week, respectively. Hence, GII had a faster degradation rate than Ch-I and Ca-I under all tested conditions. The degradation rate of PLA plastics was enhanced by the increase in temperature and relative humidity. This trend was observed in all three PLA plastics (Ca-I, GII, and Ch-I). Of the three tested films, Ch-I was the first to lose its mechanical properties, whereas Ca-I demonstrated the slowest loss, with mechanical properties under all tested conditions.","author":[{"dropping-particle":"","family":"Ho","given":"Kai-Lai G.","non-dropping-particle":"","parse-names":false,"suffix":""},{"dropping-particle":"","family":"Pometto III","given":"Anthony L.","non-dropping-particle":"","parse-names":false,"suffix":""},{"dropping-particle":"","family":"Hinz","given":"Paul N.","non-dropping-particle":"","parse-names":false,"suffix":""}],"container-title":"Journal of environmental polymer degradation 1999 7:2","id":"ITEM-1","issue":"2","issued":{"date-parts":[["1999"]]},"page":"83-92","publisher":"Springer","title":"Effects of Temperature and Relative Humidity on Polylactic Acid Plastic Degradation","type":"article-journal","volume":"7"},"uris":["http://www.mendeley.com/documents/?uuid=7cdc0abe-8026-315b-a9e1-42824785960c"]}],"mendeley":{"formattedCitation":"[111]","plainTextFormattedCitation":"[111]","previouslyFormattedCitation":"[111]"},"properties":{"noteIndex":0},"schema":"https://github.com/citation-style-language/schema/raw/master/csl-citation.json"}</w:instrText>
      </w:r>
      <w:r w:rsidR="00B60571">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1]</w:t>
      </w:r>
      <w:r w:rsidR="00B60571">
        <w:rPr>
          <w:rFonts w:ascii="Times New Roman" w:hAnsi="Times New Roman" w:cs="Times New Roman"/>
          <w:sz w:val="24"/>
          <w:szCs w:val="24"/>
          <w:lang w:val="en-IN"/>
        </w:rPr>
        <w:fldChar w:fldCharType="end"/>
      </w:r>
      <w:r w:rsidRPr="0041766F">
        <w:rPr>
          <w:rFonts w:ascii="Times New Roman" w:hAnsi="Times New Roman" w:cs="Times New Roman"/>
          <w:sz w:val="24"/>
          <w:szCs w:val="24"/>
          <w:lang w:val="en-IN"/>
        </w:rPr>
        <w:t>.</w:t>
      </w:r>
    </w:p>
    <w:p w:rsidR="00C603EB" w:rsidRDefault="00C603EB" w:rsidP="00033960">
      <w:pPr>
        <w:tabs>
          <w:tab w:val="left" w:pos="5414"/>
        </w:tabs>
        <w:jc w:val="both"/>
        <w:rPr>
          <w:rFonts w:ascii="Times New Roman" w:hAnsi="Times New Roman" w:cs="Times New Roman"/>
          <w:sz w:val="24"/>
          <w:szCs w:val="24"/>
          <w:lang w:val="en-IN"/>
        </w:rPr>
      </w:pPr>
    </w:p>
    <w:p w:rsidR="00C603EB" w:rsidRDefault="00C603EB" w:rsidP="00033960">
      <w:pPr>
        <w:tabs>
          <w:tab w:val="left" w:pos="5414"/>
        </w:tabs>
        <w:jc w:val="both"/>
        <w:rPr>
          <w:rFonts w:ascii="Times New Roman" w:hAnsi="Times New Roman" w:cs="Times New Roman"/>
          <w:sz w:val="24"/>
          <w:szCs w:val="24"/>
          <w:lang w:val="en-IN"/>
        </w:rPr>
      </w:pPr>
    </w:p>
    <w:p w:rsidR="00B60571" w:rsidRPr="008023BE" w:rsidRDefault="00B60571" w:rsidP="008023BE">
      <w:pPr>
        <w:pStyle w:val="ListParagraph"/>
        <w:numPr>
          <w:ilvl w:val="0"/>
          <w:numId w:val="7"/>
        </w:numPr>
        <w:tabs>
          <w:tab w:val="left" w:pos="5414"/>
        </w:tabs>
        <w:jc w:val="both"/>
        <w:rPr>
          <w:rFonts w:ascii="Times New Roman" w:hAnsi="Times New Roman" w:cs="Times New Roman"/>
          <w:sz w:val="24"/>
          <w:szCs w:val="24"/>
          <w:lang w:val="en-IN"/>
        </w:rPr>
      </w:pPr>
      <w:r w:rsidRPr="008023BE">
        <w:rPr>
          <w:rFonts w:ascii="Times New Roman" w:hAnsi="Times New Roman" w:cs="Times New Roman"/>
          <w:sz w:val="24"/>
          <w:szCs w:val="24"/>
          <w:lang w:val="en-IN"/>
        </w:rPr>
        <w:lastRenderedPageBreak/>
        <w:t>Temperature and pH</w:t>
      </w:r>
    </w:p>
    <w:p w:rsidR="00B60571" w:rsidRDefault="009933F8"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T</w:t>
      </w:r>
      <w:r w:rsidRPr="009933F8">
        <w:rPr>
          <w:rFonts w:ascii="Times New Roman" w:hAnsi="Times New Roman" w:cs="Times New Roman"/>
          <w:sz w:val="24"/>
          <w:szCs w:val="24"/>
          <w:lang w:val="en-IN"/>
        </w:rPr>
        <w:t>he softening temperature of the polymer has a considerable impact on enzymatic degradability.</w:t>
      </w:r>
      <w:r>
        <w:rPr>
          <w:rFonts w:ascii="Times New Roman" w:hAnsi="Times New Roman" w:cs="Times New Roman"/>
          <w:sz w:val="24"/>
          <w:szCs w:val="24"/>
          <w:lang w:val="en-IN"/>
        </w:rPr>
        <w:t xml:space="preserve"> </w:t>
      </w:r>
      <w:r w:rsidRPr="009933F8">
        <w:rPr>
          <w:rFonts w:ascii="Times New Roman" w:hAnsi="Times New Roman" w:cs="Times New Roman"/>
          <w:sz w:val="24"/>
          <w:szCs w:val="24"/>
          <w:lang w:val="en-IN"/>
        </w:rPr>
        <w:t>Polyester with a higher melting point is less likely to biodegrade.</w:t>
      </w:r>
      <w:r w:rsidRPr="009933F8">
        <w:t xml:space="preserve"> </w:t>
      </w:r>
      <w:r w:rsidRPr="009933F8">
        <w:rPr>
          <w:rFonts w:ascii="Times New Roman" w:hAnsi="Times New Roman" w:cs="Times New Roman"/>
          <w:sz w:val="24"/>
          <w:szCs w:val="24"/>
          <w:lang w:val="en-IN"/>
        </w:rPr>
        <w:t>The potential enzymatic degradability decreases as temperature rises.</w:t>
      </w:r>
      <w:r w:rsidRPr="009933F8">
        <w:t xml:space="preserve"> </w:t>
      </w:r>
      <w:r w:rsidRPr="009933F8">
        <w:rPr>
          <w:rFonts w:ascii="Times New Roman" w:hAnsi="Times New Roman" w:cs="Times New Roman"/>
          <w:sz w:val="24"/>
          <w:szCs w:val="24"/>
          <w:lang w:val="en-IN"/>
        </w:rPr>
        <w:t>For example, R. delemar purified lipase effectively degraded polyesters like PCL, which have low melting points</w:t>
      </w:r>
      <w:r w:rsidR="007C6F2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23/B:BILE.0000036599.15302.E5","ISSN":"1573-6776","PMID":"15289671","abstract":"Microbial polyhydroxyalkanoates (PHAs), one of the largest groups of thermoplastic polyesters are receiving much attention as biodegradable substitutes for non-degradable plastics. Poly(d-3-hydroxybutyrate) (PHB) is the most ubiquitous and most intensively studied PHA. Microorganisms degrading these polyesters are widely distributed in various environments. Although various PHB-degrading microorganisms and PHB depolymerases have been studied and characterized, there are still many groups of microorganisms and enzymes with varying properties awaiting various applications. Distributions of PHB-degrading microorganisms, factors affecting the biodegrada- bility of PHB, and microbial and enzymatic degradation of PHB are discussed in this review. We also propose an application of a new isolated, thermophilic PHB-degrading microorganism, Streptomyces strain MG, for producing pure monomers of PHA and useful chemicals, including d-3-hydroxycarboxylic acids such as d-3-hydroxybutyric acid, by enzymatic degradation of PHB.","author":[{"dropping-particle":"","family":"Tokiwa","given":"Yutaka","non-dropping-particle":"","parse-names":false,"suffix":""},{"dropping-particle":"","family":"Calabia","given":"Buenaventurada P.","non-dropping-particle":"","parse-names":false,"suffix":""}],"container-title":"Biotechnology Letters 2004 26:15","id":"ITEM-1","issue":"15","issued":{"date-parts":[["2004"]]},"page":"1181-1189","publisher":"Springer","title":"Review Degradation of microbial polyesters","type":"article-journal","volume":"26"},"uris":["http://www.mendeley.com/documents/?uuid=a6c27551-5801-3f44-bfb3-4b36cf7236e1"]}],"mendeley":{"formattedCitation":"[112]","plainTextFormattedCitation":"[112]","previouslyFormattedCitation":"[112]"},"properties":{"noteIndex":0},"schema":"https://github.com/citation-style-language/schema/raw/master/csl-citation.json"}</w:instrText>
      </w:r>
      <w:r w:rsidR="007C6F2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2]</w:t>
      </w:r>
      <w:r w:rsidR="007C6F29">
        <w:rPr>
          <w:rFonts w:ascii="Times New Roman" w:hAnsi="Times New Roman" w:cs="Times New Roman"/>
          <w:sz w:val="24"/>
          <w:szCs w:val="24"/>
          <w:lang w:val="en-IN"/>
        </w:rPr>
        <w:fldChar w:fldCharType="end"/>
      </w:r>
      <w:r w:rsidR="007C6F29">
        <w:rPr>
          <w:rFonts w:ascii="Times New Roman" w:hAnsi="Times New Roman" w:cs="Times New Roman"/>
          <w:sz w:val="24"/>
          <w:szCs w:val="24"/>
          <w:lang w:val="en-IN"/>
        </w:rPr>
        <w:fldChar w:fldCharType="begin" w:fldLock="1"/>
      </w:r>
      <w:r w:rsidR="007C6F29">
        <w:rPr>
          <w:rFonts w:ascii="Times New Roman" w:hAnsi="Times New Roman" w:cs="Times New Roman"/>
          <w:sz w:val="24"/>
          <w:szCs w:val="24"/>
          <w:lang w:val="en-IN"/>
        </w:rPr>
        <w:instrText>ADDIN CSL_CITATION {"citationItems":[{"id":"ITEM-1","itemData":{"DOI":"10.3390/IJMS10093722","ISSN":"1422-0067","PMID":"19865515","abstract":"Plastic is a broad name given to different polymers with high molecular weight, which can be degraded by various processes. However, considering their abundance in the environment and their specificity in attacking plastics, biodegradation of plastics by microorganisms and enzymes seems to be the most effective process. When plastics are used as substrates for microorganisms, evaluation of their biodegradability should not only be based on their chemical structure, but also on their physical properties (melting point, glass transition temperature, crystallinity, storage modulus etc.). In this review, microbial and enzymatic biodegradation of plastics and some factors that affect their biodegradability are discussed.","author":[{"dropping-particle":"","family":"Tokiwa","given":"Yutaka","non-dropping-particle":"","parse-names":false,"suffix":""},{"dropping-particle":"","family":"Calabia","given":"Buenaventurada P.","non-dropping-particle":"","parse-names":false,"suffix":""},{"dropping-particle":"","family":"Ugwu","given":"Charles U.","non-dropping-particle":"","parse-names":false,"suffix":""},{"dropping-particle":"","family":"Aiba","given":"Seiichi","non-dropping-particle":"","parse-names":false,"suffix":""}],"container-title":"International Journal of Molecular Sciences 2009, Vol. 10, Pages 3722-3742","id":"ITEM-1","issue":"9","issued":{"date-parts":[["2009","8","26"]]},"page":"3722-3742","publisher":"Molecular Diversity Preservation International","title":"Biodegradability of Plastics","type":"article-journal","volume":"10"},"uris":["http://www.mendeley.com/documents/?uuid=0e3aafff-5f3a-3d3f-8d06-c6d0a40b9485"]}],"mendeley":{"formattedCitation":"[22]","plainTextFormattedCitation":"[22]","previouslyFormattedCitation":"[22]"},"properties":{"noteIndex":0},"schema":"https://github.com/citation-style-language/schema/raw/master/csl-citation.json"}</w:instrText>
      </w:r>
      <w:r w:rsidR="007C6F29">
        <w:rPr>
          <w:rFonts w:ascii="Times New Roman" w:hAnsi="Times New Roman" w:cs="Times New Roman"/>
          <w:sz w:val="24"/>
          <w:szCs w:val="24"/>
          <w:lang w:val="en-IN"/>
        </w:rPr>
        <w:fldChar w:fldCharType="separate"/>
      </w:r>
      <w:r w:rsidR="007C6F29" w:rsidRPr="007C6F29">
        <w:rPr>
          <w:rFonts w:ascii="Times New Roman" w:hAnsi="Times New Roman" w:cs="Times New Roman"/>
          <w:noProof/>
          <w:sz w:val="24"/>
          <w:szCs w:val="24"/>
          <w:lang w:val="en-IN"/>
        </w:rPr>
        <w:t>[22]</w:t>
      </w:r>
      <w:r w:rsidR="007C6F29">
        <w:rPr>
          <w:rFonts w:ascii="Times New Roman" w:hAnsi="Times New Roman" w:cs="Times New Roman"/>
          <w:sz w:val="24"/>
          <w:szCs w:val="24"/>
          <w:lang w:val="en-IN"/>
        </w:rPr>
        <w:fldChar w:fldCharType="end"/>
      </w:r>
      <w:r w:rsidRPr="009933F8">
        <w:rPr>
          <w:rFonts w:ascii="Times New Roman" w:hAnsi="Times New Roman" w:cs="Times New Roman"/>
          <w:sz w:val="24"/>
          <w:szCs w:val="24"/>
          <w:lang w:val="en-IN"/>
        </w:rPr>
        <w:t>.</w:t>
      </w:r>
      <w:r w:rsidR="007C6F29" w:rsidRPr="007C6F29">
        <w:t xml:space="preserve"> </w:t>
      </w:r>
      <w:r w:rsidR="007C6F29" w:rsidRPr="007C6F29">
        <w:rPr>
          <w:rFonts w:ascii="Times New Roman" w:hAnsi="Times New Roman" w:cs="Times New Roman"/>
          <w:sz w:val="24"/>
          <w:szCs w:val="24"/>
          <w:lang w:val="en-IN"/>
        </w:rPr>
        <w:t>By adjusting the acidic or basic conditions, the pH can alter the rate of hydrolysis reactions.</w:t>
      </w:r>
      <w:r w:rsidR="007C6F29" w:rsidRPr="007C6F29">
        <w:t xml:space="preserve"> </w:t>
      </w:r>
      <w:r w:rsidR="007C6F29" w:rsidRPr="007C6F29">
        <w:rPr>
          <w:rFonts w:ascii="Times New Roman" w:hAnsi="Times New Roman" w:cs="Times New Roman"/>
          <w:sz w:val="24"/>
          <w:szCs w:val="24"/>
          <w:lang w:val="en-IN"/>
        </w:rPr>
        <w:t>For instance, the rate of PLA capsule hydrolysis is best at pH 5</w:t>
      </w:r>
      <w:r w:rsidR="007C6F2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2/MABI.200400043","ISSN":"1616-5195","PMID":"15468294","abstract":"Polylactide polymers have gained enormous attention as a replacement for conventional synthetic packaging materials in the last decade. By being truly biodegradable, derived from renewable resources and by providing consumers with extra end-use benefits such as avoiding paying the \"green tax\" in Germany or meeting environmental regulations in Japan, polylactides (PLAs) are a growing alternative as a packaging material for demanding markets. The aim of this paper is to review the production techniques for PLAs, summarize the main properties of PLA and to delineate the main advantages and disadvantages of PLA as a polymeric packaging material. PLA films have better ultraviolet light barrier properties than low density polyethylene (LDPE), but they are slightly worse than those of cellophane, polystyrene (PS) and poly(ethylene terephthalate) (PET). PLA films have mechanical properties comparable to those of PET and better than those of PS. PLA also has lower melting and glass transition temperatures than PET and PS. The glass transition temperature of PLA changes with time. Humidity between 10 and 95% and storage temperatures of 5 to 40°C do not have an effect on the transition temperature of PLA, which can be explained by its low water sorption values (i.e. &lt;100 ppm at Aw = 1). PLA seals well at temperatures below the melting temperature but an appreciable shrinking of the films has been noted when the material is sealed near its melting temperature. Solubility parameter predictions indicate that PLA will interact with nitrogen compounds, anhydrides and some alcohols and that it will not interact with aromatic hydrocarbons, ketones, esters, sulfur compounds or water. The CO2, O2 and water permeability coefficients of PLA are lower than those of PS and higher than those of PET. Its barrier to ethyl acetate and D-limonene is comparable to PET. The amount of lactic acid and its derivatives that migrate to food simulant solutions from PLA is much lower than any of the current average dietary lactic acid intake values allowed by several governmental agencies. Thus, PLA is safe for use in fabricating articles for contact with food.","author":[{"dropping-particle":"","family":"Auras","given":"Rafael","non-dropping-particle":"","parse-names":false,"suffix":""},{"dropping-particle":"","family":"Harte","given":"Bruce","non-dropping-particle":"","parse-names":false,"suffix":""},{"dropping-particle":"","family":"Selke","given":"Susan","non-dropping-particle":"","parse-names":false,"suffix":""}],"container-title":"Macromolecular Bioscience","id":"ITEM-1","issue":"9","issued":{"date-parts":[["2004","9","16"]]},"page":"835-864","publisher":"John Wiley &amp; Sons, Ltd","title":"An Overview of Polylactides as Packaging Materials","type":"article-journal","volume":"4"},"uris":["http://www.mendeley.com/documents/?uuid=46af34da-39cd-35fb-8e89-03019ff58657"]}],"mendeley":{"formattedCitation":"[113]","plainTextFormattedCitation":"[113]","previouslyFormattedCitation":"[113]"},"properties":{"noteIndex":0},"schema":"https://github.com/citation-style-language/schema/raw/master/csl-citation.json"}</w:instrText>
      </w:r>
      <w:r w:rsidR="007C6F2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3]</w:t>
      </w:r>
      <w:r w:rsidR="007C6F29">
        <w:rPr>
          <w:rFonts w:ascii="Times New Roman" w:hAnsi="Times New Roman" w:cs="Times New Roman"/>
          <w:sz w:val="24"/>
          <w:szCs w:val="24"/>
          <w:lang w:val="en-IN"/>
        </w:rPr>
        <w:fldChar w:fldCharType="end"/>
      </w:r>
      <w:r w:rsidR="00CF7A53">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201/9780203508206.CH16","author":[{"dropping-particle":"","family":"Henton","given":"David","non-dropping-particle":"","parse-names":false,"suffix":""},{"dropping-particle":"","family":"Gruber","given":"Patrick","non-dropping-particle":"","parse-names":false,"suffix":""},{"dropping-particle":"","family":"Lunt","given":"Jim","non-dropping-particle":"","parse-names":false,"suffix":""},{"dropping-particle":"","family":"Randall","given":"Jed","non-dropping-particle":"","parse-names":false,"suffix":""}],"container-title":"Natural Fibers, Biopolymers, and Biocomposites","id":"ITEM-1","issued":{"date-parts":[["2005","4","8"]]},"publisher":"CRC Press","title":"Polylactic Acid Technology","type":"article-journal"},"uris":["http://www.mendeley.com/documents/?uuid=4e0d1d2e-57a4-309d-b162-81a87f97c3c0"]}],"mendeley":{"formattedCitation":"[114]","plainTextFormattedCitation":"[114]","previouslyFormattedCitation":"[114]"},"properties":{"noteIndex":0},"schema":"https://github.com/citation-style-language/schema/raw/master/csl-citation.json"}</w:instrText>
      </w:r>
      <w:r w:rsidR="00CF7A53">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4]</w:t>
      </w:r>
      <w:r w:rsidR="00CF7A53">
        <w:rPr>
          <w:rFonts w:ascii="Times New Roman" w:hAnsi="Times New Roman" w:cs="Times New Roman"/>
          <w:sz w:val="24"/>
          <w:szCs w:val="24"/>
          <w:lang w:val="en-IN"/>
        </w:rPr>
        <w:fldChar w:fldCharType="end"/>
      </w:r>
      <w:r w:rsidR="007C6F29" w:rsidRPr="007C6F29">
        <w:rPr>
          <w:rFonts w:ascii="Times New Roman" w:hAnsi="Times New Roman" w:cs="Times New Roman"/>
          <w:sz w:val="24"/>
          <w:szCs w:val="24"/>
          <w:lang w:val="en-IN"/>
        </w:rPr>
        <w:t>.</w:t>
      </w:r>
      <w:r w:rsidR="00CF7A53" w:rsidRPr="00CF7A53">
        <w:t xml:space="preserve"> </w:t>
      </w:r>
      <w:r w:rsidR="00CF7A53" w:rsidRPr="00CF7A53">
        <w:rPr>
          <w:rFonts w:ascii="Times New Roman" w:hAnsi="Times New Roman" w:cs="Times New Roman"/>
          <w:sz w:val="24"/>
          <w:szCs w:val="24"/>
          <w:lang w:val="en-IN"/>
        </w:rPr>
        <w:t>The pH conditions that are followed by the rate of the degradation process and microbial growth are altered by the degradation products of different polymers.</w:t>
      </w:r>
    </w:p>
    <w:p w:rsidR="00CF7A53" w:rsidRPr="008023BE" w:rsidRDefault="00CF7A53" w:rsidP="008023BE">
      <w:pPr>
        <w:pStyle w:val="ListParagraph"/>
        <w:numPr>
          <w:ilvl w:val="0"/>
          <w:numId w:val="7"/>
        </w:numPr>
        <w:tabs>
          <w:tab w:val="left" w:pos="5414"/>
        </w:tabs>
        <w:jc w:val="both"/>
        <w:rPr>
          <w:rFonts w:ascii="Times New Roman" w:hAnsi="Times New Roman" w:cs="Times New Roman"/>
          <w:sz w:val="24"/>
          <w:szCs w:val="24"/>
          <w:lang w:val="en-IN"/>
        </w:rPr>
      </w:pPr>
      <w:r w:rsidRPr="008023BE">
        <w:rPr>
          <w:rFonts w:ascii="Times New Roman" w:hAnsi="Times New Roman" w:cs="Times New Roman"/>
          <w:sz w:val="24"/>
          <w:szCs w:val="24"/>
          <w:lang w:val="en-IN"/>
        </w:rPr>
        <w:t>Biotic factors</w:t>
      </w:r>
    </w:p>
    <w:p w:rsidR="00CF7A53" w:rsidRDefault="008A6EED" w:rsidP="00033960">
      <w:pPr>
        <w:tabs>
          <w:tab w:val="left" w:pos="5414"/>
        </w:tabs>
        <w:jc w:val="both"/>
        <w:rPr>
          <w:rFonts w:ascii="Times New Roman" w:hAnsi="Times New Roman" w:cs="Times New Roman"/>
          <w:sz w:val="24"/>
          <w:szCs w:val="24"/>
          <w:lang w:val="en-IN"/>
        </w:rPr>
      </w:pPr>
      <w:r w:rsidRPr="008A6EED">
        <w:rPr>
          <w:rFonts w:ascii="Times New Roman" w:hAnsi="Times New Roman" w:cs="Times New Roman"/>
          <w:sz w:val="24"/>
          <w:szCs w:val="24"/>
          <w:lang w:val="en-IN"/>
        </w:rPr>
        <w:t>Due to their solid form, conventional plastics often have a very poor bioavailability since only a very small portion of the polymer is exposed to possible degraders</w:t>
      </w:r>
      <w:r w:rsidR="00D0796A">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38/nrmicro.2016.15","ISSN":"1740-1534","PMID":"26972916","abstract":"Biofilms dominate microbial life in streams and rivers. In this Review, Battin and colleagues describe the interactions between the microbiome of stream biofilms and ecosystem processes, and they consider the effects of global ecosystem change and climate change on these biofilms. Streams and rivers form dense networks, shape the Earth's surface and, in their sediments, provide an immensely large surface area for microbial growth. Biofilms dominate microbial life in streams and rivers, drive crucial ecosystem processes and contribute substantially to global biogeochemical fluxes. In turn, water flow and related deliveries of nutrients and organic matter to biofilms constitute major constraints on microbial life. In this Review, we describe the ecology and biogeochemistry of stream biofilms and highlight the influence of physical and ecological processes on their structure and function. Recent advances in the study of biofilm ecology may pave the way towards a mechanistic understanding of the effects of climate and environmental change on stream biofilms and the biogeochemistry of stream ecosystems.","author":[{"dropping-particle":"","family":"Battin","given":"Tom J.","non-dropping-particle":"","parse-names":false,"suffix":""},{"dropping-particle":"","family":"Besemer","given":"Katharina","non-dropping-particle":"","parse-names":false,"suffix":""},{"dropping-particle":"","family":"Bengtsson","given":"Mia M.","non-dropping-particle":"","parse-names":false,"suffix":""},{"dropping-particle":"","family":"Romani","given":"Anna M.","non-dropping-particle":"","parse-names":false,"suffix":""},{"dropping-particle":"","family":"Packmann","given":"Aaron I.","non-dropping-particle":"","parse-names":false,"suffix":""}],"container-title":"Nature Reviews Microbiology 2016 14:4","id":"ITEM-1","issue":"4","issued":{"date-parts":[["2016","3","14"]]},"page":"251-263","publisher":"Nature Publishing Group","title":"The ecology and biogeochemistry of stream biofilms","type":"article-journal","volume":"14"},"uris":["http://www.mendeley.com/documents/?uuid=f762d0b1-be08-3295-a9c0-72a88f324c19"]}],"mendeley":{"formattedCitation":"[115]","plainTextFormattedCitation":"[115]","previouslyFormattedCitation":"[115]"},"properties":{"noteIndex":0},"schema":"https://github.com/citation-style-language/schema/raw/master/csl-citation.json"}</w:instrText>
      </w:r>
      <w:r w:rsidR="00D0796A">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5]</w:t>
      </w:r>
      <w:r w:rsidR="00D0796A">
        <w:rPr>
          <w:rFonts w:ascii="Times New Roman" w:hAnsi="Times New Roman" w:cs="Times New Roman"/>
          <w:sz w:val="24"/>
          <w:szCs w:val="24"/>
          <w:lang w:val="en-IN"/>
        </w:rPr>
        <w:fldChar w:fldCharType="end"/>
      </w:r>
      <w:r w:rsidRPr="008A6EED">
        <w:rPr>
          <w:rFonts w:ascii="Times New Roman" w:hAnsi="Times New Roman" w:cs="Times New Roman"/>
          <w:sz w:val="24"/>
          <w:szCs w:val="24"/>
          <w:lang w:val="en-IN"/>
        </w:rPr>
        <w:t>.</w:t>
      </w:r>
      <w:r w:rsidR="00E57C8C" w:rsidRPr="00E57C8C">
        <w:t xml:space="preserve"> </w:t>
      </w:r>
      <w:r w:rsidR="00E57C8C" w:rsidRPr="00E57C8C">
        <w:rPr>
          <w:rFonts w:ascii="Times New Roman" w:hAnsi="Times New Roman" w:cs="Times New Roman"/>
          <w:sz w:val="24"/>
          <w:szCs w:val="24"/>
          <w:lang w:val="en-IN"/>
        </w:rPr>
        <w:t>Furthermore, extracellular enzymes are needed to first break down macromolecule polymers into tiny molecular products for cellular uptake and further metabolization because macromolecule polymers could not be utilised directly by microbes</w:t>
      </w:r>
      <w:r w:rsidR="00D0796A">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CHEMOSPHERE.2019.02.015","ISSN":"0045-6535","PMID":"30743237","abstract":"Plastic pollution has been increasingly reported in both marine environment and inland waters, but their fate is not well understood. Several studies have showed that the surface of plastic debris can be colonized by microbes, leading to the sinking of floating plastic debris in marine environment. In this work, development of biofilm on polypropylene sheet (squares with a side length of 5 and 10 mm) and their buoyancy changes were studied in a freshwater lake in four seasons. Results showed that biofilm development have different growth rate and distinct algae composition in different seasons, which are mainly related to the difference in temperature, nutrient levels, and suspend solids in lake water. Biofilm development was much quicker on small plastics in all seasons. At the end of the experiment, all plastics lost buoyancy in summer while only a small portion lost buoyance in other seasons. Sinking of the floating plastics can be attributed to the development of biofilm and the trapped minerals. Our results demonstrated that biofilm development can cause the sinking of floating plastics in fresh lakes but the time required to lose buoyance can differ seasonally. Floating plastics will remain in water for a longer time in cold season but sink in a short time in warm season. Future research is required to determine the influence of plastic types and shapes, and quantitative relation between environmental variables and the sinking behavior of the fouled plastics should be established for a better prediction of their fate in the freshwater environment.","author":[{"dropping-particle":"","family":"Chen","given":"Xianchuan","non-dropping-particle":"","parse-names":false,"suffix":""},{"dropping-particle":"","family":"Xiong","given":"Xiong","non-dropping-particle":"","parse-names":false,"suffix":""},{"dropping-particle":"","family":"Jiang","given":"Xiaoming","non-dropping-particle":"","parse-names":false,"suffix":""},{"dropping-particle":"","family":"Shi","given":"Huahong","non-dropping-particle":"","parse-names":false,"suffix":""},{"dropping-particle":"","family":"Wu","given":"Chenxi","non-dropping-particle":"","parse-names":false,"suffix":""}],"container-title":"Chemosphere","id":"ITEM-1","issued":{"date-parts":[["2019","5","1"]]},"page":"856-864","publisher":"Pergamon","title":"Sinking of floating plastic debris caused by biofilm development in a freshwater lake","type":"article-journal","volume":"222"},"uris":["http://www.mendeley.com/documents/?uuid=48f3efab-4348-3c78-8974-6eca369ceac4"]}],"mendeley":{"formattedCitation":"[116]","plainTextFormattedCitation":"[116]","previouslyFormattedCitation":"[116]"},"properties":{"noteIndex":0},"schema":"https://github.com/citation-style-language/schema/raw/master/csl-citation.json"}</w:instrText>
      </w:r>
      <w:r w:rsidR="00D0796A">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6]</w:t>
      </w:r>
      <w:r w:rsidR="00D0796A">
        <w:rPr>
          <w:rFonts w:ascii="Times New Roman" w:hAnsi="Times New Roman" w:cs="Times New Roman"/>
          <w:sz w:val="24"/>
          <w:szCs w:val="24"/>
          <w:lang w:val="en-IN"/>
        </w:rPr>
        <w:fldChar w:fldCharType="end"/>
      </w:r>
      <w:r w:rsidR="00E57C8C" w:rsidRPr="00E57C8C">
        <w:rPr>
          <w:rFonts w:ascii="Times New Roman" w:hAnsi="Times New Roman" w:cs="Times New Roman"/>
          <w:sz w:val="24"/>
          <w:szCs w:val="24"/>
          <w:lang w:val="en-IN"/>
        </w:rPr>
        <w:t>.</w:t>
      </w:r>
    </w:p>
    <w:p w:rsidR="00E57C8C" w:rsidRDefault="00E57C8C" w:rsidP="00033960">
      <w:pPr>
        <w:tabs>
          <w:tab w:val="left" w:pos="5414"/>
        </w:tabs>
        <w:jc w:val="both"/>
        <w:rPr>
          <w:rFonts w:ascii="Times New Roman" w:hAnsi="Times New Roman" w:cs="Times New Roman"/>
          <w:sz w:val="24"/>
          <w:szCs w:val="24"/>
          <w:lang w:val="en-IN"/>
        </w:rPr>
      </w:pPr>
      <w:r w:rsidRPr="00E57C8C">
        <w:rPr>
          <w:rFonts w:ascii="Times New Roman" w:hAnsi="Times New Roman" w:cs="Times New Roman"/>
          <w:sz w:val="24"/>
          <w:szCs w:val="24"/>
          <w:lang w:val="en-IN"/>
        </w:rPr>
        <w:t>According to the presence or absence of ester or amide groups, which can be attacked by a variety of extracellular hydrolases, plastics can be classified as hydrolysable or non-hydrolysable.</w:t>
      </w:r>
      <w:r w:rsidR="003400AA" w:rsidRPr="003400AA">
        <w:t xml:space="preserve"> </w:t>
      </w:r>
      <w:r w:rsidR="003400AA" w:rsidRPr="003400AA">
        <w:rPr>
          <w:rFonts w:ascii="Times New Roman" w:hAnsi="Times New Roman" w:cs="Times New Roman"/>
          <w:sz w:val="24"/>
          <w:szCs w:val="24"/>
          <w:lang w:val="en-IN"/>
        </w:rPr>
        <w:t>Extracellular enzyme degradation of non-hydrolysable polymers including PE, PP, and PVC can be more challenging. Non-hydrolysable polymers are comparable structurally to lignin.</w:t>
      </w:r>
      <w:r w:rsidR="003400AA" w:rsidRPr="003400AA">
        <w:t xml:space="preserve"> </w:t>
      </w:r>
      <w:r w:rsidR="003400AA" w:rsidRPr="003400AA">
        <w:rPr>
          <w:rFonts w:ascii="Times New Roman" w:hAnsi="Times New Roman" w:cs="Times New Roman"/>
          <w:sz w:val="24"/>
          <w:szCs w:val="24"/>
          <w:lang w:val="en-IN"/>
        </w:rPr>
        <w:t>Consequently, the biodegradation of non-hydrolyzable polymers may also be aided by the lignin biodegradation enzymes.</w:t>
      </w:r>
      <w:r w:rsidR="003400AA" w:rsidRPr="003400AA">
        <w:t xml:space="preserve"> </w:t>
      </w:r>
      <w:r w:rsidR="003400AA" w:rsidRPr="003400AA">
        <w:rPr>
          <w:rFonts w:ascii="Times New Roman" w:hAnsi="Times New Roman" w:cs="Times New Roman"/>
          <w:sz w:val="24"/>
          <w:szCs w:val="24"/>
          <w:lang w:val="en-IN"/>
        </w:rPr>
        <w:t>Laccase was previously discovered to play a significant role in the biodegradation of PE by the actinomycete Rhodococcus ruber</w:t>
      </w:r>
      <w:r w:rsidR="00D0796A">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IBIOD.2012.03.001","ISSN":"0964-8305","abstract":"Polyethylene is considered one of the most durable plastic polymers. Virtually, non-biodegradable polyethylene accumulates in the environment, thus posing an ecological threat to man and wildlife. We have previously isolated a strain of the actinomycete Rhodococcus ruber (designated C208; EC 1.10.3.2.) capable of utilizing and degrading polyethylene. Here, we report the role of the bacterial copper-binding enzyme, laccase, in the oxidation and degradation of polyethylene by this strain. Copper markedly affected the induction and activity of laccase, resulting in polyethylene degradation. mRNA quantification by RT-PCR, revealed a 13-fold increase in laccase mRNA levels, in copper-treated cultures compared with the untreated control. Addition of copper to C208 cultures containing polyethylene enhanced the biodegradation of polyethylene by 75%, as compared with the non-amended control. Furthermore, when an extracellular isoform of laccase collected from the media of copper-induced cells was incubated with polyethylene, reductions of 20% and 15% were obtained in the Average Molecular Weight (Mw) and Average Molecular Number (Mn) with the polymer, respectively. FTIR analysis of similar polyethylene films incubated with the extracellular laccase exhibited an increase in the carbonyl peak, indicating that enzymatic oxidation by laccase plays a major role in the biodegradation of polyethylene. © 2012 Elsevier Ltd.","author":[{"dropping-particle":"","family":"Santo","given":"Miriam","non-dropping-particle":"","parse-names":false,"suffix":""},{"dropping-particle":"","family":"Weitsman","given":"Ronen","non-dropping-particle":"","parse-names":false,"suffix":""},{"dropping-particle":"","family":"Sivan","given":"Alex","non-dropping-particle":"","parse-names":false,"suffix":""}],"container-title":"International Biodeterioration &amp; Biodegradation","id":"ITEM-1","issued":{"date-parts":[["2013","10","1"]]},"page":"204-210","publisher":"Elsevier","title":"The role of the copper-binding enzyme – laccase – in the biodegradation of polyethylene by the actinomycete Rhodococcus ruber","type":"article-journal","volume":"84"},"uris":["http://www.mendeley.com/documents/?uuid=10e7f94e-d5f0-3107-bd41-403b9c137b98"]}],"mendeley":{"formattedCitation":"[117]","plainTextFormattedCitation":"[117]","previouslyFormattedCitation":"[117]"},"properties":{"noteIndex":0},"schema":"https://github.com/citation-style-language/schema/raw/master/csl-citation.json"}</w:instrText>
      </w:r>
      <w:r w:rsidR="00D0796A">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7]</w:t>
      </w:r>
      <w:r w:rsidR="00D0796A">
        <w:rPr>
          <w:rFonts w:ascii="Times New Roman" w:hAnsi="Times New Roman" w:cs="Times New Roman"/>
          <w:sz w:val="24"/>
          <w:szCs w:val="24"/>
          <w:lang w:val="en-IN"/>
        </w:rPr>
        <w:fldChar w:fldCharType="end"/>
      </w:r>
      <w:r w:rsidR="003400AA" w:rsidRPr="003400AA">
        <w:rPr>
          <w:rFonts w:ascii="Times New Roman" w:hAnsi="Times New Roman" w:cs="Times New Roman"/>
          <w:sz w:val="24"/>
          <w:szCs w:val="24"/>
          <w:lang w:val="en-IN"/>
        </w:rPr>
        <w:t>.</w:t>
      </w:r>
      <w:r w:rsidR="004D7D67" w:rsidRPr="004D7D67">
        <w:t xml:space="preserve"> </w:t>
      </w:r>
      <w:r w:rsidR="004D7D67" w:rsidRPr="004D7D67">
        <w:rPr>
          <w:rFonts w:ascii="Times New Roman" w:hAnsi="Times New Roman" w:cs="Times New Roman"/>
          <w:sz w:val="24"/>
          <w:szCs w:val="24"/>
          <w:lang w:val="en-IN"/>
        </w:rPr>
        <w:t>It has also been proposed that several enzymes excreted by fungi are capable of reducing PE polymer chains</w:t>
      </w:r>
      <w:r w:rsidR="00D0796A">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author":[{"dropping-particle":"","family":"advances","given":"C Sánchez - Biotechnology","non-dropping-particle":"","parse-names":false,"suffix":""},{"dropping-particle":"","family":"2020","given":"undefined","non-dropping-particle":"","parse-names":false,"suffix":""}],"container-title":"Elsevier","id":"ITEM-1","issued":{"date-parts":[["0"]]},"title":"Fungal potential for the degradation of petroleum-based polymers: An overview of macro-and microplastics biodegradation","type":"article-journal"},"uris":["http://www.mendeley.com/documents/?uuid=cfb1c375-1cbd-3dab-b07c-6195eda0bb1e"]}],"mendeley":{"formattedCitation":"[118]","plainTextFormattedCitation":"[118]","previouslyFormattedCitation":"[118]"},"properties":{"noteIndex":0},"schema":"https://github.com/citation-style-language/schema/raw/master/csl-citation.json"}</w:instrText>
      </w:r>
      <w:r w:rsidR="00D0796A">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8]</w:t>
      </w:r>
      <w:r w:rsidR="00D0796A">
        <w:rPr>
          <w:rFonts w:ascii="Times New Roman" w:hAnsi="Times New Roman" w:cs="Times New Roman"/>
          <w:sz w:val="24"/>
          <w:szCs w:val="24"/>
          <w:lang w:val="en-IN"/>
        </w:rPr>
        <w:fldChar w:fldCharType="end"/>
      </w:r>
      <w:r w:rsidR="004D7D67" w:rsidRPr="004D7D67">
        <w:rPr>
          <w:rFonts w:ascii="Times New Roman" w:hAnsi="Times New Roman" w:cs="Times New Roman"/>
          <w:sz w:val="24"/>
          <w:szCs w:val="24"/>
          <w:lang w:val="en-IN"/>
        </w:rPr>
        <w:t>.</w:t>
      </w:r>
    </w:p>
    <w:p w:rsidR="004D7D67" w:rsidRDefault="004D7D67"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 The known </w:t>
      </w:r>
      <w:r w:rsidRPr="004D7D67">
        <w:rPr>
          <w:rFonts w:ascii="Times New Roman" w:hAnsi="Times New Roman" w:cs="Times New Roman"/>
          <w:sz w:val="24"/>
          <w:szCs w:val="24"/>
          <w:lang w:val="en-IN"/>
        </w:rPr>
        <w:t>existing biodegradation pathways, such as extracellular hydrolases involved in the degradation of cellulose and proteins, hydrolysable polymers like PET, PA, and polyurethane (PUR), are typically more susceptible to biodegradation</w:t>
      </w:r>
      <w:r w:rsidR="00D0796A">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CHEMOSPHERE.2019.02.015","ISSN":"0045-6535","PMID":"30743237","abstract":"Plastic pollution has been increasingly reported in both marine environment and inland waters, but their fate is not well understood. Several studies have showed that the surface of plastic debris can be colonized by microbes, leading to the sinking of floating plastic debris in marine environment. In this work, development of biofilm on polypropylene sheet (squares with a side length of 5 and 10 mm) and their buoyancy changes were studied in a freshwater lake in four seasons. Results showed that biofilm development have different growth rate and distinct algae composition in different seasons, which are mainly related to the difference in temperature, nutrient levels, and suspend solids in lake water. Biofilm development was much quicker on small plastics in all seasons. At the end of the experiment, all plastics lost buoyancy in summer while only a small portion lost buoyance in other seasons. Sinking of the floating plastics can be attributed to the development of biofilm and the trapped minerals. Our results demonstrated that biofilm development can cause the sinking of floating plastics in fresh lakes but the time required to lose buoyance can differ seasonally. Floating plastics will remain in water for a longer time in cold season but sink in a short time in warm season. Future research is required to determine the influence of plastic types and shapes, and quantitative relation between environmental variables and the sinking behavior of the fouled plastics should be established for a better prediction of their fate in the freshwater environment.","author":[{"dropping-particle":"","family":"Chen","given":"Xianchuan","non-dropping-particle":"","parse-names":false,"suffix":""},{"dropping-particle":"","family":"Xiong","given":"Xiong","non-dropping-particle":"","parse-names":false,"suffix":""},{"dropping-particle":"","family":"Jiang","given":"Xiaoming","non-dropping-particle":"","parse-names":false,"suffix":""},{"dropping-particle":"","family":"Shi","given":"Huahong","non-dropping-particle":"","parse-names":false,"suffix":""},{"dropping-particle":"","family":"Wu","given":"Chenxi","non-dropping-particle":"","parse-names":false,"suffix":""}],"container-title":"Chemosphere","id":"ITEM-1","issued":{"date-parts":[["2019","5","1"]]},"page":"856-864","publisher":"Pergamon","title":"Sinking of floating plastic debris caused by biofilm development in a freshwater lake","type":"article-journal","volume":"222"},"uris":["http://www.mendeley.com/documents/?uuid=48f3efab-4348-3c78-8974-6eca369ceac4"]}],"mendeley":{"formattedCitation":"[116]","plainTextFormattedCitation":"[116]","previouslyFormattedCitation":"[116]"},"properties":{"noteIndex":0},"schema":"https://github.com/citation-style-language/schema/raw/master/csl-citation.json"}</w:instrText>
      </w:r>
      <w:r w:rsidR="00D0796A">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6]</w:t>
      </w:r>
      <w:r w:rsidR="00D0796A">
        <w:rPr>
          <w:rFonts w:ascii="Times New Roman" w:hAnsi="Times New Roman" w:cs="Times New Roman"/>
          <w:sz w:val="24"/>
          <w:szCs w:val="24"/>
          <w:lang w:val="en-IN"/>
        </w:rPr>
        <w:fldChar w:fldCharType="end"/>
      </w:r>
      <w:r w:rsidRPr="004D7D67">
        <w:rPr>
          <w:rFonts w:ascii="Times New Roman" w:hAnsi="Times New Roman" w:cs="Times New Roman"/>
          <w:sz w:val="24"/>
          <w:szCs w:val="24"/>
          <w:lang w:val="en-IN"/>
        </w:rPr>
        <w:t>.</w:t>
      </w:r>
      <w:r w:rsidR="00695DBF" w:rsidRPr="00695DBF">
        <w:t xml:space="preserve"> </w:t>
      </w:r>
      <w:r w:rsidR="00695DBF" w:rsidRPr="00695DBF">
        <w:rPr>
          <w:rFonts w:ascii="Times New Roman" w:hAnsi="Times New Roman" w:cs="Times New Roman"/>
          <w:sz w:val="24"/>
          <w:szCs w:val="24"/>
          <w:lang w:val="en-IN"/>
        </w:rPr>
        <w:t>PET can also be hydrolyzed by enzymes such cutinase, lipase, serine esterase, and nitro-benzyl-esterase, whereas PA can be hydrolyzed by protease, cutinase, amidase, and hydrolase</w:t>
      </w:r>
      <w:r w:rsidR="00D0796A">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TIBTECH.2007.10.003","ISSN":"0167-7799","PMID":"18037176","abstract":"Enzyme technology has progressed from the biotransformation of small substrates to biotransformation of synthetic polymers. Important breakthroughs have been the isolation and design of novel enzymes with enhanced activity on synthetic polymer substrates. These were made possible by efficient screening procedures and genetic engineering approaches based on an in-depth understanding of the mechanisms of enzymes on synthetic polymers. Enhancement of the hydrophilicity of synthetic polymers is a key requirement for many applications, ranging from electronics to functional textile production. This review focuses on enzymes that hydrolyse polyalkyleneterephthalates, polyamides or polyacrylonitriles, specifically on the polymer surface thereby replacing harsh chemical processes currently used for hydrophilisation. © 2007 Elsevier Ltd. All rights reserved.","author":[{"dropping-particle":"","family":"Guebitz","given":"Georg M.","non-dropping-particle":"","parse-names":false,"suffix":""},{"dropping-particle":"","family":"Cavaco-Paulo","given":"Artur","non-dropping-particle":"","parse-names":false,"suffix":""}],"container-title":"Trends in Biotechnology","id":"ITEM-1","issue":"1","issued":{"date-parts":[["2008","1","1"]]},"page":"32-38","publisher":"Elsevier Current Trends","title":"Enzymes go big: surface hydrolysis and functionalisation of synthetic polymers","type":"article-journal","volume":"26"},"uris":["http://www.mendeley.com/documents/?uuid=58739f91-b85b-3d0b-a527-f9c9ffb672d9"]}],"mendeley":{"formattedCitation":"[119]","plainTextFormattedCitation":"[119]","previouslyFormattedCitation":"[119]"},"properties":{"noteIndex":0},"schema":"https://github.com/citation-style-language/schema/raw/master/csl-citation.json"}</w:instrText>
      </w:r>
      <w:r w:rsidR="00D0796A">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9]</w:t>
      </w:r>
      <w:r w:rsidR="00D0796A">
        <w:rPr>
          <w:rFonts w:ascii="Times New Roman" w:hAnsi="Times New Roman" w:cs="Times New Roman"/>
          <w:sz w:val="24"/>
          <w:szCs w:val="24"/>
          <w:lang w:val="en-IN"/>
        </w:rPr>
        <w:fldChar w:fldCharType="end"/>
      </w:r>
      <w:r w:rsidR="00695DBF" w:rsidRPr="00695DBF">
        <w:rPr>
          <w:rFonts w:ascii="Times New Roman" w:hAnsi="Times New Roman" w:cs="Times New Roman"/>
          <w:sz w:val="24"/>
          <w:szCs w:val="24"/>
          <w:lang w:val="en-IN"/>
        </w:rPr>
        <w:t>.</w:t>
      </w:r>
      <w:r w:rsidR="00695DBF" w:rsidRPr="00695DBF">
        <w:t xml:space="preserve"> </w:t>
      </w:r>
      <w:r w:rsidR="00695DBF" w:rsidRPr="00695DBF">
        <w:rPr>
          <w:rFonts w:ascii="Times New Roman" w:hAnsi="Times New Roman" w:cs="Times New Roman"/>
          <w:sz w:val="24"/>
          <w:szCs w:val="24"/>
          <w:lang w:val="en-IN"/>
        </w:rPr>
        <w:t>Enzymatic oxidation, in addition to hydrolysis, may assist to the oxidative degradation of hydrolysable polymers</w:t>
      </w:r>
      <w:r w:rsidR="00CE012F">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BIOTECHADV.2019.107457","ISSN":"0734-9750","PMID":"31689471","abstract":"Polyurethanes (PU) are a family of versatile synthetic polymers intended for diverse applications. Biological degradation of PU is a blooming research domain as it contributes to the design of eco-friendly materials sensitive to biodegradation phenomena and the development of green recycling processes. In this field, an increasing number of studies deal with the discovery and characterization of enzymes and microorganisms able to degrade PU chains. The synthesis of short lifespan PU material sensitive to biological degradation is also of growing interest. Measurement of PU degradation can be performed by a wide range of analytical tools depending on the architecture of the materials and the biological entities. Recent developments of these analytical techniques allowed for a better understanding of the mechanisms involved in PU biodegradation. Here, we reviewed the evaluation of biological PU degradation, including the required analytics. Advantages, drawbacks, specific uses, and results of these analytics are largely discussed to provide a critical overview and support future studies.","author":[{"dropping-particle":"","family":"Magnin","given":"Audrey","non-dropping-particle":"","parse-names":false,"suffix":""},{"dropping-particle":"","family":"Pollet","given":"Eric","non-dropping-particle":"","parse-names":false,"suffix":""},{"dropping-particle":"","family":"Phalip","given":"Vincent","non-dropping-particle":"","parse-names":false,"suffix":""},{"dropping-particle":"","family":"Avérous","given":"Luc","non-dropping-particle":"","parse-names":false,"suffix":""}],"container-title":"Biotechnology Advances","id":"ITEM-1","issued":{"date-parts":[["2020","3","1"]]},"page":"107457","publisher":"Elsevier","title":"Evaluation of biological degradation of polyurethanes","type":"article-journal","volume":"39"},"uris":["http://www.mendeley.com/documents/?uuid=3ec1b521-7590-318c-9e95-726a5aac4ce3"]}],"mendeley":{"formattedCitation":"[120]","plainTextFormattedCitation":"[120]","previouslyFormattedCitation":"[120]"},"properties":{"noteIndex":0},"schema":"https://github.com/citation-style-language/schema/raw/master/csl-citation.json"}</w:instrText>
      </w:r>
      <w:r w:rsidR="00CE012F">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20]</w:t>
      </w:r>
      <w:r w:rsidR="00CE012F">
        <w:rPr>
          <w:rFonts w:ascii="Times New Roman" w:hAnsi="Times New Roman" w:cs="Times New Roman"/>
          <w:sz w:val="24"/>
          <w:szCs w:val="24"/>
          <w:lang w:val="en-IN"/>
        </w:rPr>
        <w:fldChar w:fldCharType="end"/>
      </w:r>
      <w:r w:rsidR="00695DBF" w:rsidRPr="00695DBF">
        <w:rPr>
          <w:rFonts w:ascii="Times New Roman" w:hAnsi="Times New Roman" w:cs="Times New Roman"/>
          <w:sz w:val="24"/>
          <w:szCs w:val="24"/>
          <w:lang w:val="en-IN"/>
        </w:rPr>
        <w:t>.</w:t>
      </w:r>
      <w:r w:rsidR="00FE65AD" w:rsidRPr="00FE65AD">
        <w:t xml:space="preserve"> </w:t>
      </w:r>
      <w:r w:rsidR="00FE65AD" w:rsidRPr="00FE65AD">
        <w:rPr>
          <w:rFonts w:ascii="Times New Roman" w:hAnsi="Times New Roman" w:cs="Times New Roman"/>
          <w:sz w:val="24"/>
          <w:szCs w:val="24"/>
          <w:lang w:val="en-IN"/>
        </w:rPr>
        <w:t>Different extracellular enzymes break down plastics by hydrolytic and oxidative processes, forming short-chain polymers and tiny molecular fragments (such as monomers</w:t>
      </w:r>
      <w:r w:rsidR="00FE65AD">
        <w:rPr>
          <w:rFonts w:ascii="Times New Roman" w:hAnsi="Times New Roman" w:cs="Times New Roman"/>
          <w:sz w:val="24"/>
          <w:szCs w:val="24"/>
          <w:lang w:val="en-IN"/>
        </w:rPr>
        <w:t xml:space="preserve">, </w:t>
      </w:r>
      <w:r w:rsidR="00FE65AD" w:rsidRPr="00FE65AD">
        <w:rPr>
          <w:rFonts w:ascii="Times New Roman" w:hAnsi="Times New Roman" w:cs="Times New Roman"/>
          <w:sz w:val="24"/>
          <w:szCs w:val="24"/>
          <w:lang w:val="en-IN"/>
        </w:rPr>
        <w:t>dimers, and</w:t>
      </w:r>
      <w:r w:rsidR="00FE65AD">
        <w:rPr>
          <w:rFonts w:ascii="Times New Roman" w:hAnsi="Times New Roman" w:cs="Times New Roman"/>
          <w:sz w:val="24"/>
          <w:szCs w:val="24"/>
          <w:lang w:val="en-IN"/>
        </w:rPr>
        <w:t xml:space="preserve"> </w:t>
      </w:r>
      <w:r w:rsidR="00FE65AD" w:rsidRPr="00FE65AD">
        <w:rPr>
          <w:rFonts w:ascii="Times New Roman" w:hAnsi="Times New Roman" w:cs="Times New Roman"/>
          <w:sz w:val="24"/>
          <w:szCs w:val="24"/>
          <w:lang w:val="en-IN"/>
        </w:rPr>
        <w:t>oligomers,).</w:t>
      </w:r>
      <w:r w:rsidR="00FE65AD" w:rsidRPr="00FE65AD">
        <w:t xml:space="preserve"> </w:t>
      </w:r>
      <w:r w:rsidR="00FE65AD" w:rsidRPr="00FE65AD">
        <w:rPr>
          <w:rFonts w:ascii="Times New Roman" w:hAnsi="Times New Roman" w:cs="Times New Roman"/>
          <w:sz w:val="24"/>
          <w:szCs w:val="24"/>
          <w:lang w:val="en-IN"/>
        </w:rPr>
        <w:t>The breakdown products can be consumed by microorganisms when their molecular weight is low enough</w:t>
      </w:r>
      <w:r w:rsidR="00CE012F">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CHEMOSPHERE.2019.02.015","ISSN":"0045-6535","PMID":"30743237","abstract":"Plastic pollution has been increasingly reported in both marine environment and inland waters, but their fate is not well understood. Several studies have showed that the surface of plastic debris can be colonized by microbes, leading to the sinking of floating plastic debris in marine environment. In this work, development of biofilm on polypropylene sheet (squares with a side length of 5 and 10 mm) and their buoyancy changes were studied in a freshwater lake in four seasons. Results showed that biofilm development have different growth rate and distinct algae composition in different seasons, which are mainly related to the difference in temperature, nutrient levels, and suspend solids in lake water. Biofilm development was much quicker on small plastics in all seasons. At the end of the experiment, all plastics lost buoyancy in summer while only a small portion lost buoyance in other seasons. Sinking of the floating plastics can be attributed to the development of biofilm and the trapped minerals. Our results demonstrated that biofilm development can cause the sinking of floating plastics in fresh lakes but the time required to lose buoyance can differ seasonally. Floating plastics will remain in water for a longer time in cold season but sink in a short time in warm season. Future research is required to determine the influence of plastic types and shapes, and quantitative relation between environmental variables and the sinking behavior of the fouled plastics should be established for a better prediction of their fate in the freshwater environment.","author":[{"dropping-particle":"","family":"Chen","given":"Xianchuan","non-dropping-particle":"","parse-names":false,"suffix":""},{"dropping-particle":"","family":"Xiong","given":"Xiong","non-dropping-particle":"","parse-names":false,"suffix":""},{"dropping-particle":"","family":"Jiang","given":"Xiaoming","non-dropping-particle":"","parse-names":false,"suffix":""},{"dropping-particle":"","family":"Shi","given":"Huahong","non-dropping-particle":"","parse-names":false,"suffix":""},{"dropping-particle":"","family":"Wu","given":"Chenxi","non-dropping-particle":"","parse-names":false,"suffix":""}],"container-title":"Chemosphere","id":"ITEM-1","issued":{"date-parts":[["2019","5","1"]]},"page":"856-864","publisher":"Pergamon","title":"Sinking of floating plastic debris caused by biofilm development in a freshwater lake","type":"article-journal","volume":"222"},"uris":["http://www.mendeley.com/documents/?uuid=48f3efab-4348-3c78-8974-6eca369ceac4"]}],"mendeley":{"formattedCitation":"[116]","plainTextFormattedCitation":"[116]","previouslyFormattedCitation":"[116]"},"properties":{"noteIndex":0},"schema":"https://github.com/citation-style-language/schema/raw/master/csl-citation.json"}</w:instrText>
      </w:r>
      <w:r w:rsidR="00CE012F">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6]</w:t>
      </w:r>
      <w:r w:rsidR="00CE012F">
        <w:rPr>
          <w:rFonts w:ascii="Times New Roman" w:hAnsi="Times New Roman" w:cs="Times New Roman"/>
          <w:sz w:val="24"/>
          <w:szCs w:val="24"/>
          <w:lang w:val="en-IN"/>
        </w:rPr>
        <w:fldChar w:fldCharType="end"/>
      </w:r>
      <w:r w:rsidR="00FE65AD" w:rsidRPr="00FE65AD">
        <w:rPr>
          <w:rFonts w:ascii="Times New Roman" w:hAnsi="Times New Roman" w:cs="Times New Roman"/>
          <w:sz w:val="24"/>
          <w:szCs w:val="24"/>
          <w:lang w:val="en-IN"/>
        </w:rPr>
        <w:t>.</w:t>
      </w:r>
      <w:r w:rsidR="00FE65AD" w:rsidRPr="00FE65AD">
        <w:t xml:space="preserve"> </w:t>
      </w:r>
      <w:r w:rsidR="00FE65AD" w:rsidRPr="00FE65AD">
        <w:rPr>
          <w:rFonts w:ascii="Times New Roman" w:hAnsi="Times New Roman" w:cs="Times New Roman"/>
          <w:sz w:val="24"/>
          <w:szCs w:val="24"/>
          <w:lang w:val="en-IN"/>
        </w:rPr>
        <w:t>The bacteria have the ability to assimilate small molecular breakdown products and subject them to intracellular metabolism</w:t>
      </w:r>
      <w:r w:rsidR="00024800">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111/JAM.13472","ISSN":"1365-2672","PMID":"28419654","abstract":"Synthetic plastics, which are widely present in materials of everyday use, are ubiquitous and slowly-degrading polymers in environmental wastes. Of special interest are the capabilities of microorganisms to accelerate their degradation. Members of the metabolically diverse genus Pseudomonas are of particular interest due to their capabilities to degrade and metabolize synthetic plastics. Pseudomonas species isolated from environmental matrices have been identified to degrade polyethylene, polypropylene, polyvinyl chloride, polystyrene, polyurethane, polyethylene terephthalate, polyethylene succinate, polyethylene glycol and polyvinyl alcohol at varying degrees of efficiency. Here, we present a review of the current knowledge on the factors that control the ability of Pseudomonas sp. to process these different plastic polymers and their by-products. These factors include cell surface attachment within biofilms, catalytic enzymes involved in oxidation or hydrolysis of the plastic polymer, metabolic pathways responsible for uptake and assimilation of plastic fragments and chemical factors that are advantageous or inhibitory to the biodegradation process. We also highlight future research directions required in order to harness fully the capabilities of Pseudomonas sp. in bioremediation strategies towards eliminating plastic wastes.","author":[{"dropping-particle":"","family":"Wilkes","given":"Ra","non-dropping-particle":"","parse-names":false,"suffix":""},{"dropping-particle":"","family":"Aristilde","given":"L","non-dropping-particle":"","parse-names":false,"suffix":""},{"dropping-particle":"","family":"Ludmilla Aristilde","given":"Correspondence","non-dropping-particle":"","parse-names":false,"suffix":""},{"dropping-particle":"","family":"Hall","given":"Riley-Robb","non-dropping-particle":"","parse-names":false,"suffix":""}],"container-title":"Journal of Applied Microbiology","id":"ITEM-1","issue":"3","issued":{"date-parts":[["2017","9","1"]]},"page":"582-593","publisher":"John Wiley &amp; Sons, Ltd","title":"Degradation and metabolism of synthetic plastics and associated products by Pseudomonas sp.: capabilities and challenges","type":"article-journal","volume":"123"},"uris":["http://www.mendeley.com/documents/?uuid=89f00e39-3592-3929-ba44-447e2c07af8f"]}],"mendeley":{"formattedCitation":"[121]","plainTextFormattedCitation":"[121]","previouslyFormattedCitation":"[121]"},"properties":{"noteIndex":0},"schema":"https://github.com/citation-style-language/schema/raw/master/csl-citation.json"}</w:instrText>
      </w:r>
      <w:r w:rsidR="00024800">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21]</w:t>
      </w:r>
      <w:r w:rsidR="00024800">
        <w:rPr>
          <w:rFonts w:ascii="Times New Roman" w:hAnsi="Times New Roman" w:cs="Times New Roman"/>
          <w:sz w:val="24"/>
          <w:szCs w:val="24"/>
          <w:lang w:val="en-IN"/>
        </w:rPr>
        <w:fldChar w:fldCharType="end"/>
      </w:r>
      <w:r w:rsidR="00FE65AD" w:rsidRPr="00FE65AD">
        <w:rPr>
          <w:rFonts w:ascii="Times New Roman" w:hAnsi="Times New Roman" w:cs="Times New Roman"/>
          <w:sz w:val="24"/>
          <w:szCs w:val="24"/>
          <w:lang w:val="en-IN"/>
        </w:rPr>
        <w:t>.</w:t>
      </w:r>
    </w:p>
    <w:p w:rsidR="00CF7A53" w:rsidRDefault="00CF7A53" w:rsidP="00033960">
      <w:pPr>
        <w:tabs>
          <w:tab w:val="left" w:pos="5414"/>
        </w:tabs>
        <w:jc w:val="both"/>
        <w:rPr>
          <w:rFonts w:ascii="Times New Roman" w:hAnsi="Times New Roman" w:cs="Times New Roman"/>
          <w:sz w:val="24"/>
          <w:szCs w:val="24"/>
          <w:lang w:val="en-IN"/>
        </w:rPr>
      </w:pPr>
    </w:p>
    <w:p w:rsidR="00C603EB" w:rsidRDefault="00C603EB" w:rsidP="00033960">
      <w:pPr>
        <w:tabs>
          <w:tab w:val="left" w:pos="5414"/>
        </w:tabs>
        <w:jc w:val="both"/>
        <w:rPr>
          <w:rFonts w:ascii="Times New Roman" w:hAnsi="Times New Roman" w:cs="Times New Roman"/>
          <w:sz w:val="24"/>
          <w:szCs w:val="24"/>
          <w:lang w:val="en-IN"/>
        </w:rPr>
      </w:pPr>
    </w:p>
    <w:p w:rsidR="00CD29F5" w:rsidRPr="008023BE" w:rsidRDefault="00A9784C" w:rsidP="008023BE">
      <w:pPr>
        <w:pStyle w:val="ListParagraph"/>
        <w:numPr>
          <w:ilvl w:val="0"/>
          <w:numId w:val="7"/>
        </w:numPr>
        <w:tabs>
          <w:tab w:val="left" w:pos="5414"/>
        </w:tabs>
        <w:jc w:val="both"/>
        <w:rPr>
          <w:rFonts w:ascii="Times New Roman" w:hAnsi="Times New Roman" w:cs="Times New Roman"/>
          <w:sz w:val="24"/>
          <w:szCs w:val="24"/>
          <w:lang w:val="en-IN"/>
        </w:rPr>
      </w:pPr>
      <w:r w:rsidRPr="008023BE">
        <w:rPr>
          <w:rFonts w:ascii="Times New Roman" w:hAnsi="Times New Roman" w:cs="Times New Roman"/>
          <w:sz w:val="24"/>
          <w:szCs w:val="24"/>
          <w:lang w:val="en-IN"/>
        </w:rPr>
        <w:lastRenderedPageBreak/>
        <w:t>Size and shape</w:t>
      </w:r>
    </w:p>
    <w:p w:rsidR="000F3EFA" w:rsidRDefault="000F3EFA" w:rsidP="00033960">
      <w:pPr>
        <w:tabs>
          <w:tab w:val="left" w:pos="5414"/>
        </w:tabs>
        <w:jc w:val="both"/>
        <w:rPr>
          <w:rFonts w:ascii="Times New Roman" w:hAnsi="Times New Roman" w:cs="Times New Roman"/>
          <w:sz w:val="24"/>
          <w:szCs w:val="24"/>
          <w:lang w:val="en-IN"/>
        </w:rPr>
      </w:pPr>
      <w:r w:rsidRPr="000F3EFA">
        <w:rPr>
          <w:rFonts w:ascii="Times New Roman" w:hAnsi="Times New Roman" w:cs="Times New Roman"/>
          <w:sz w:val="24"/>
          <w:szCs w:val="24"/>
          <w:lang w:val="en-IN"/>
        </w:rPr>
        <w:t>The polymer's characteristics, such as its size and form, are crucial to the process of deterioration.</w:t>
      </w:r>
      <w:r w:rsidRPr="000F3EFA">
        <w:t xml:space="preserve"> </w:t>
      </w:r>
      <w:r w:rsidRPr="000F3EFA">
        <w:rPr>
          <w:rFonts w:ascii="Times New Roman" w:hAnsi="Times New Roman" w:cs="Times New Roman"/>
          <w:sz w:val="24"/>
          <w:szCs w:val="24"/>
          <w:lang w:val="en-IN"/>
        </w:rPr>
        <w:t>Polymers with a large surface area degrade more quickly than those with a small surface area</w:t>
      </w:r>
      <w:r w:rsidR="00915564">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2/PI.2420","ISSN":"1097-0126","abstract":"In recent years, biobased polymers have gained attention from industries, consumers and governments as a way to reduce municipal solid waste. Much attention has been given to their production and implementation. However, these materials only reach their potential environmental benefits when they are recovered through recycling or composting and/or their energy is recovered by incineration. These end-of-life scenarios allow closing the carbon cycle loop. A lot of confusion and misunderstanding about these new materials and their end-of-life scenarios, particularly composting, have been generated. This paper addresses definitions and environmental performance of these materials and their compostability. Current methods for measuring biobased content and biodegradability of polymers and factors affecting it, such as exposure conditions and polymer characteristics, are discussed, and the use of life cycle assessment as a tool to evaluate the environmental performance of biopolymers is presented. Although there are some obstacles for the growth and implementation of biobased polymers, such as consumer adoption and available composting facilities accepting these materials, new opportunities are growing due to government regulation and business initiatives in the past five years. However, consumers' understanding of when the use of these materials provides environmental benefits and when not is still missing. Therefore, to adopt and to implement these new biopolymers cooperative work among industry, consumers and government is needed. © 2008 Society of Chemical Industry.","author":[{"dropping-particle":"","family":"Kijchavengkul","given":"Thitisilp","non-dropping-particle":"","parse-names":false,"suffix":""},{"dropping-particle":"","family":"Auras","given":"Rafael","non-dropping-particle":"","parse-names":false,"suffix":""}],"container-title":"Polymer International","id":"ITEM-1","issue":"6","issued":{"date-parts":[["2008","6","1"]]},"page":"793-804","publisher":"John Wiley &amp; Sons, Ltd","title":"Compostability of polymers","type":"article-journal","volume":"57"},"uris":["http://www.mendeley.com/documents/?uuid=91192970-ad59-3d4e-8b53-9d198cb70071"]}],"mendeley":{"formattedCitation":"[122]","plainTextFormattedCitation":"[122]","previouslyFormattedCitation":"[122]"},"properties":{"noteIndex":0},"schema":"https://github.com/citation-style-language/schema/raw/master/csl-citation.json"}</w:instrText>
      </w:r>
      <w:r w:rsidR="00915564">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22]</w:t>
      </w:r>
      <w:r w:rsidR="00915564">
        <w:rPr>
          <w:rFonts w:ascii="Times New Roman" w:hAnsi="Times New Roman" w:cs="Times New Roman"/>
          <w:sz w:val="24"/>
          <w:szCs w:val="24"/>
          <w:lang w:val="en-IN"/>
        </w:rPr>
        <w:fldChar w:fldCharType="end"/>
      </w:r>
      <w:r w:rsidRPr="000F3EFA">
        <w:rPr>
          <w:rFonts w:ascii="Times New Roman" w:hAnsi="Times New Roman" w:cs="Times New Roman"/>
          <w:sz w:val="24"/>
          <w:szCs w:val="24"/>
          <w:lang w:val="en-IN"/>
        </w:rPr>
        <w:t>.</w:t>
      </w:r>
    </w:p>
    <w:p w:rsidR="008F14DA" w:rsidRPr="008F14DA" w:rsidRDefault="008F14DA" w:rsidP="00033960">
      <w:pPr>
        <w:tabs>
          <w:tab w:val="left" w:pos="5414"/>
        </w:tabs>
        <w:jc w:val="both"/>
        <w:rPr>
          <w:rFonts w:ascii="Times New Roman" w:hAnsi="Times New Roman" w:cs="Times New Roman"/>
          <w:sz w:val="24"/>
          <w:szCs w:val="24"/>
          <w:lang w:val="en-IN"/>
        </w:rPr>
      </w:pPr>
      <w:r w:rsidRPr="00FE1D1A">
        <w:t xml:space="preserve"> </w:t>
      </w:r>
      <w:r w:rsidRPr="008F14DA">
        <w:rPr>
          <w:rFonts w:ascii="Times New Roman" w:hAnsi="Times New Roman" w:cs="Times New Roman"/>
          <w:sz w:val="24"/>
          <w:szCs w:val="24"/>
          <w:lang w:val="en-IN"/>
        </w:rPr>
        <w:t>All PE materials have the same microstructure, which is made up of linear carbon chains attached together by hydrogen bonds.</w:t>
      </w:r>
      <w:r w:rsidRPr="00E65B6F">
        <w:t xml:space="preserve"> </w:t>
      </w:r>
      <w:r w:rsidRPr="008F14DA">
        <w:rPr>
          <w:rFonts w:ascii="Times New Roman" w:hAnsi="Times New Roman" w:cs="Times New Roman"/>
          <w:sz w:val="24"/>
          <w:szCs w:val="24"/>
          <w:lang w:val="en-IN"/>
        </w:rPr>
        <w:t>Polyethylene polymers can have different densities and 3-dimensional (3-D) structures depending on the manufacturing process and the physical arrangement of the linear chains:</w:t>
      </w:r>
      <w:r w:rsidRPr="00E65B6F">
        <w:t xml:space="preserve"> </w:t>
      </w:r>
      <w:r w:rsidRPr="008F14DA">
        <w:rPr>
          <w:rFonts w:ascii="Times New Roman" w:hAnsi="Times New Roman" w:cs="Times New Roman"/>
          <w:sz w:val="24"/>
          <w:szCs w:val="24"/>
          <w:lang w:val="en-IN"/>
        </w:rPr>
        <w:t>LMWPE (low molecular weight polyethylene); LLDPE (linear low-density polyethylene); LDPE (low-density polyethylene); HDPE (high-density polyethylene).</w:t>
      </w:r>
      <w:r w:rsidRPr="00F83E92">
        <w:t xml:space="preserve"> </w:t>
      </w:r>
      <w:r w:rsidRPr="008F14DA">
        <w:rPr>
          <w:rFonts w:ascii="Times New Roman" w:hAnsi="Times New Roman" w:cs="Times New Roman"/>
          <w:sz w:val="24"/>
          <w:szCs w:val="24"/>
          <w:lang w:val="en-IN"/>
        </w:rPr>
        <w:t>Furthermore, PE has a semi-crystalline structure. LDPE crystallinity ranges between 45 and 65 % depending on the process method.</w:t>
      </w:r>
      <w:r w:rsidRPr="00F83E92">
        <w:t xml:space="preserve"> </w:t>
      </w:r>
      <w:r w:rsidRPr="008F14DA">
        <w:rPr>
          <w:rFonts w:ascii="Times New Roman" w:hAnsi="Times New Roman" w:cs="Times New Roman"/>
          <w:sz w:val="24"/>
          <w:szCs w:val="24"/>
          <w:lang w:val="en-IN"/>
        </w:rPr>
        <w:t>Amorphous LDPE sections typically have short branches, approximately10-30 CH3 groups per 1000 C-atoms.</w:t>
      </w:r>
      <w:r w:rsidRPr="00F83E92">
        <w:t xml:space="preserve"> </w:t>
      </w:r>
      <w:r w:rsidRPr="008F14DA">
        <w:rPr>
          <w:rFonts w:ascii="Times New Roman" w:hAnsi="Times New Roman" w:cs="Times New Roman"/>
          <w:sz w:val="24"/>
          <w:szCs w:val="24"/>
          <w:lang w:val="en-IN"/>
        </w:rPr>
        <w:t>The LDPE chains near the surface are made more accessible by the branching system's prevention of the PE molecules from stacking closely together, and the tertiary carbon atoms at the branch sites are left more exposed to attack.</w:t>
      </w:r>
      <w:r w:rsidRPr="00F83E92">
        <w:t xml:space="preserve"> </w:t>
      </w:r>
      <w:r w:rsidRPr="008F14DA">
        <w:rPr>
          <w:rFonts w:ascii="Times New Roman" w:hAnsi="Times New Roman" w:cs="Times New Roman"/>
          <w:sz w:val="24"/>
          <w:szCs w:val="24"/>
          <w:lang w:val="en-IN"/>
        </w:rPr>
        <w:t>Additionally, amorphous regions are more likely to contain impurities</w:t>
      </w:r>
      <w:r w:rsidRPr="008F14DA">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author":[{"dropping-particle":"","family":"Sen","given":"SK","non-dropping-particle":"","parse-names":false,"suffix":""},{"dropping-particle":"","family":"Engineering","given":"S Raut - Journal of Environmental Chemical","non-dropping-particle":"","parse-names":false,"suffix":""},{"dropping-particle":"","family":"2015","given":"undefined","non-dropping-particle":"","parse-names":false,"suffix":""}],"container-title":"Elsevier","id":"ITEM-1","issued":{"date-parts":[["0"]]},"title":"Microbial degradation of low density polyethylene (LDPE): A review","type":"article-journal"},"uris":["http://www.mendeley.com/documents/?uuid=3ff0cccb-7f2f-3c7a-892e-f24538980fae"]}],"mendeley":{"formattedCitation":"[105]","plainTextFormattedCitation":"[105]","previouslyFormattedCitation":"[105]"},"properties":{"noteIndex":0},"schema":"https://github.com/citation-style-language/schema/raw/master/csl-citation.json"}</w:instrText>
      </w:r>
      <w:r w:rsidRPr="008F14DA">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05]</w:t>
      </w:r>
      <w:r w:rsidRPr="008F14DA">
        <w:rPr>
          <w:rFonts w:ascii="Times New Roman" w:hAnsi="Times New Roman" w:cs="Times New Roman"/>
          <w:sz w:val="24"/>
          <w:szCs w:val="24"/>
          <w:lang w:val="en-IN"/>
        </w:rPr>
        <w:fldChar w:fldCharType="end"/>
      </w:r>
      <w:r w:rsidRPr="008F14DA">
        <w:rPr>
          <w:rFonts w:ascii="Times New Roman" w:hAnsi="Times New Roman" w:cs="Times New Roman"/>
          <w:sz w:val="24"/>
          <w:szCs w:val="24"/>
          <w:lang w:val="en-IN"/>
        </w:rPr>
        <w:t>.</w:t>
      </w:r>
    </w:p>
    <w:p w:rsidR="008F14DA" w:rsidRDefault="008F14DA" w:rsidP="00033960">
      <w:pPr>
        <w:tabs>
          <w:tab w:val="left" w:pos="5414"/>
        </w:tabs>
        <w:jc w:val="both"/>
        <w:rPr>
          <w:rFonts w:ascii="Times New Roman" w:hAnsi="Times New Roman" w:cs="Times New Roman"/>
          <w:sz w:val="24"/>
          <w:szCs w:val="24"/>
          <w:lang w:val="en-IN"/>
        </w:rPr>
      </w:pPr>
      <w:r w:rsidRPr="00F33FE6">
        <w:rPr>
          <w:rFonts w:ascii="Times New Roman" w:hAnsi="Times New Roman" w:cs="Times New Roman"/>
          <w:sz w:val="24"/>
          <w:szCs w:val="24"/>
          <w:lang w:val="en-IN"/>
        </w:rPr>
        <w:t>High density polyethylene (HDPE) is another widely used petro-plastic waste that is non- biodegrade</w:t>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MARPOLBUL.2015.05.050","ISSN":"18793363","PMID":"26006776","abstract":"High density polyethylene (HDPE) is the most commonly found non-degradable solid waste among the polyethylene. In this present study, HDPE degrading various fungal strains were isolated from the polyethylene waste dumped marine coastal area and screened under in vitro condition. Based on weight loss and FT-IR Spectrophotometric analysis, two fungal strains designated as VRKPT1 and VRKPT2 were found to be efficient in HDPE degradation. Through the sequence analysis of ITS region homology, the isolated fungi were identified as Aspergillus tubingensis VRKPT1 and Aspergillus flavus VRKPT2. The biofilm formation observed under epifluorescent microscope had shown the viability of fungal strains even after one month of incubation. The biodegradation of HDPE film nature was further investigated through SEM analysis. HDPE poses severe environmental threats and hence the ability of fungal isolates was proved to utilize virgin polyethylene as the carbon source without any pre-treatment and pro-oxidant additives.","author":[{"dropping-particle":"","family":"Sangeetha Devi","given":"Rajendran","non-dropping-particle":"","parse-names":false,"suffix":""},{"dropping-particle":"","family":"Rajesh Kannan","given":"Velu","non-dropping-particle":"","parse-names":false,"suffix":""},{"dropping-particle":"","family":"Nivas","given":"Duraisamy","non-dropping-particle":"","parse-names":false,"suffix":""},{"dropping-particle":"","family":"Kannan","given":"Kanthaiah","non-dropping-particle":"","parse-names":false,"suffix":""},{"dropping-particle":"","family":"Chandru","given":"Sekar","non-dropping-particle":"","parse-names":false,"suffix":""},{"dropping-particle":"","family":"Robert Antony","given":"Arokiaswamy","non-dropping-particle":"","parse-names":false,"suffix":""}],"container-title":"Marine Pollution Bulletin","id":"ITEM-1","issue":"1-2","issued":{"date-parts":[["2015","7","15"]]},"page":"32-40","publisher":"Elsevier Ltd","title":"Biodegradation of HDPE by Aspergillus spp. from marine ecosystem of Gulf of Mannar, India","type":"article-journal","volume":"96"},"uris":["http://www.mendeley.com/documents/?uuid=54990ff0-4c54-34df-a8be-c24c4e7809e4"]}],"mendeley":{"formattedCitation":"[123]","plainTextFormattedCitation":"[123]","previouslyFormattedCitation":"[123]"},"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23]</w:t>
      </w:r>
      <w:r>
        <w:rPr>
          <w:rFonts w:ascii="Times New Roman" w:hAnsi="Times New Roman" w:cs="Times New Roman"/>
          <w:sz w:val="24"/>
          <w:szCs w:val="24"/>
          <w:lang w:val="en-IN"/>
        </w:rPr>
        <w:fldChar w:fldCharType="end"/>
      </w:r>
      <w:r w:rsidRPr="00F33FE6">
        <w:rPr>
          <w:rFonts w:ascii="Times New Roman" w:hAnsi="Times New Roman" w:cs="Times New Roman"/>
          <w:sz w:val="24"/>
          <w:szCs w:val="24"/>
          <w:lang w:val="en-IN"/>
        </w:rPr>
        <w:t>.</w:t>
      </w:r>
      <w:r w:rsidRPr="008E2A8F">
        <w:t xml:space="preserve"> </w:t>
      </w:r>
      <w:r w:rsidRPr="008E2A8F">
        <w:rPr>
          <w:rFonts w:ascii="Times New Roman" w:hAnsi="Times New Roman" w:cs="Times New Roman"/>
          <w:sz w:val="24"/>
          <w:szCs w:val="24"/>
          <w:lang w:val="en-IN"/>
        </w:rPr>
        <w:t>Due to the closer packing of LDPE's polymer chains compared to HDPE's and the smaller proportion of vinylidene defects, that have been proved to be directly connected with polymer oxidation, LDPE degrades more quickly than HDPE.</w:t>
      </w:r>
      <w:r w:rsidRPr="00C277DE">
        <w:t xml:space="preserve"> </w:t>
      </w:r>
      <w:r w:rsidRPr="00C277DE">
        <w:rPr>
          <w:rFonts w:ascii="Times New Roman" w:hAnsi="Times New Roman" w:cs="Times New Roman"/>
          <w:sz w:val="24"/>
          <w:szCs w:val="24"/>
          <w:lang w:val="en-IN"/>
        </w:rPr>
        <w:t>Additionally, HPDE has a larger molar mass and fewer tertiary carbons than other polymers, which may make it harder for microbes and/or their oxidising enzymes to enter the polymer chains</w:t>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IBIOD.2007.07.011","ISSN":"09648305","abstract":"Unpretreated and thermally pretreated low- and high-density polyethylenes (LDPE and HDPE) and unpretreated starch-blended LDPE were subjected to in vitro biodegradation. In this study two marine micro-organisms were selected, specifically Bacillus sphericus GC subgroup IV and Bacillus cereus subgroup A, for a duration of 1 year, at pH 7.5 and temperature 30 °C with the polymer as the sole carbon source. FTIR spectrum showed that initially carbonyl index increased, probably due to oxidation by dissolved oxygen (abiotic factor). Prolonged exposure to organisms led to decrease in carbonyl index due to biodegradation (biotic) through Norrish-type mechanism or through the formation of ester. The weight loss of the thermally treated LDPE and HDPE samples were about 19% and 9% respectively, and unpretreated samples were 10% and 3.5% respectively with B. sphericus in 1 year. Weight loss of unpretreated starch-blended LDPE was 25% with B. cereus. Tensile strength of thermally pretreated LDPE and HDPE and unpretreated starch-blended LDPE decreased by 27%, 14.8% and 30.5%, respectively, with B. sphericus and the corresponding decrease in crystallinity was 8%, 2.2% and 8.5%, respectively. Decrease in contact angle indicated that the surfaces turned more hydrophilic after exposure. Surface morphological changes of the biological-treated samples were observed by atomic force microscopy. © 2007 Elsevier Ltd. All rights reserved.","author":[{"dropping-particle":"","family":"Sudhakar","given":"M.","non-dropping-particle":"","parse-names":false,"suffix":""},{"dropping-particle":"","family":"Doble","given":"Mukesh","non-dropping-particle":"","parse-names":false,"suffix":""},{"dropping-particle":"","family":"Murthy","given":"P. Sriyutha","non-dropping-particle":"","parse-names":false,"suffix":""},{"dropping-particle":"","family":"Venkatesan","given":"R.","non-dropping-particle":"","parse-names":false,"suffix":""}],"container-title":"International Biodeterioration and Biodegradation","id":"ITEM-1","issue":"3","issued":{"date-parts":[["2008","4"]]},"page":"203-213","title":"Marine microbe-mediated biodegradation of low- and high-density polyethylenes","type":"article-journal","volume":"61"},"uris":["http://www.mendeley.com/documents/?uuid=9fe86999-a51e-3c4c-9830-ded1780099c5"]}],"mendeley":{"formattedCitation":"[124]","plainTextFormattedCitation":"[124]","previouslyFormattedCitation":"[124]"},"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24]</w:t>
      </w:r>
      <w:r>
        <w:rPr>
          <w:rFonts w:ascii="Times New Roman" w:hAnsi="Times New Roman" w:cs="Times New Roman"/>
          <w:sz w:val="24"/>
          <w:szCs w:val="24"/>
          <w:lang w:val="en-IN"/>
        </w:rPr>
        <w:fldChar w:fldCharType="end"/>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POLYMDEGRADSTAB.2010.03.009","ISSN":"01413910","abstract":"The biodegradability of high density polyethylene films (HDPE), low density polyethylene films (LDPE) and linear low density polyethylene films (LLDPE) with a balanced content of antioxidants and pro-oxidants (manganese + iron or manganese + iron + cobalt) was studied. Abiotic pre-treatment consisting of photooxidation and thermal oxidation corresponding to about three years of outdoor weathering (including 3-4 months of exposure to daylight) was monitored by FTIR and SEC measurements. The oxidized samples were then inoculated with the strain Rhodococcus rhodochrous in mineral medium, and incubated up to 180 days. The metabolic activity of the bacteria was assessed by measuring adenosine triphosphate content (ATP) and the viability of the cells. Complementary experiments were performed by 1H NMR spectroscopy to monitor the biodegradation of soluble molecules excreted from the polymer in the incubation medium. Finally SEM was used to visualize the formation of a biofilm at the surface of the polymer. Three samples among the 12 tested were investigated in compost and soil environments. The results show that the main factor controlling the biodegradability of the polyethylene films is the nature of the pro-oxidant additive and to a lesser extent that of the matrix. Except for the samples containing very high content of cobalt additive, the various polymer films were used as substrates by the bacteria. © 2010 Elsevier Ltd. All rights reserved.","author":[{"dropping-particle":"","family":"Fontanella","given":"Stéphane","non-dropping-particle":"","parse-names":false,"suffix":""},{"dropping-particle":"","family":"Bonhomme","given":"Sylvie","non-dropping-particle":"","parse-names":false,"suffix":""},{"dropping-particle":"","family":"Koutny","given":"Marek","non-dropping-particle":"","parse-names":false,"suffix":""},{"dropping-particle":"","family":"Husarova","given":"Lucie","non-dropping-particle":"","parse-names":false,"suffix":""},{"dropping-particle":"","family":"Brusson","given":"Jean Michel","non-dropping-particle":"","parse-names":false,"suffix":""},{"dropping-particle":"","family":"Courdavault","given":"Jean Paul","non-dropping-particle":"","parse-names":false,"suffix":""},{"dropping-particle":"","family":"Pitteri","given":"Silvio","non-dropping-particle":"","parse-names":false,"suffix":""},{"dropping-particle":"","family":"Samuel","given":"Guy","non-dropping-particle":"","parse-names":false,"suffix":""},{"dropping-particle":"","family":"Pichon","given":"Gérard","non-dropping-particle":"","parse-names":false,"suffix":""},{"dropping-particle":"","family":"Lemaire","given":"Jacques","non-dropping-particle":"","parse-names":false,"suffix":""},{"dropping-particle":"","family":"Delort","given":"Anne Marie","non-dropping-particle":"","parse-names":false,"suffix":""}],"container-title":"Polymer Degradation and Stability","id":"ITEM-1","issue":"6","issued":{"date-parts":[["2010","6"]]},"page":"1011-1021","title":"Comparison of the biodegradability of various polyethylene films containing pro-oxidant additives","type":"article-journal","volume":"95"},"uris":["http://www.mendeley.com/documents/?uuid=553b3b89-6d6a-30e3-a6b9-c9f27ef7e357"]}],"mendeley":{"formattedCitation":"[125]","plainTextFormattedCitation":"[125]","previouslyFormattedCitation":"[125]"},"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25]</w:t>
      </w:r>
      <w:r>
        <w:rPr>
          <w:rFonts w:ascii="Times New Roman" w:hAnsi="Times New Roman" w:cs="Times New Roman"/>
          <w:sz w:val="24"/>
          <w:szCs w:val="24"/>
          <w:lang w:val="en-IN"/>
        </w:rPr>
        <w:fldChar w:fldCharType="end"/>
      </w:r>
      <w:r w:rsidRPr="00C277DE">
        <w:rPr>
          <w:rFonts w:ascii="Times New Roman" w:hAnsi="Times New Roman" w:cs="Times New Roman"/>
          <w:sz w:val="24"/>
          <w:szCs w:val="24"/>
          <w:lang w:val="en-IN"/>
        </w:rPr>
        <w:t>.</w:t>
      </w:r>
    </w:p>
    <w:p w:rsidR="00DB62C9" w:rsidRPr="008023BE" w:rsidRDefault="00DB62C9" w:rsidP="008023BE">
      <w:pPr>
        <w:pStyle w:val="ListParagraph"/>
        <w:numPr>
          <w:ilvl w:val="0"/>
          <w:numId w:val="7"/>
        </w:numPr>
        <w:tabs>
          <w:tab w:val="left" w:pos="5414"/>
        </w:tabs>
        <w:jc w:val="both"/>
        <w:rPr>
          <w:rFonts w:ascii="Times New Roman" w:hAnsi="Times New Roman" w:cs="Times New Roman"/>
          <w:sz w:val="24"/>
          <w:szCs w:val="24"/>
          <w:lang w:val="en-IN"/>
        </w:rPr>
      </w:pPr>
      <w:r w:rsidRPr="008023BE">
        <w:rPr>
          <w:rFonts w:ascii="Times New Roman" w:hAnsi="Times New Roman" w:cs="Times New Roman"/>
          <w:sz w:val="24"/>
          <w:szCs w:val="24"/>
          <w:lang w:val="en-IN"/>
        </w:rPr>
        <w:t>Molecular weight</w:t>
      </w:r>
    </w:p>
    <w:p w:rsidR="00DB62C9" w:rsidRDefault="00DB62C9" w:rsidP="00DB62C9">
      <w:pPr>
        <w:tabs>
          <w:tab w:val="left" w:pos="5414"/>
        </w:tabs>
        <w:jc w:val="both"/>
        <w:rPr>
          <w:rFonts w:ascii="Times New Roman" w:hAnsi="Times New Roman" w:cs="Times New Roman"/>
          <w:sz w:val="24"/>
          <w:szCs w:val="24"/>
          <w:lang w:val="en-IN"/>
        </w:rPr>
      </w:pPr>
      <w:r w:rsidRPr="00DB62C9">
        <w:rPr>
          <w:rFonts w:ascii="Times New Roman" w:hAnsi="Times New Roman" w:cs="Times New Roman"/>
          <w:sz w:val="24"/>
          <w:szCs w:val="24"/>
          <w:lang w:val="en-IN"/>
        </w:rPr>
        <w:t>In terms of biodegradability, molecular weight is a key factor in dete</w:t>
      </w:r>
      <w:r w:rsidR="000F3EFA">
        <w:rPr>
          <w:rFonts w:ascii="Times New Roman" w:hAnsi="Times New Roman" w:cs="Times New Roman"/>
          <w:sz w:val="24"/>
          <w:szCs w:val="24"/>
          <w:lang w:val="en-IN"/>
        </w:rPr>
        <w:t>rmining many polymer qualities.</w:t>
      </w:r>
      <w:r w:rsidRPr="00DB62C9">
        <w:rPr>
          <w:rFonts w:ascii="Times New Roman" w:hAnsi="Times New Roman" w:cs="Times New Roman"/>
          <w:sz w:val="24"/>
          <w:szCs w:val="24"/>
          <w:lang w:val="en-IN"/>
        </w:rPr>
        <w:t>As molecular weight inc</w:t>
      </w:r>
      <w:r w:rsidR="000F3EFA">
        <w:rPr>
          <w:rFonts w:ascii="Times New Roman" w:hAnsi="Times New Roman" w:cs="Times New Roman"/>
          <w:sz w:val="24"/>
          <w:szCs w:val="24"/>
          <w:lang w:val="en-IN"/>
        </w:rPr>
        <w:t>reases, degradability decreases.</w:t>
      </w:r>
      <w:r w:rsidR="000F3EFA" w:rsidRPr="000F3EFA">
        <w:t xml:space="preserve"> </w:t>
      </w:r>
      <w:r w:rsidR="000F3EFA" w:rsidRPr="000F3EFA">
        <w:rPr>
          <w:rFonts w:ascii="Times New Roman" w:hAnsi="Times New Roman" w:cs="Times New Roman"/>
          <w:sz w:val="24"/>
          <w:szCs w:val="24"/>
          <w:lang w:val="en-IN"/>
        </w:rPr>
        <w:t>When compared to low molecular weight polymer, higher molecular weight PCL (&gt; 4000) was slowly destroyed by a strain of R. delemar's lipase</w:t>
      </w:r>
      <w:r w:rsidR="000F3EFA">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3390/IJMS10093722","ISSN":"1422-0067","PMID":"19865515","abstract":"Plastic is a broad name given to different polymers with high molecular weight, which can be degraded by various processes. However, considering their abundance in the environment and their specificity in attacking plastics, biodegradation of plastics by microorganisms and enzymes seems to be the most effective process. When plastics are used as substrates for microorganisms, evaluation of their biodegradability should not only be based on their chemical structure, but also on their physical properties (melting point, glass transition temperature, crystallinity, storage modulus etc.). In this review, microbial and enzymatic biodegradation of plastics and some factors that affect their biodegradability are discussed.","author":[{"dropping-particle":"","family":"Tokiwa","given":"Yutaka","non-dropping-particle":"","parse-names":false,"suffix":""},{"dropping-particle":"","family":"Calabia","given":"Buenaventurada P.","non-dropping-particle":"","parse-names":false,"suffix":""},{"dropping-particle":"","family":"Ugwu","given":"Charles U.","non-dropping-particle":"","parse-names":false,"suffix":""},{"dropping-particle":"","family":"Aiba","given":"Seiichi","non-dropping-particle":"","parse-names":false,"suffix":""}],"container-title":"International Journal of Molecular Sciences 2009, Vol. 10, Pages 3722-3742","id":"ITEM-1","issue":"9","issued":{"date-parts":[["2009","8","26"]]},"page":"3722-3742","publisher":"Molecular Diversity Preservation International","title":"Biodegradability of Plastics","type":"article-journal","volume":"10"},"uris":["http://www.mendeley.com/documents/?uuid=17f3ee01-907f-3e59-9a35-adde7f72a94f"]}],"mendeley":{"formattedCitation":"[126]","plainTextFormattedCitation":"[126]","previouslyFormattedCitation":"[126]"},"properties":{"noteIndex":0},"schema":"https://github.com/citation-style-language/schema/raw/master/csl-citation.json"}</w:instrText>
      </w:r>
      <w:r w:rsidR="000F3EFA">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26]</w:t>
      </w:r>
      <w:r w:rsidR="000F3EFA">
        <w:rPr>
          <w:rFonts w:ascii="Times New Roman" w:hAnsi="Times New Roman" w:cs="Times New Roman"/>
          <w:sz w:val="24"/>
          <w:szCs w:val="24"/>
          <w:lang w:val="en-IN"/>
        </w:rPr>
        <w:fldChar w:fldCharType="end"/>
      </w:r>
      <w:r w:rsidR="000F3EFA" w:rsidRPr="000F3EFA">
        <w:rPr>
          <w:rFonts w:ascii="Times New Roman" w:hAnsi="Times New Roman" w:cs="Times New Roman"/>
          <w:sz w:val="24"/>
          <w:szCs w:val="24"/>
          <w:lang w:val="en-IN"/>
        </w:rPr>
        <w:t>.</w:t>
      </w:r>
      <w:r w:rsidR="000F3EFA" w:rsidRPr="000F3EFA">
        <w:t xml:space="preserve"> </w:t>
      </w:r>
      <w:r w:rsidR="000F3EFA" w:rsidRPr="000F3EFA">
        <w:rPr>
          <w:rFonts w:ascii="Times New Roman" w:hAnsi="Times New Roman" w:cs="Times New Roman"/>
          <w:sz w:val="24"/>
          <w:szCs w:val="24"/>
          <w:lang w:val="en-IN"/>
        </w:rPr>
        <w:t>Microbiological enzymes find it easier to attack a substrate with a low molecular weight</w:t>
      </w:r>
      <w:r w:rsidR="000F3EFA">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2/MABI.200400043","ISSN":"1616-5195","PMID":"15468294","abstract":"Polylactide polymers have gained enormous attention as a replacement for conventional synthetic packaging materials in the last decade. By being truly biodegradable, derived from renewable resources and by providing consumers with extra end-use benefits such as avoiding paying the \"green tax\" in Germany or meeting environmental regulations in Japan, polylactides (PLAs) are a growing alternative as a packaging material for demanding markets. The aim of this paper is to review the production techniques for PLAs, summarize the main properties of PLA and to delineate the main advantages and disadvantages of PLA as a polymeric packaging material. PLA films have better ultraviolet light barrier properties than low density polyethylene (LDPE), but they are slightly worse than those of cellophane, polystyrene (PS) and poly(ethylene terephthalate) (PET). PLA films have mechanical properties comparable to those of PET and better than those of PS. PLA also has lower melting and glass transition temperatures than PET and PS. The glass transition temperature of PLA changes with time. Humidity between 10 and 95% and storage temperatures of 5 to 40°C do not have an effect on the transition temperature of PLA, which can be explained by its low water sorption values (i.e. &lt;100 ppm at Aw = 1). PLA seals well at temperatures below the melting temperature but an appreciable shrinking of the films has been noted when the material is sealed near its melting temperature. Solubility parameter predictions indicate that PLA will interact with nitrogen compounds, anhydrides and some alcohols and that it will not interact with aromatic hydrocarbons, ketones, esters, sulfur compounds or water. The CO2, O2 and water permeability coefficients of PLA are lower than those of PS and higher than those of PET. Its barrier to ethyl acetate and D-limonene is comparable to PET. The amount of lactic acid and its derivatives that migrate to food simulant solutions from PLA is much lower than any of the current average dietary lactic acid intake values allowed by several governmental agencies. Thus, PLA is safe for use in fabricating articles for contact with food.","author":[{"dropping-particle":"","family":"Auras","given":"Rafael","non-dropping-particle":"","parse-names":false,"suffix":""},{"dropping-particle":"","family":"Harte","given":"Bruce","non-dropping-particle":"","parse-names":false,"suffix":""},{"dropping-particle":"","family":"Selke","given":"Susan","non-dropping-particle":"","parse-names":false,"suffix":""}],"container-title":"Macromolecular Bioscience","id":"ITEM-1","issue":"9","issued":{"date-parts":[["2004","9","16"]]},"page":"835-864","publisher":"John Wiley &amp; Sons, Ltd","title":"An Overview of Polylactides as Packaging Materials","type":"article-journal","volume":"4"},"uris":["http://www.mendeley.com/documents/?uuid=46af34da-39cd-35fb-8e89-03019ff58657"]}],"mendeley":{"formattedCitation":"[113]","plainTextFormattedCitation":"[113]","previouslyFormattedCitation":"[113]"},"properties":{"noteIndex":0},"schema":"https://github.com/citation-style-language/schema/raw/master/csl-citation.json"}</w:instrText>
      </w:r>
      <w:r w:rsidR="000F3EFA">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13]</w:t>
      </w:r>
      <w:r w:rsidR="000F3EFA">
        <w:rPr>
          <w:rFonts w:ascii="Times New Roman" w:hAnsi="Times New Roman" w:cs="Times New Roman"/>
          <w:sz w:val="24"/>
          <w:szCs w:val="24"/>
          <w:lang w:val="en-IN"/>
        </w:rPr>
        <w:fldChar w:fldCharType="end"/>
      </w:r>
      <w:r w:rsidR="000F3EFA" w:rsidRPr="000F3EFA">
        <w:rPr>
          <w:rFonts w:ascii="Times New Roman" w:hAnsi="Times New Roman" w:cs="Times New Roman"/>
          <w:sz w:val="24"/>
          <w:szCs w:val="24"/>
          <w:lang w:val="en-IN"/>
        </w:rPr>
        <w:t>.</w:t>
      </w:r>
    </w:p>
    <w:p w:rsidR="008F14DA" w:rsidRDefault="008F14DA" w:rsidP="00033960">
      <w:pPr>
        <w:tabs>
          <w:tab w:val="left" w:pos="5414"/>
        </w:tabs>
        <w:jc w:val="both"/>
        <w:rPr>
          <w:rFonts w:ascii="Times New Roman" w:hAnsi="Times New Roman" w:cs="Times New Roman"/>
          <w:sz w:val="24"/>
          <w:szCs w:val="24"/>
          <w:lang w:val="en-IN"/>
        </w:rPr>
      </w:pPr>
      <w:r w:rsidRPr="00591E2E">
        <w:rPr>
          <w:rFonts w:ascii="Times New Roman" w:hAnsi="Times New Roman" w:cs="Times New Roman"/>
          <w:sz w:val="24"/>
          <w:szCs w:val="24"/>
          <w:lang w:val="en-IN"/>
        </w:rPr>
        <w:t>Weight-averaged Molar Mass (Mw) and Number-average Molar Mass (Mn) are two additional crucial variables that should be recorded in PE biodegradation research. Although polymers are all made of long carbon chains, their lengths can differ by thousands of monomer units.</w:t>
      </w:r>
      <w:r w:rsidRPr="00591E2E">
        <w:t xml:space="preserve"> </w:t>
      </w:r>
      <w:r w:rsidRPr="00591E2E">
        <w:rPr>
          <w:rFonts w:ascii="Times New Roman" w:hAnsi="Times New Roman" w:cs="Times New Roman"/>
          <w:sz w:val="24"/>
          <w:szCs w:val="24"/>
          <w:lang w:val="en-IN"/>
        </w:rPr>
        <w:t>Polymer molecular weights are</w:t>
      </w:r>
      <w:r>
        <w:rPr>
          <w:rFonts w:ascii="Times New Roman" w:hAnsi="Times New Roman" w:cs="Times New Roman"/>
          <w:sz w:val="24"/>
          <w:szCs w:val="24"/>
          <w:lang w:val="en-IN"/>
        </w:rPr>
        <w:t xml:space="preserve"> typically provided as averages</w:t>
      </w:r>
      <w:r w:rsidRPr="00591E2E">
        <w:rPr>
          <w:rFonts w:ascii="Times New Roman" w:hAnsi="Times New Roman" w:cs="Times New Roman"/>
          <w:sz w:val="24"/>
          <w:szCs w:val="24"/>
          <w:lang w:val="en-IN"/>
        </w:rPr>
        <w:t>. There are two common empirically obtained values:</w:t>
      </w:r>
      <w:r w:rsidRPr="00400EB8">
        <w:t xml:space="preserve"> </w:t>
      </w:r>
      <w:r>
        <w:rPr>
          <w:rFonts w:ascii="Times New Roman" w:hAnsi="Times New Roman" w:cs="Times New Roman"/>
          <w:sz w:val="24"/>
          <w:szCs w:val="24"/>
          <w:lang w:val="en-IN"/>
        </w:rPr>
        <w:t>t</w:t>
      </w:r>
      <w:r w:rsidRPr="00400EB8">
        <w:rPr>
          <w:rFonts w:ascii="Times New Roman" w:hAnsi="Times New Roman" w:cs="Times New Roman"/>
          <w:sz w:val="24"/>
          <w:szCs w:val="24"/>
          <w:lang w:val="en-IN"/>
        </w:rPr>
        <w:t>he number average Molar mass, Mn, is computed from the mole fraction distribution of various sized molecules in a sample; Mw, the weight average Molar mass, is the overall weight of the polymer divided by the number of polymer molecules in the sample.</w:t>
      </w:r>
      <w:r w:rsidRPr="000852A4">
        <w:t xml:space="preserve"> </w:t>
      </w:r>
      <w:r w:rsidRPr="000852A4">
        <w:rPr>
          <w:rFonts w:ascii="Times New Roman" w:hAnsi="Times New Roman" w:cs="Times New Roman"/>
          <w:sz w:val="24"/>
          <w:szCs w:val="24"/>
          <w:lang w:val="en-IN"/>
        </w:rPr>
        <w:t>Typically, the main polymer chain has a Mw of greater than 30,000 g/mol</w:t>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S0141-3910(03)00105-8","abstract":"Thermally degradable low-density polyethylene samples containing TDPA TM pro-oxidant additives from EPI Inc. were submitted to an investigation aimed at evaluating their ultimate biodegradation (e.g. mineralization) in soil and mature compost incubation media. Respirometric tests aimed at simulating soil burial and composting (mature compost) conditions, were used for testing the potential biodegradability of polyolefins in the environment. An LDPE-TDPA film sample provided by EPI Inc. was also submitted to a thermal oxidative degradation treatment in order to mimic the thermophilic phase of a full scale composting process. Retrieved degradation specimens, their solvent extracts and residues were also tested in soil burial respirometric tests in order to evaluate their potential biodegradability. Original and test samples submitted to biotic environments were characterized by means of spectro-scopic analysis. LDPE-TDPA sample replicates undergo biodegradation as mediated by soil microorganisms in respirometric experiments. High mineralization levels were observed, above 60%, comparable to those occurring in the case of several natural polymers in natural environments; the time for biodegradation, though, is relatively longer. However, it is clear from the positive biodegradation profile that biodegradation continues. The degradation process is accompanied by a dramatic change in the structural characteristics of the test samples. To the best of our knowledge, this is the first study clearly indicating the biodegradation and assimilation of a synthetic polyolefin at a substantial level, even though reached at fairly long incubation time.","author":[{"dropping-particle":"","family":"Chiellini","given":"E","non-dropping-particle":"","parse-names":false,"suffix":""},{"dropping-particle":"","family":"Corti","given":"A","non-dropping-particle":"","parse-names":false,"suffix":""},{"dropping-particle":"","family":"stability","given":"G Swift - Polymer degradation and","non-dropping-particle":"","parse-names":false,"suffix":""},{"dropping-particle":"","family":"2003","given":"undefined","non-dropping-particle":"","parse-names":false,"suffix":""}],"container-title":"Elsevier","id":"ITEM-1","issue":"2","issued":{"date-parts":[["2003"]]},"page":"341-351","title":"Biodegradation of thermally-oxidized, fragmented low-density polyethylenes","type":"article-journal","volume":"81"},"uris":["http://www.mendeley.com/documents/?uuid=b0adebd4-cd49-383b-b576-29e2d309cd0c"]}],"mendeley":{"formattedCitation":"[127]","plainTextFormattedCitation":"[127]","previouslyFormattedCitation":"[127]"},"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27]</w:t>
      </w:r>
      <w:r>
        <w:rPr>
          <w:rFonts w:ascii="Times New Roman" w:hAnsi="Times New Roman" w:cs="Times New Roman"/>
          <w:sz w:val="24"/>
          <w:szCs w:val="24"/>
          <w:lang w:val="en-IN"/>
        </w:rPr>
        <w:fldChar w:fldCharType="end"/>
      </w:r>
      <w:r w:rsidRPr="000852A4">
        <w:rPr>
          <w:rFonts w:ascii="Times New Roman" w:hAnsi="Times New Roman" w:cs="Times New Roman"/>
          <w:sz w:val="24"/>
          <w:szCs w:val="24"/>
          <w:lang w:val="en-IN"/>
        </w:rPr>
        <w:t>.</w:t>
      </w:r>
    </w:p>
    <w:p w:rsidR="008F14DA" w:rsidRDefault="008F14DA" w:rsidP="00033960">
      <w:pPr>
        <w:tabs>
          <w:tab w:val="left" w:pos="5414"/>
        </w:tabs>
        <w:jc w:val="both"/>
        <w:rPr>
          <w:rFonts w:ascii="Times New Roman" w:hAnsi="Times New Roman" w:cs="Times New Roman"/>
          <w:sz w:val="24"/>
          <w:szCs w:val="24"/>
          <w:lang w:val="en-IN"/>
        </w:rPr>
      </w:pPr>
      <w:r w:rsidRPr="00EF09A4">
        <w:rPr>
          <w:rFonts w:ascii="Times New Roman" w:hAnsi="Times New Roman" w:cs="Times New Roman"/>
          <w:sz w:val="24"/>
          <w:szCs w:val="24"/>
          <w:lang w:val="en-IN"/>
        </w:rPr>
        <w:t xml:space="preserve">Some researchers have screened for and isolated the microorganisms active in PE biodegradation experiments using polyethylene powder in </w:t>
      </w:r>
      <w:r>
        <w:rPr>
          <w:rFonts w:ascii="Times New Roman" w:hAnsi="Times New Roman" w:cs="Times New Roman"/>
          <w:sz w:val="24"/>
          <w:szCs w:val="24"/>
          <w:lang w:val="en-IN"/>
        </w:rPr>
        <w:t xml:space="preserve">enriched media or synthetic </w:t>
      </w:r>
      <w:r>
        <w:rPr>
          <w:rFonts w:ascii="Times New Roman" w:hAnsi="Times New Roman" w:cs="Times New Roman"/>
          <w:sz w:val="24"/>
          <w:szCs w:val="24"/>
          <w:lang w:val="en-IN"/>
        </w:rPr>
        <w:lastRenderedPageBreak/>
        <w:t>media</w:t>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2/APP.26328","ISSN":"00218995","abstract":"This work was focused on the possibility of accelerating the biodegradation process of low density polyethylene (LDPE). Comparative studies, between the properties of untreated LDPE pieces and those exposed to UV irradiation and nitric acid plus microbial culture treatment, were performed. The LDPE pieces were irradiated by UV light (254 nm wavelength) for 250 h and incubated with nitric acid (99.0%) at 80°C for 6 days. These pretreated LDPE pieces were used as sole carbon source in mineral salt medium and inoculated with the Fusarium sp. AF4, isolated from soil. The efficiency of the LDPE degradation depended on the growth phase in pure cultivation of the fungus. The changes in the structural properties of LDPE film because of UV-nitric acid and microbial treatment were determined by Fourier transform infrared spectroscopy (FTIR). It was observed that in case of UV and nitric acid treated LDPE, peaks appeared at 1710 cm-1 and 831, which were then reduced to 1708 cm-1 and 830 after microbial treatment, indicating breakdown of polymer chain. In this study, it was observed that a synergistic effect of UV-nitric acid and microbial treatment induced oxidation reaction that enhanced and accelerated the biodegradability rate of LDPE pieces. © 2007 Wiley Periodicals, Inc.","author":[{"dropping-particle":"","family":"Hasan","given":"Fariha","non-dropping-particle":"","parse-names":false,"suffix":""},{"dropping-particle":"","family":"Shah","given":"Aamer Ali","non-dropping-particle":"","parse-names":false,"suffix":""},{"dropping-particle":"","family":"Hameed","given":"Abdul","non-dropping-particle":"","parse-names":false,"suffix":""},{"dropping-particle":"","family":"Ahmed","given":"Safia","non-dropping-particle":"","parse-names":false,"suffix":""}],"container-title":"Journal of Applied Polymer Science","id":"ITEM-1","issue":"3","issued":{"date-parts":[["2007","8","5"]]},"page":"1466-1470","title":"Synergistic effect of photo- and chemical treatment on the rate of biodegradation of low density polyethylene by fusarium sp. AF4","type":"article-journal","volume":"105"},"uris":["http://www.mendeley.com/documents/?uuid=8f5740fd-529e-3f58-b4fd-e28ac22f6e7c"]}],"mendeley":{"formattedCitation":"[128]","plainTextFormattedCitation":"[128]","previouslyFormattedCitation":"[128]"},"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28]</w:t>
      </w:r>
      <w:r>
        <w:rPr>
          <w:rFonts w:ascii="Times New Roman" w:hAnsi="Times New Roman" w:cs="Times New Roman"/>
          <w:sz w:val="24"/>
          <w:szCs w:val="24"/>
          <w:lang w:val="en-IN"/>
        </w:rPr>
        <w:fldChar w:fldCharType="end"/>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186/2193-1801-3-497","ISSN":"21931801","abstract":"Degradation of Petroleum-plastics like Low Density Polyethylene (LDPE) is a budding challenge due to increasing white pollution. The present investigation has focused the aspect through microbial assisted biodegradation. Various indigenous microorganisms were isolated from collected municipal landfill soil. Growth medium enriched with 0.2 g of LDPE powder was used to screen the soil bacteria with biodegradation potential. The screened bacteria were subjected to biodegradation assay in presence of LDPE sheets in growth medium. Four strains gave 5%, 17.8%, 0.9% and 0.6% degradation rate based on weight loss in the conducted in vitro assay for four days. The maximum degraded sheet was analyzed through Scanning Electron Microscopy, Fourier transform infrared spectroscopy and Thermogravimetry, taking undegraded LDPE sheet as control. Results illustrated one-step weight loss with control and three-step weight loss with test. Thus, it proved the efficacy of isolated strain. The strain identification was carried out by genomic DNA isolation followed by PCR and 16S rRNA sequencing. Genotypic identification revealed the bacterium as Pseudomonas citronellolis. BLAST gave a similarity with the database of 96%, thus phylogenetic assessment clarified the bacterium as a novel strain. The isolate was named as Pseudomonas citronellolis EMBS027 and sequence was deposited as LDPE degrading species, in GenBank with accession number KF361478.","author":[{"dropping-particle":"","family":"Bhatia","given":"Mayuri","non-dropping-particle":"","parse-names":false,"suffix":""},{"dropping-particle":"","family":"Girdhar","given":"Amandeep","non-dropping-particle":"","parse-names":false,"suffix":""},{"dropping-particle":"","family":"Tiwari","given":"Archana","non-dropping-particle":"","parse-names":false,"suffix":""},{"dropping-particle":"","family":"Nayarisseri","given":"Anuraj","non-dropping-particle":"","parse-names":false,"suffix":""}],"container-title":"SpringerPlus","id":"ITEM-1","issue":"1","issued":{"date-parts":[["2014","12","1"]]},"publisher":"SpringerOpen","title":"Implications of a novel Pseudomonas species on low density polyethylene biodegradation: an in vitro to in silico approach","type":"article-journal","volume":"3"},"uris":["http://www.mendeley.com/documents/?uuid=e8afe741-486a-389e-b43b-f4b3a87fb7bc"]}],"mendeley":{"formattedCitation":"[129]","plainTextFormattedCitation":"[129]","previouslyFormattedCitation":"[129]"},"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29]</w:t>
      </w:r>
      <w:r>
        <w:rPr>
          <w:rFonts w:ascii="Times New Roman" w:hAnsi="Times New Roman" w:cs="Times New Roman"/>
          <w:sz w:val="24"/>
          <w:szCs w:val="24"/>
          <w:lang w:val="en-IN"/>
        </w:rPr>
        <w:fldChar w:fldCharType="end"/>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13205-014-0205-1","ISSN":"21905738","abstract":"Low-density polyethylene (LDPE) is a major cause of persistent and long-term environmental pollution. In this paper, two bacterial isolates Bacillus amyloliquefaciens (BSM-1) and Bacillus amyloliquefaciens (BSM-2) were isolated from municipal solid soil and used for polymer degradation studies. The microbial degradation LDPE was analyzed by dry weight reduction of LDPE film, change in pH of culture media, CO2 estimation, scanning electron microscopy (SEM), and fourier transform infrared FTIR spectroscopy of the film surface. SEM analysis revealed that both the strains were exhibiting adherence and growth with LDPE which used as a sole carbon source while FTIR images showed various surface chemical changes after 60 days of incubation. Bacterial isolates showed the depolymerization of biodegraded products in the extracellular media indicating the biodegradation process. BSM-2 exhibited better degradation than BSM-1 which proves the potentiality of these strains to degrade LDPE films in a short span of time.","author":[{"dropping-particle":"","family":"Das","given":"Merina Paul","non-dropping-particle":"","parse-names":false,"suffix":""},{"dropping-particle":"","family":"Kumar","given":"Santosh","non-dropping-particle":"","parse-names":false,"suffix":""}],"container-title":"3 Biotech","id":"ITEM-1","issue":"1","issued":{"date-parts":[["2015","2","1"]]},"page":"81-86","publisher":"Springer Verlag","title":"An approach to low-density polyethylene biodegradation by Bacillus amyloliquefaciens","type":"article-journal","volume":"5"},"uris":["http://www.mendeley.com/documents/?uuid=416a5b37-75c5-365b-9e19-d7188b6216a6"]}],"mendeley":{"formattedCitation":"[130]","plainTextFormattedCitation":"[130]","previouslyFormattedCitation":"[130]"},"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30]</w:t>
      </w:r>
      <w:r>
        <w:rPr>
          <w:rFonts w:ascii="Times New Roman" w:hAnsi="Times New Roman" w:cs="Times New Roman"/>
          <w:sz w:val="24"/>
          <w:szCs w:val="24"/>
          <w:lang w:val="en-IN"/>
        </w:rPr>
        <w:fldChar w:fldCharType="end"/>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author":[{"dropping-particle":"","family":"Pramila","given":"R","non-dropping-particle":"","parse-names":false,"suffix":""},{"dropping-particle":"","family":"Bacteriology","given":"KV Ramesh - African Journal of","non-dropping-particle":"","parse-names":false,"suffix":""},{"dropping-particle":"","family":"2015","given":"undefined","non-dropping-particle":"","parse-names":false,"suffix":""}],"container-title":"academicjournals.org","id":"ITEM-1","issued":{"date-parts":[["0"]]},"title":"Potential biodegradation of low density polyethylene (LDPE) by Acinetobacter baumannii","type":"article-journal"},"uris":["http://www.mendeley.com/documents/?uuid=526e4f0d-ad08-3989-97fc-f06fa1130148"]}],"mendeley":{"formattedCitation":"[131]","plainTextFormattedCitation":"[131]","previouslyFormattedCitation":"[131]"},"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31]</w:t>
      </w:r>
      <w:r>
        <w:rPr>
          <w:rFonts w:ascii="Times New Roman" w:hAnsi="Times New Roman" w:cs="Times New Roman"/>
          <w:sz w:val="24"/>
          <w:szCs w:val="24"/>
          <w:lang w:val="en-IN"/>
        </w:rPr>
        <w:fldChar w:fldCharType="end"/>
      </w:r>
      <w:r>
        <w:rPr>
          <w:rFonts w:ascii="Times New Roman" w:hAnsi="Times New Roman" w:cs="Times New Roman"/>
          <w:sz w:val="24"/>
          <w:szCs w:val="24"/>
          <w:lang w:val="en-IN"/>
        </w:rPr>
        <w:t>.</w:t>
      </w:r>
      <w:r w:rsidRPr="00EF09A4">
        <w:rPr>
          <w:rFonts w:ascii="Times New Roman" w:hAnsi="Times New Roman" w:cs="Times New Roman"/>
          <w:sz w:val="24"/>
          <w:szCs w:val="24"/>
          <w:lang w:val="en-IN"/>
        </w:rPr>
        <w:t xml:space="preserve"> </w:t>
      </w:r>
      <w:r w:rsidRPr="00255192">
        <w:rPr>
          <w:rFonts w:ascii="Times New Roman" w:hAnsi="Times New Roman" w:cs="Times New Roman"/>
          <w:sz w:val="24"/>
          <w:szCs w:val="24"/>
          <w:lang w:val="en-IN"/>
        </w:rPr>
        <w:t>Typically, a solvent such as xylene is used to cleave the polyethylene structure while boiling, and it is then crushed and heated till 60 °C to</w:t>
      </w:r>
      <w:r>
        <w:rPr>
          <w:rFonts w:ascii="Times New Roman" w:hAnsi="Times New Roman" w:cs="Times New Roman"/>
          <w:sz w:val="24"/>
          <w:szCs w:val="24"/>
          <w:lang w:val="en-IN"/>
        </w:rPr>
        <w:t xml:space="preserve"> make sure the</w:t>
      </w:r>
      <w:r w:rsidRPr="00255192">
        <w:rPr>
          <w:rFonts w:ascii="Times New Roman" w:hAnsi="Times New Roman" w:cs="Times New Roman"/>
          <w:sz w:val="24"/>
          <w:szCs w:val="24"/>
          <w:lang w:val="en-IN"/>
        </w:rPr>
        <w:t xml:space="preserve"> solvent</w:t>
      </w:r>
      <w:r>
        <w:rPr>
          <w:rFonts w:ascii="Times New Roman" w:hAnsi="Times New Roman" w:cs="Times New Roman"/>
          <w:sz w:val="24"/>
          <w:szCs w:val="24"/>
          <w:lang w:val="en-IN"/>
        </w:rPr>
        <w:t xml:space="preserve"> evaporates</w:t>
      </w:r>
      <w:r w:rsidRPr="00255192">
        <w:rPr>
          <w:rFonts w:ascii="Times New Roman" w:hAnsi="Times New Roman" w:cs="Times New Roman"/>
          <w:sz w:val="24"/>
          <w:szCs w:val="24"/>
          <w:lang w:val="en-IN"/>
        </w:rPr>
        <w:t xml:space="preserve"> and produce recrystallized polyethylene powder or pieces.</w:t>
      </w:r>
      <w:r w:rsidRPr="00AD622A">
        <w:t xml:space="preserve"> </w:t>
      </w:r>
      <w:r w:rsidRPr="00AD622A">
        <w:rPr>
          <w:rFonts w:ascii="Times New Roman" w:hAnsi="Times New Roman" w:cs="Times New Roman"/>
          <w:sz w:val="24"/>
          <w:szCs w:val="24"/>
          <w:lang w:val="en-IN"/>
        </w:rPr>
        <w:t xml:space="preserve">When physical damage to the PE structure is done with solvents or liquid nitrogen </w:t>
      </w:r>
      <w:r>
        <w:rPr>
          <w:rFonts w:ascii="Times New Roman" w:hAnsi="Times New Roman" w:cs="Times New Roman"/>
          <w:sz w:val="24"/>
          <w:szCs w:val="24"/>
          <w:lang w:val="en-IN"/>
        </w:rPr>
        <w:t>to produce polyethylene powder,</w:t>
      </w:r>
      <w:r w:rsidRPr="00AD622A">
        <w:rPr>
          <w:rFonts w:ascii="Times New Roman" w:hAnsi="Times New Roman" w:cs="Times New Roman"/>
          <w:sz w:val="24"/>
          <w:szCs w:val="24"/>
          <w:lang w:val="en-IN"/>
        </w:rPr>
        <w:t> changes in the Mw and Mn occur due to PE structure fragmentation</w:t>
      </w:r>
      <w:r>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10924-018-1245-0","ISSN":"15662543","abstract":"Eleven effective low-density polyethylene (LDPE)-degrading bacterial strains were isolated and identified from landfill soil containing large amounts of plastic materials. The isolates belonged to 8 genera, and included Pseudomonas (areroginosa and putida), Sphingobacterium (moltivorum), Delftia (tsuruhatansis), Stentrophomonas (humi and maltophilia), Ochrobacterum (oryzeae and humi), Micrococcus (luteus), Acinetobacter (pitti), and Citrobacter (amalonaticus). Abiotic degradation of LDPE films by artificial and natural ultraviolet (UV)-exposure was analyzed by FT-IR spectroscopy. LDPE films treated with UV-radiation were also inoculated with the isolates and biofilm production and LDPE degradation were measured. Surface changes to the LDPE induced by bacterial biofilm formation were visualized by Scanning Electron Microscopy. The most active bacterial isolate, IRN19, was able to degrade polyethylene film by 26.8 ± 3.04% gravimetric weight over 4 weeks. Analysis of 16S rRNA sequence of this isolate revealed 96.97% similarity in sequence to Acinetobacter pitti, which has not previously been identified as a polyethylene-degrading bacterium. Also, most the effective biofilm forming isolate, IRN11, displayed the highest cell mass production (6.29 ± 0.06 log cfu/cm2) after growth on LDPE films, showed 98.74% similarity to Sphingobacterium moltivourum.","author":[{"dropping-particle":"","family":"Montazer","given":"Zahra","non-dropping-particle":"","parse-names":false,"suffix":""},{"dropping-particle":"","family":"Habibi-Najafi","given":"Mohammad B.","non-dropping-particle":"","parse-names":false,"suffix":""},{"dropping-particle":"","family":"Mohebbi","given":"Mohabbat","non-dropping-particle":"","parse-names":false,"suffix":""},{"dropping-particle":"","family":"Oromiehei","given":"Abdulrasool","non-dropping-particle":"","parse-names":false,"suffix":""}],"container-title":"Journal of Polymers and the Environment","id":"ITEM-1","issue":"9","issued":{"date-parts":[["2018","9","1"]]},"page":"3613-3625","publisher":"Springer New York LLC","title":"Microbial Degradation of UV-Pretreated Low-Density Polyethylene Films by Novel Polyethylene-Degrading Bacteria Isolated from Plastic-Dump Soil","type":"article-journal","volume":"26"},"uris":["http://www.mendeley.com/documents/?uuid=a7130875-0934-3029-9382-39883cfcf409"]}],"mendeley":{"formattedCitation":"[132]","plainTextFormattedCitation":"[132]","previouslyFormattedCitation":"[132]"},"properties":{"noteIndex":0},"schema":"https://github.com/citation-style-language/schema/raw/master/csl-citation.json"}</w:instrText>
      </w:r>
      <w:r>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32]</w:t>
      </w:r>
      <w:r>
        <w:rPr>
          <w:rFonts w:ascii="Times New Roman" w:hAnsi="Times New Roman" w:cs="Times New Roman"/>
          <w:sz w:val="24"/>
          <w:szCs w:val="24"/>
          <w:lang w:val="en-IN"/>
        </w:rPr>
        <w:fldChar w:fldCharType="end"/>
      </w:r>
      <w:r w:rsidRPr="00AD622A">
        <w:rPr>
          <w:rFonts w:ascii="Times New Roman" w:hAnsi="Times New Roman" w:cs="Times New Roman"/>
          <w:sz w:val="24"/>
          <w:szCs w:val="24"/>
          <w:lang w:val="en-IN"/>
        </w:rPr>
        <w:t>.</w:t>
      </w:r>
    </w:p>
    <w:p w:rsidR="00CD29F5" w:rsidRPr="008023BE" w:rsidRDefault="00695DBF" w:rsidP="008023BE">
      <w:pPr>
        <w:pStyle w:val="ListParagraph"/>
        <w:numPr>
          <w:ilvl w:val="0"/>
          <w:numId w:val="7"/>
        </w:numPr>
        <w:tabs>
          <w:tab w:val="left" w:pos="5414"/>
        </w:tabs>
        <w:jc w:val="both"/>
        <w:rPr>
          <w:rFonts w:ascii="Times New Roman" w:hAnsi="Times New Roman" w:cs="Times New Roman"/>
          <w:sz w:val="24"/>
          <w:szCs w:val="24"/>
          <w:lang w:val="en-IN"/>
        </w:rPr>
      </w:pPr>
      <w:r w:rsidRPr="008023BE">
        <w:rPr>
          <w:rFonts w:ascii="Times New Roman" w:hAnsi="Times New Roman" w:cs="Times New Roman"/>
          <w:sz w:val="24"/>
          <w:szCs w:val="24"/>
          <w:lang w:val="en-IN"/>
        </w:rPr>
        <w:t>A</w:t>
      </w:r>
      <w:r w:rsidR="00A9784C" w:rsidRPr="008023BE">
        <w:rPr>
          <w:rFonts w:ascii="Times New Roman" w:hAnsi="Times New Roman" w:cs="Times New Roman"/>
          <w:sz w:val="24"/>
          <w:szCs w:val="24"/>
          <w:lang w:val="en-IN"/>
        </w:rPr>
        <w:t>dditives and bio-surfactants</w:t>
      </w:r>
    </w:p>
    <w:p w:rsidR="00CD29F5" w:rsidRDefault="00CD29F5" w:rsidP="00033960">
      <w:pPr>
        <w:tabs>
          <w:tab w:val="left" w:pos="5414"/>
        </w:tabs>
        <w:jc w:val="both"/>
        <w:rPr>
          <w:rFonts w:ascii="Times New Roman" w:hAnsi="Times New Roman" w:cs="Times New Roman"/>
          <w:sz w:val="24"/>
          <w:szCs w:val="24"/>
          <w:lang w:val="en-IN"/>
        </w:rPr>
      </w:pPr>
      <w:r w:rsidRPr="00CD29F5">
        <w:rPr>
          <w:rFonts w:ascii="Times New Roman" w:hAnsi="Times New Roman" w:cs="Times New Roman"/>
          <w:sz w:val="24"/>
          <w:szCs w:val="24"/>
          <w:lang w:val="en-IN"/>
        </w:rPr>
        <w:t>Degradable PE(s) are forms of polyethylene that contain additives like starch or polyvalent ions to enhance environmental degradation.</w:t>
      </w:r>
      <w:r w:rsidR="003A55FF" w:rsidRPr="003A55FF">
        <w:t xml:space="preserve"> </w:t>
      </w:r>
      <w:r w:rsidR="003A55FF" w:rsidRPr="003A55FF">
        <w:rPr>
          <w:rFonts w:ascii="Times New Roman" w:hAnsi="Times New Roman" w:cs="Times New Roman"/>
          <w:sz w:val="24"/>
          <w:szCs w:val="24"/>
          <w:lang w:val="en-IN"/>
        </w:rPr>
        <w:t>When a polyester is created with a small number of ester groups and has characteristics similar to PE</w:t>
      </w:r>
      <w:r w:rsidR="003A55FF">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21/ACS.CHEMREV.5B00705","ISSN":"1520-6890","PMID":"27023340","abstract":"Other than their established short-chain congeners, polycondensates based on long-chain difunctional monomers are often dominated by the long methylene sequences of the repeat units in their solid-state structures and properties. This places them between traditional polycondensates and polyethylenes. The availability of long-chain monomers as a key prerequisite has benefited much from advances in the catalytic conversion of plant oils, via biotechnological and purely chemical approaches, likewise. This has promoted studies of, among others, applications-relevant properties. A comprehensive account is given of long-chain monomer syntheses and the preparation and physical properties, morphologies, mechanical behavior, and degradability of long-chain polyester, polyamides, polyurethanes, polyureas, polyacetals, and polycarbonates.","author":[{"dropping-particle":"","family":"Stempfle","given":"Florian","non-dropping-particle":"","parse-names":false,"suffix":""},{"dropping-particle":"","family":"Ortmann","given":"Patrick","non-dropping-particle":"","parse-names":false,"suffix":""},{"dropping-particle":"","family":"Mecking","given":"Stefan","non-dropping-particle":"","parse-names":false,"suffix":""}],"container-title":"Chemical reviews","id":"ITEM-1","issue":"7","issued":{"date-parts":[["2016","4","27"]]},"page":"4597-4641","publisher":"Chem Rev","title":"Long-Chain Aliphatic Polymers To Bridge the Gap between Semicrystalline Polyolefins and Traditional Polycondensates","type":"article-journal","volume":"116"},"uris":["http://www.mendeley.com/documents/?uuid=4c38bee3-9f48-3b06-8bd7-4dddafc5af5a"]}],"mendeley":{"formattedCitation":"[133]","plainTextFormattedCitation":"[133]","previouslyFormattedCitation":"[133]"},"properties":{"noteIndex":0},"schema":"https://github.com/citation-style-language/schema/raw/master/csl-citation.json"}</w:instrText>
      </w:r>
      <w:r w:rsidR="003A55FF">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33]</w:t>
      </w:r>
      <w:r w:rsidR="003A55FF">
        <w:rPr>
          <w:rFonts w:ascii="Times New Roman" w:hAnsi="Times New Roman" w:cs="Times New Roman"/>
          <w:sz w:val="24"/>
          <w:szCs w:val="24"/>
          <w:lang w:val="en-IN"/>
        </w:rPr>
        <w:fldChar w:fldCharType="end"/>
      </w:r>
      <w:r w:rsidR="003A55FF" w:rsidRPr="003A55FF">
        <w:rPr>
          <w:rFonts w:ascii="Times New Roman" w:hAnsi="Times New Roman" w:cs="Times New Roman"/>
          <w:sz w:val="24"/>
          <w:szCs w:val="24"/>
          <w:lang w:val="en-IN"/>
        </w:rPr>
        <w:t>,</w:t>
      </w:r>
      <w:r w:rsidR="003A55FF">
        <w:rPr>
          <w:rFonts w:ascii="Times New Roman" w:hAnsi="Times New Roman" w:cs="Times New Roman"/>
          <w:sz w:val="24"/>
          <w:szCs w:val="24"/>
          <w:lang w:val="en-IN"/>
        </w:rPr>
        <w:t xml:space="preserve"> degradable PE may also be used</w:t>
      </w:r>
      <w:r w:rsidR="003A55FF" w:rsidRPr="003A55FF">
        <w:rPr>
          <w:rFonts w:ascii="Times New Roman" w:hAnsi="Times New Roman" w:cs="Times New Roman"/>
          <w:sz w:val="24"/>
          <w:szCs w:val="24"/>
          <w:lang w:val="en-IN"/>
        </w:rPr>
        <w:t> to achieve various objectives, such as sterilising the PE surface or simplifying the powder preparation. These treatments may involve UV light, heat, chemical oxidising agents, liquid nitrogen, and/or chemical solvents.</w:t>
      </w:r>
      <w:r w:rsidR="00542C1E">
        <w:rPr>
          <w:rFonts w:ascii="Times New Roman" w:hAnsi="Times New Roman" w:cs="Times New Roman"/>
          <w:sz w:val="24"/>
          <w:szCs w:val="24"/>
          <w:lang w:val="en-IN"/>
        </w:rPr>
        <w:t xml:space="preserve"> T</w:t>
      </w:r>
      <w:r w:rsidR="003A55FF" w:rsidRPr="003A55FF">
        <w:rPr>
          <w:rFonts w:ascii="Times New Roman" w:hAnsi="Times New Roman" w:cs="Times New Roman"/>
          <w:sz w:val="24"/>
          <w:szCs w:val="24"/>
          <w:lang w:val="en-IN"/>
        </w:rPr>
        <w:t>he primary goal of LDPE modification is to cause the polyethylene structure to deteriorate, allowing more access to the enzymes released by microorganisms during the biodegradation stage.</w:t>
      </w:r>
    </w:p>
    <w:p w:rsidR="00542C1E" w:rsidRDefault="00542C1E" w:rsidP="00033960">
      <w:pPr>
        <w:tabs>
          <w:tab w:val="left" w:pos="5414"/>
        </w:tabs>
        <w:jc w:val="both"/>
        <w:rPr>
          <w:rFonts w:ascii="Times New Roman" w:hAnsi="Times New Roman" w:cs="Times New Roman"/>
          <w:sz w:val="24"/>
          <w:szCs w:val="24"/>
          <w:lang w:val="en-IN"/>
        </w:rPr>
      </w:pPr>
      <w:r w:rsidRPr="00542C1E">
        <w:rPr>
          <w:rFonts w:ascii="Times New Roman" w:hAnsi="Times New Roman" w:cs="Times New Roman"/>
          <w:sz w:val="24"/>
          <w:szCs w:val="24"/>
          <w:lang w:val="en-IN"/>
        </w:rPr>
        <w:t>For example, combining natural polymers like starch with PE polymers can improve their biodegr</w:t>
      </w:r>
      <w:r>
        <w:rPr>
          <w:rFonts w:ascii="Times New Roman" w:hAnsi="Times New Roman" w:cs="Times New Roman"/>
          <w:sz w:val="24"/>
          <w:szCs w:val="24"/>
          <w:lang w:val="en-IN"/>
        </w:rPr>
        <w:t xml:space="preserve">adability. Karimi and Bitia </w:t>
      </w:r>
      <w:r w:rsidR="00A54D5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38/S41598-019-39366-0","ISSN":"2045-2322","PMID":"30796314","abstract":"Blending polyolefins with certain types of natural polymers like starch can be beneficial to their biodegradation. The impact of alpha-amylase on the biodegradation of low-density polyethylene (LDPE)-starch blend samples in an aqueous solution was investigated through characterizing their physical, mechanical and chemical properties. Results indicated that the weight and tensile strength of the enzyme treated samples were reduced by 48% and 87% respectively. Moreover, differential scanning calorimetry (DSC) showed an increase in fusion enthalpy of degraded samples which means that the crystallinity has been increased. The biodegradation of LLDPE appeared in Fourier-transform infrared spectroscopy (FT-IR) through the reduction in the intensity of the related peaks. This observation was supported by energy dispersive x-ray spectroscopy (EDXS) analysis where decreasing the percentage of carbon atoms in the treated blend was obtained. Likewise, the gel permeation chromatography (GPC) results pointed to a significant reduction in both the molecular weight and viscosity of LDPE more than 70% and 60% respectively. Furthermore, thermal gravimetric analysis (TGA) affirmed the function of amylase in degradation of the blend. On the basis of the obtained results, it can be claimed that the main backbone of the polymer, as well as the side branches, have been scissored by the enzyme activity. In other words, alpha-amylase has a promiscuous cometabolic effect on biodegradation of LDPE in polymer-starch blends.","author":[{"dropping-particle":"","family":"Karimi","given":"M.","non-dropping-particle":"","parse-names":false,"suffix":""},{"dropping-particle":"","family":"Biria","given":"D.","non-dropping-particle":"","parse-names":false,"suffix":""}],"container-title":"Scientific reports","id":"ITEM-1","issue":"1","issued":{"date-parts":[["2019","12","1"]]},"publisher":"Sci Rep","title":"The promiscuous activity of alpha-amylase in biodegradation of low-density polyethylene in a polymer-starch blend","type":"article-journal","volume":"9"},"uris":["http://www.mendeley.com/documents/?uuid=77cfc2a4-a3e3-390d-adcc-85ef04ce9d47"]}],"mendeley":{"formattedCitation":"[134]","plainTextFormattedCitation":"[134]","previouslyFormattedCitation":"[134]"},"properties":{"noteIndex":0},"schema":"https://github.com/citation-style-language/schema/raw/master/csl-citation.json"}</w:instrText>
      </w:r>
      <w:r w:rsidR="00A54D5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34]</w:t>
      </w:r>
      <w:r w:rsidR="00A54D59">
        <w:rPr>
          <w:rFonts w:ascii="Times New Roman" w:hAnsi="Times New Roman" w:cs="Times New Roman"/>
          <w:sz w:val="24"/>
          <w:szCs w:val="24"/>
          <w:lang w:val="en-IN"/>
        </w:rPr>
        <w:fldChar w:fldCharType="end"/>
      </w:r>
      <w:r w:rsidRPr="00542C1E">
        <w:rPr>
          <w:rFonts w:ascii="Times New Roman" w:hAnsi="Times New Roman" w:cs="Times New Roman"/>
          <w:sz w:val="24"/>
          <w:szCs w:val="24"/>
          <w:lang w:val="en-IN"/>
        </w:rPr>
        <w:t>showed that the enzyme</w:t>
      </w:r>
      <w:r>
        <w:rPr>
          <w:rFonts w:ascii="Times New Roman" w:hAnsi="Times New Roman" w:cs="Times New Roman"/>
          <w:sz w:val="24"/>
          <w:szCs w:val="24"/>
          <w:lang w:val="en-IN"/>
        </w:rPr>
        <w:t xml:space="preserve"> α</w:t>
      </w:r>
      <w:r w:rsidRPr="00542C1E">
        <w:rPr>
          <w:rFonts w:ascii="Times New Roman" w:hAnsi="Times New Roman" w:cs="Times New Roman"/>
          <w:sz w:val="24"/>
          <w:szCs w:val="24"/>
          <w:lang w:val="en-IN"/>
        </w:rPr>
        <w:t xml:space="preserve"> -amylase was capable of degrading LDPE-starch blend samples in an aqueous solution. Following enzyme treatment, the polymer samples' weight and tensile streng</w:t>
      </w:r>
      <w:r>
        <w:rPr>
          <w:rFonts w:ascii="Times New Roman" w:hAnsi="Times New Roman" w:cs="Times New Roman"/>
          <w:sz w:val="24"/>
          <w:szCs w:val="24"/>
          <w:lang w:val="en-IN"/>
        </w:rPr>
        <w:t>th were reduced by 48% and 87%</w:t>
      </w:r>
      <w:r w:rsidRPr="00542C1E">
        <w:rPr>
          <w:rFonts w:ascii="Times New Roman" w:hAnsi="Times New Roman" w:cs="Times New Roman"/>
          <w:sz w:val="24"/>
          <w:szCs w:val="24"/>
          <w:lang w:val="en-IN"/>
        </w:rPr>
        <w:t>, respectively.</w:t>
      </w:r>
      <w:r w:rsidR="00A54D59" w:rsidRPr="00A54D59">
        <w:t xml:space="preserve"> </w:t>
      </w:r>
      <w:r w:rsidR="00A54D59" w:rsidRPr="00A54D59">
        <w:rPr>
          <w:rFonts w:ascii="Times New Roman" w:hAnsi="Times New Roman" w:cs="Times New Roman"/>
          <w:sz w:val="24"/>
          <w:szCs w:val="24"/>
          <w:lang w:val="en-IN"/>
        </w:rPr>
        <w:t>The molar mass and viscosity of the LDPE were significantly reduced by more than 70% and 60%, respectively, according to gel permeation chromatography (GPC).</w:t>
      </w:r>
      <w:r w:rsidR="00A54D59" w:rsidRPr="00A54D59">
        <w:t xml:space="preserve"> </w:t>
      </w:r>
      <w:r w:rsidR="00A54D59" w:rsidRPr="00A54D59">
        <w:rPr>
          <w:rFonts w:ascii="Times New Roman" w:hAnsi="Times New Roman" w:cs="Times New Roman"/>
          <w:sz w:val="24"/>
          <w:szCs w:val="24"/>
          <w:lang w:val="en-IN"/>
        </w:rPr>
        <w:t>The results of these tests showed that the enzyme had cleaved both the main backbone and the side branches of the polymer, indicating that</w:t>
      </w:r>
      <w:r w:rsidR="00A54D59">
        <w:rPr>
          <w:rFonts w:ascii="Times New Roman" w:hAnsi="Times New Roman" w:cs="Times New Roman"/>
          <w:sz w:val="24"/>
          <w:szCs w:val="24"/>
          <w:lang w:val="en-IN"/>
        </w:rPr>
        <w:t xml:space="preserve"> α</w:t>
      </w:r>
      <w:r w:rsidR="00A54D59" w:rsidRPr="00A54D59">
        <w:rPr>
          <w:rFonts w:ascii="Times New Roman" w:hAnsi="Times New Roman" w:cs="Times New Roman"/>
          <w:sz w:val="24"/>
          <w:szCs w:val="24"/>
          <w:lang w:val="en-IN"/>
        </w:rPr>
        <w:t xml:space="preserve"> -amylase has a promiscuous co-metabolic effect on the biodegradation of LDPE in polymer-starch blends.</w:t>
      </w:r>
    </w:p>
    <w:p w:rsidR="00C17FCC" w:rsidRDefault="00C17FCC" w:rsidP="00033960">
      <w:pPr>
        <w:tabs>
          <w:tab w:val="left" w:pos="5414"/>
        </w:tabs>
        <w:jc w:val="both"/>
        <w:rPr>
          <w:rFonts w:ascii="Times New Roman" w:hAnsi="Times New Roman" w:cs="Times New Roman"/>
          <w:sz w:val="24"/>
          <w:szCs w:val="24"/>
          <w:lang w:val="en-IN"/>
        </w:rPr>
      </w:pPr>
      <w:r w:rsidRPr="00C17FCC">
        <w:rPr>
          <w:rFonts w:ascii="Times New Roman" w:hAnsi="Times New Roman" w:cs="Times New Roman"/>
          <w:sz w:val="24"/>
          <w:szCs w:val="24"/>
          <w:lang w:val="en-IN"/>
        </w:rPr>
        <w:t>Several recent findings addressed the microbial breakdown of untreated polyethylene, although the majority of the early studies of microbial polyethylene degradation utilised PE that had undergone some sort of pre-treatment.</w:t>
      </w:r>
      <w:r w:rsidRPr="00C17FCC">
        <w:t xml:space="preserve"> </w:t>
      </w:r>
      <w:r>
        <w:rPr>
          <w:rFonts w:ascii="Times New Roman" w:hAnsi="Times New Roman" w:cs="Times New Roman"/>
          <w:sz w:val="24"/>
          <w:szCs w:val="24"/>
          <w:lang w:val="en-IN"/>
        </w:rPr>
        <w:t>For example recently</w:t>
      </w:r>
      <w:r w:rsidRPr="00C17FCC">
        <w:rPr>
          <w:rFonts w:ascii="Times New Roman" w:hAnsi="Times New Roman" w:cs="Times New Roman"/>
          <w:sz w:val="24"/>
          <w:szCs w:val="24"/>
          <w:lang w:val="en-IN"/>
        </w:rPr>
        <w:t xml:space="preserve"> it was shown that all strains of bacteria belonging to the genera Cocomonas, Delftia, and Stentrophomonas were capable of degrading ultra-high molar mass polyethylene with a molar mass up to 191,000 g/mol without the use of additives or pre-treatments. These bacteria were isolated from plastic debris found in the soil of the Br</w:t>
      </w:r>
      <w:r>
        <w:rPr>
          <w:rFonts w:ascii="Times New Roman" w:hAnsi="Times New Roman" w:cs="Times New Roman"/>
          <w:sz w:val="24"/>
          <w:szCs w:val="24"/>
          <w:lang w:val="en-IN"/>
        </w:rPr>
        <w:t>azilian Cerrado</w:t>
      </w:r>
      <w:r w:rsidR="00B67B51">
        <w:rPr>
          <w:rFonts w:ascii="Times New Roman" w:hAnsi="Times New Roman" w:cs="Times New Roman"/>
          <w:sz w:val="24"/>
          <w:szCs w:val="24"/>
          <w:lang w:val="en-IN"/>
        </w:rPr>
        <w:fldChar w:fldCharType="begin" w:fldLock="1"/>
      </w:r>
      <w:r w:rsidR="00AF6CEE">
        <w:rPr>
          <w:rFonts w:ascii="Times New Roman" w:hAnsi="Times New Roman" w:cs="Times New Roman"/>
          <w:sz w:val="24"/>
          <w:szCs w:val="24"/>
          <w:lang w:val="en-IN"/>
        </w:rPr>
        <w:instrText>ADDIN CSL_CITATION {"citationItems":[{"id":"ITEM-1","itemData":{"DOI":"10.1016/J.JHAZMAT.2016.11.037","ISSN":"18733336","PMID":"27889181","abstract":"Discarded PE-based products pose a social and environmental threat because of their recalcitrance to degradation, a consequence of the unique set of PE's physicochemical properties. In this study we isolated nine novel PE-degrading bacteria from plastic debris found in soil of the savanna-like Brazilian Cerrado. These bacterial strains from the genera Comamonas, Delftia, and Stenotrophomonas showed metabolic activity and cellular viability after a 90-day incubation with PE as the sole carbon source. ATR/FTIR indicated that biodegraded PE undergone oxidation, vinylene formation, chain scission, among other chemical changes. Considerable nanoroughness shifts and vast damages to the micrometric surface were confirmed by AFM and SEM. Further, phase imaging revealed a 46.7% decrease in the viscous area of biodegraded PE whereas Raman spectroscopy confirmed a loss in its crystalline content, suggesting the assimilation of smaller fragments. Intriguingly, biodegraded PE chemical fingerprint suggests that these strains use novel biochemical strategies in the biodegradation process. Our results indicate that these microbes are capable of degrading unpretreated PE of very high molecular weight (191,000 g mol−1) and survive for long periods under this condition, suggesting not only practical applications in waste management and environmental decontamination, but also future directions to understand the unraveled metabolism of synthetic polymers.","author":[{"dropping-particle":"","family":"Peixoto","given":"Julianna","non-dropping-particle":"","parse-names":false,"suffix":""},{"dropping-particle":"","family":"Silva","given":"Luciano P.","non-dropping-particle":"","parse-names":false,"suffix":""},{"dropping-particle":"","family":"Krüger","given":"Ricardo H.","non-dropping-particle":"","parse-names":false,"suffix":""}],"container-title":"Journal of Hazardous Materials","id":"ITEM-1","issued":{"date-parts":[["2017","2","15"]]},"page":"634-644","publisher":"Elsevier B.V.","title":"Brazilian Cerrado soil reveals an untapped microbial potential for unpretreated polyethylene biodegradation","type":"article-journal","volume":"324"},"uris":["http://www.mendeley.com/documents/?uuid=ad0934c0-3cb3-3a98-adc2-ac024943b0b4"]}],"mendeley":{"formattedCitation":"[45]","plainTextFormattedCitation":"[45]","previouslyFormattedCitation":"[45]"},"properties":{"noteIndex":0},"schema":"https://github.com/citation-style-language/schema/raw/master/csl-citation.json"}</w:instrText>
      </w:r>
      <w:r w:rsidR="00B67B51">
        <w:rPr>
          <w:rFonts w:ascii="Times New Roman" w:hAnsi="Times New Roman" w:cs="Times New Roman"/>
          <w:sz w:val="24"/>
          <w:szCs w:val="24"/>
          <w:lang w:val="en-IN"/>
        </w:rPr>
        <w:fldChar w:fldCharType="separate"/>
      </w:r>
      <w:r w:rsidR="00AF6CEE" w:rsidRPr="00AF6CEE">
        <w:rPr>
          <w:rFonts w:ascii="Times New Roman" w:hAnsi="Times New Roman" w:cs="Times New Roman"/>
          <w:noProof/>
          <w:sz w:val="24"/>
          <w:szCs w:val="24"/>
          <w:lang w:val="en-IN"/>
        </w:rPr>
        <w:t>[45]</w:t>
      </w:r>
      <w:r w:rsidR="00B67B51">
        <w:rPr>
          <w:rFonts w:ascii="Times New Roman" w:hAnsi="Times New Roman" w:cs="Times New Roman"/>
          <w:sz w:val="24"/>
          <w:szCs w:val="24"/>
          <w:lang w:val="en-IN"/>
        </w:rPr>
        <w:fldChar w:fldCharType="end"/>
      </w:r>
      <w:r w:rsidRPr="00C17FCC">
        <w:rPr>
          <w:rFonts w:ascii="Times New Roman" w:hAnsi="Times New Roman" w:cs="Times New Roman"/>
          <w:sz w:val="24"/>
          <w:szCs w:val="24"/>
          <w:lang w:val="en-IN"/>
        </w:rPr>
        <w:t>.</w:t>
      </w:r>
    </w:p>
    <w:p w:rsidR="00A9784C" w:rsidRDefault="00A9784C" w:rsidP="00033960">
      <w:pPr>
        <w:tabs>
          <w:tab w:val="left" w:pos="5414"/>
        </w:tabs>
        <w:jc w:val="both"/>
        <w:rPr>
          <w:rFonts w:ascii="Times New Roman" w:hAnsi="Times New Roman" w:cs="Times New Roman"/>
          <w:sz w:val="24"/>
          <w:szCs w:val="24"/>
          <w:lang w:val="en-IN"/>
        </w:rPr>
      </w:pPr>
      <w:r w:rsidRPr="00A9784C">
        <w:rPr>
          <w:rFonts w:ascii="Times New Roman" w:hAnsi="Times New Roman" w:cs="Times New Roman"/>
          <w:sz w:val="24"/>
          <w:szCs w:val="24"/>
          <w:lang w:val="en-IN"/>
        </w:rPr>
        <w:t>Amphiphilic substances known as biosurfactants are mostly formed on living surfaces. Due to their low toxicity and high biodegradability, the inclusion of a biosurfactant accelerates the biodegradation of polymers (both fossil and biobased)</w:t>
      </w:r>
      <w:r w:rsidR="00DB62C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07/S00253-004-1584-8","ISSN":"1432-0614","PMID":"15221232","abstract":"A two-step enrichment procedure led to the isolation of a strain of Rhodococcus ruber (C208) that utilized polyethylene films as sole carbon source. In liquid culture, C208 formed a biofilm on the polyethylene surface and degraded up to 8% (gravimetrically) of the polyolefin within 30&amp;nbsp;days of incubation. The bacterial adhesion to hydrocarbon assay and the salt aggregation test both showed that the cell-surface hydrophobicity of C208 was higher than that of three other isolates which were obtained from the same consortium but were less efficient than C208 in the degradation of polyethylene. Mineral oil, but not nonionic surfactants, enhanced the colonization of polyethylene and increased biodegradation by about 50%. Fluorescein diacetate (FDA) hydrolysis and protein content analysis were used to test the viability and biomass density of the C208 biofilm on the polyethylene, respectively. Both FDA activity and protein content of the biofilm in a medium containing mineral oil peaked 48–72&amp;nbsp;h after inoculation and then decreased sharply. This finding apparently reflected rapid utilization of the mineral oil adhering to the polyethylene. The remaining biofilm population continued to proliferate moderately and presumably played a major role in biodegradation of the polyethylene. Fourier transform infrared spectra of UV-photooxidized polyethylene incubated with C208 indicated that biodegradation was initiated by utilization of the carbonyl residues formed in the photooxidized polyethylene","author":[{"dropping-particle":"","family":"Gilan","given":"I.","non-dropping-particle":"","parse-names":false,"suffix":""},{"dropping-particle":"","family":"Hadar","given":"Y.","non-dropping-particle":"","parse-names":false,"suffix":""},{"dropping-particle":"","family":"Sivan","given":"A.","non-dropping-particle":"","parse-names":false,"suffix":""}],"container-title":"Applied Microbiology and Biotechnology 2004 65:1","id":"ITEM-1","issue":"1","issued":{"date-parts":[["2004","2","19"]]},"page":"97-104","publisher":"Springer","title":"Colonization, biofilm formation and biodegradation of polyethylene by a strain of Rhodococcus ruber","type":"article-journal","volume":"65"},"uris":["http://www.mendeley.com/documents/?uuid=bfb31761-d684-358a-ad9e-373903592e89"]}],"mendeley":{"formattedCitation":"[135]","plainTextFormattedCitation":"[135]","previouslyFormattedCitation":"[135]"},"properties":{"noteIndex":0},"schema":"https://github.com/citation-style-language/schema/raw/master/csl-citation.json"}</w:instrText>
      </w:r>
      <w:r w:rsidR="00DB62C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35]</w:t>
      </w:r>
      <w:r w:rsidR="00DB62C9">
        <w:rPr>
          <w:rFonts w:ascii="Times New Roman" w:hAnsi="Times New Roman" w:cs="Times New Roman"/>
          <w:sz w:val="24"/>
          <w:szCs w:val="24"/>
          <w:lang w:val="en-IN"/>
        </w:rPr>
        <w:fldChar w:fldCharType="end"/>
      </w:r>
      <w:r w:rsidRPr="00A9784C">
        <w:rPr>
          <w:rFonts w:ascii="Times New Roman" w:hAnsi="Times New Roman" w:cs="Times New Roman"/>
          <w:sz w:val="24"/>
          <w:szCs w:val="24"/>
          <w:lang w:val="en-IN"/>
        </w:rPr>
        <w:t>.</w:t>
      </w:r>
      <w:r w:rsidRPr="00A9784C">
        <w:t xml:space="preserve"> </w:t>
      </w:r>
      <w:r w:rsidRPr="00A9784C">
        <w:rPr>
          <w:rFonts w:ascii="Times New Roman" w:hAnsi="Times New Roman" w:cs="Times New Roman"/>
          <w:sz w:val="24"/>
          <w:szCs w:val="24"/>
          <w:lang w:val="en-IN"/>
        </w:rPr>
        <w:t>Due to the presence of particular functional groups, biosurfactants aid in the biodegradation process, enabling activity under situations of high salinity, pH, and temperature</w:t>
      </w:r>
      <w:r w:rsidR="00DB62C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S0141-3910(02)00006-X","ISSN":"0141-3910","abstract":"Biodegradability of polyethylene wax (PEwax) was studied both experimentally and analytically. The weight loss of PEwax (0.5%) by a microbial consortium in approximately 3 weeks was 31.5% and the top molecular weights shifted to higher values. One of the features observed experimentally was fast consumption of low molecular weight-PEwax. On the other hand, one may speculate, theoretically, that hydrocarbons such as PE should be subject to an initial oxidation to yield carboxylated compounds at their terminals, which are then depolymerized via β-oxidation process. A mathematical model based on these theoretical and experimental aspects is proposed and a method of analysis is illustrated. β-Oxidation rates and consumption rates of low molecular weight-PEwax are determined numerically, and the temporal change of weight distribution is simulated. Numerical results are compared with experimental results, and the governing mechanism of biodegradation is interpreted. We conclude that the primary factors in biodegradation of polyethylene are an initial oxidation at the terminals of molecules followed by β-oxidation and consumption of low molecular weight-PEwax. The most reliable biodegradation limit was approx. © 2002 Elsevier Science Ltd. All rights reserved.","author":[{"dropping-particle":"","family":"Kawai","given":"Fusako","non-dropping-particle":"","parse-names":false,"suffix":""},{"dropping-particle":"","family":"Watanabe","given":"Masaji","non-dropping-particle":"","parse-names":false,"suffix":""},{"dropping-particle":"","family":"Shibata","given":"Masaru","non-dropping-particle":"","parse-names":false,"suffix":""},{"dropping-particle":"","family":"Yokoyama","given":"Shigeo","non-dropping-particle":"","parse-names":false,"suffix":""},{"dropping-particle":"","family":"Sudate","given":"Yasuhiro","non-dropping-particle":"","parse-names":false,"suffix":""}],"container-title":"Polymer Degradation and Stability","id":"ITEM-1","issue":"1","issued":{"date-parts":[["2002","1","1"]]},"page":"129-135","publisher":"Elsevier","title":"Experimental analysis and numerical simulation for biodegradability of polyethylene","type":"article-journal","volume":"76"},"uris":["http://www.mendeley.com/documents/?uuid=e4466d79-4435-326a-99dc-98748ef70e05"]}],"mendeley":{"formattedCitation":"[136]","plainTextFormattedCitation":"[136]","previouslyFormattedCitation":"[136]"},"properties":{"noteIndex":0},"schema":"https://github.com/citation-style-language/schema/raw/master/csl-citation.json"}</w:instrText>
      </w:r>
      <w:r w:rsidR="00DB62C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36]</w:t>
      </w:r>
      <w:r w:rsidR="00DB62C9">
        <w:rPr>
          <w:rFonts w:ascii="Times New Roman" w:hAnsi="Times New Roman" w:cs="Times New Roman"/>
          <w:sz w:val="24"/>
          <w:szCs w:val="24"/>
          <w:lang w:val="en-IN"/>
        </w:rPr>
        <w:fldChar w:fldCharType="end"/>
      </w:r>
      <w:r w:rsidR="00DB62C9">
        <w:rPr>
          <w:rFonts w:ascii="Times New Roman" w:hAnsi="Times New Roman" w:cs="Times New Roman"/>
          <w:sz w:val="24"/>
          <w:szCs w:val="24"/>
          <w:lang w:val="en-IN"/>
        </w:rPr>
        <w:fldChar w:fldCharType="begin" w:fldLock="1"/>
      </w:r>
      <w:r w:rsidR="005E2C98">
        <w:rPr>
          <w:rFonts w:ascii="Times New Roman" w:hAnsi="Times New Roman" w:cs="Times New Roman"/>
          <w:sz w:val="24"/>
          <w:szCs w:val="24"/>
          <w:lang w:val="en-IN"/>
        </w:rPr>
        <w:instrText>ADDIN CSL_CITATION {"citationItems":[{"id":"ITEM-1","itemData":{"DOI":"10.1016/J.POLYMDEGRADSTAB.2004.03.015","ISSN":"0141-3910","abstract":"Biodegradability of polyethylene wax (PEwax) was studied comparatively between degraders in two different classes: bacteria and fungi. Gel permeation chromatography patterns were obtained before and after cultivation of a bacterial consortium KH-12 and a fungus, Aspergillus sp. AK-3 in culture media containing PEwax as their sole carbon sources for three weeks, and they were introduced into a mathematical model based on two primary factors: the gradual weight loss of large molecules due to β-oxidation processes and the direct consumption of small molecules by cells. The total consumption rates and the β-oxidation rates for both of these degraders were determined numerically, and their degradability was compared. © 2004 Published by Elsevier Ltd.","author":[{"dropping-particle":"","family":"Kawai","given":"Fusako","non-dropping-particle":"","parse-names":false,"suffix":""},{"dropping-particle":"","family":"Watanabe","given":"Masaji","non-dropping-particle":"","parse-names":false,"suffix":""},{"dropping-particle":"","family":"Shibata","given":"Masaru","non-dropping-particle":"","parse-names":false,"suffix":""},{"dropping-particle":"","family":"Yokoyama","given":"Shigeo","non-dropping-particle":"","parse-names":false,"suffix":""},{"dropping-particle":"","family":"Sudate","given":"Yasuhiro","non-dropping-particle":"","parse-names":false,"suffix":""},{"dropping-particle":"","family":"Hayashi","given":"Shizue","non-dropping-particle":"","parse-names":false,"suffix":""}],"container-title":"Polymer Degradation and Stability","id":"ITEM-1","issue":"1","issued":{"date-parts":[["2004","10","1"]]},"page":"105-114","publisher":"Elsevier","title":"Comparative study on biodegradability of polyethylene wax by bacteria and fungi","type":"article-journal","volume":"86"},"uris":["http://www.mendeley.com/documents/?uuid=ff37cec4-7cd8-3977-a85e-6b4be366a591"]}],"mendeley":{"formattedCitation":"[137]","plainTextFormattedCitation":"[137]","previouslyFormattedCitation":"[137]"},"properties":{"noteIndex":0},"schema":"https://github.com/citation-style-language/schema/raw/master/csl-citation.json"}</w:instrText>
      </w:r>
      <w:r w:rsidR="00DB62C9">
        <w:rPr>
          <w:rFonts w:ascii="Times New Roman" w:hAnsi="Times New Roman" w:cs="Times New Roman"/>
          <w:sz w:val="24"/>
          <w:szCs w:val="24"/>
          <w:lang w:val="en-IN"/>
        </w:rPr>
        <w:fldChar w:fldCharType="separate"/>
      </w:r>
      <w:r w:rsidR="00AF7BF0" w:rsidRPr="00AF7BF0">
        <w:rPr>
          <w:rFonts w:ascii="Times New Roman" w:hAnsi="Times New Roman" w:cs="Times New Roman"/>
          <w:noProof/>
          <w:sz w:val="24"/>
          <w:szCs w:val="24"/>
          <w:lang w:val="en-IN"/>
        </w:rPr>
        <w:t>[137]</w:t>
      </w:r>
      <w:r w:rsidR="00DB62C9">
        <w:rPr>
          <w:rFonts w:ascii="Times New Roman" w:hAnsi="Times New Roman" w:cs="Times New Roman"/>
          <w:sz w:val="24"/>
          <w:szCs w:val="24"/>
          <w:lang w:val="en-IN"/>
        </w:rPr>
        <w:fldChar w:fldCharType="end"/>
      </w:r>
      <w:r w:rsidRPr="00A9784C">
        <w:rPr>
          <w:rFonts w:ascii="Times New Roman" w:hAnsi="Times New Roman" w:cs="Times New Roman"/>
          <w:sz w:val="24"/>
          <w:szCs w:val="24"/>
          <w:lang w:val="en-IN"/>
        </w:rPr>
        <w:t>.</w:t>
      </w:r>
    </w:p>
    <w:p w:rsidR="001D4163" w:rsidRDefault="001D4163"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Conclusions</w:t>
      </w:r>
    </w:p>
    <w:p w:rsidR="00CA7FD3" w:rsidRDefault="001D4163" w:rsidP="00033960">
      <w:pPr>
        <w:tabs>
          <w:tab w:val="left" w:pos="5414"/>
        </w:tabs>
        <w:jc w:val="both"/>
        <w:rPr>
          <w:rFonts w:ascii="Times New Roman" w:hAnsi="Times New Roman" w:cs="Times New Roman"/>
          <w:sz w:val="24"/>
          <w:szCs w:val="24"/>
          <w:lang w:val="en-IN"/>
        </w:rPr>
      </w:pPr>
      <w:r w:rsidRPr="001D4163">
        <w:rPr>
          <w:rFonts w:ascii="Times New Roman" w:hAnsi="Times New Roman" w:cs="Times New Roman"/>
          <w:sz w:val="24"/>
          <w:szCs w:val="24"/>
          <w:lang w:val="en-IN"/>
        </w:rPr>
        <w:lastRenderedPageBreak/>
        <w:t>Plastic degradation is critical in determining their fate and implications in the environment.</w:t>
      </w:r>
      <w:r w:rsidRPr="001D4163">
        <w:t xml:space="preserve"> </w:t>
      </w:r>
      <w:r w:rsidRPr="001D4163">
        <w:rPr>
          <w:rFonts w:ascii="Times New Roman" w:hAnsi="Times New Roman" w:cs="Times New Roman"/>
          <w:sz w:val="24"/>
          <w:szCs w:val="24"/>
          <w:lang w:val="en-IN"/>
        </w:rPr>
        <w:t>Biodegradation occurs in four stages: biodeterioration, biofragmentation, bioassimilation, and mineralization.</w:t>
      </w:r>
      <w:r w:rsidRPr="001D4163">
        <w:t xml:space="preserve"> </w:t>
      </w:r>
      <w:r w:rsidRPr="001D4163">
        <w:rPr>
          <w:rFonts w:ascii="Times New Roman" w:hAnsi="Times New Roman" w:cs="Times New Roman"/>
          <w:sz w:val="24"/>
          <w:szCs w:val="24"/>
          <w:lang w:val="en-IN"/>
        </w:rPr>
        <w:t>Complete biodegradation necessita</w:t>
      </w:r>
      <w:r w:rsidR="00457678">
        <w:rPr>
          <w:rFonts w:ascii="Times New Roman" w:hAnsi="Times New Roman" w:cs="Times New Roman"/>
          <w:sz w:val="24"/>
          <w:szCs w:val="24"/>
          <w:lang w:val="en-IN"/>
        </w:rPr>
        <w:t>tes a decrease in polymer molar</w:t>
      </w:r>
      <w:r w:rsidR="00AF5E79">
        <w:rPr>
          <w:rFonts w:ascii="Times New Roman" w:hAnsi="Times New Roman" w:cs="Times New Roman"/>
          <w:sz w:val="24"/>
          <w:szCs w:val="24"/>
          <w:lang w:val="en-IN"/>
        </w:rPr>
        <w:t> and molecular mass</w:t>
      </w:r>
      <w:r w:rsidRPr="001D4163">
        <w:rPr>
          <w:rFonts w:ascii="Times New Roman" w:hAnsi="Times New Roman" w:cs="Times New Roman"/>
          <w:sz w:val="24"/>
          <w:szCs w:val="24"/>
          <w:lang w:val="en-IN"/>
        </w:rPr>
        <w:t> as a result of fragmentation into smaller molecules, which are then catabolized by microorganisms.</w:t>
      </w:r>
      <w:r w:rsidR="00AF5E79" w:rsidRPr="00AF5E79">
        <w:t xml:space="preserve"> </w:t>
      </w:r>
      <w:r w:rsidR="00AF5E79" w:rsidRPr="00AF5E79">
        <w:rPr>
          <w:rFonts w:ascii="Times New Roman" w:hAnsi="Times New Roman" w:cs="Times New Roman"/>
          <w:sz w:val="24"/>
          <w:szCs w:val="24"/>
          <w:lang w:val="en-IN"/>
        </w:rPr>
        <w:t>Plastic demand and use are rising continuously.</w:t>
      </w:r>
      <w:r w:rsidR="00AF536C" w:rsidRPr="00AF536C">
        <w:rPr>
          <w:rFonts w:ascii="Times New Roman" w:hAnsi="Times New Roman" w:cs="Times New Roman"/>
          <w:sz w:val="24"/>
          <w:szCs w:val="24"/>
          <w:lang w:val="en-IN"/>
        </w:rPr>
        <w:t xml:space="preserve"> </w:t>
      </w:r>
      <w:r w:rsidR="00AF536C">
        <w:rPr>
          <w:rFonts w:ascii="Times New Roman" w:hAnsi="Times New Roman" w:cs="Times New Roman"/>
          <w:sz w:val="24"/>
          <w:szCs w:val="24"/>
          <w:lang w:val="en-IN"/>
        </w:rPr>
        <w:t xml:space="preserve">The </w:t>
      </w:r>
      <w:r w:rsidR="00AF536C" w:rsidRPr="004F385E">
        <w:rPr>
          <w:rFonts w:ascii="Times New Roman" w:hAnsi="Times New Roman" w:cs="Times New Roman"/>
          <w:sz w:val="24"/>
          <w:szCs w:val="24"/>
          <w:lang w:val="en-IN"/>
        </w:rPr>
        <w:t>non</w:t>
      </w:r>
      <w:r w:rsidR="00AF536C">
        <w:rPr>
          <w:rFonts w:ascii="Times New Roman" w:hAnsi="Times New Roman" w:cs="Times New Roman"/>
          <w:sz w:val="24"/>
          <w:szCs w:val="24"/>
          <w:lang w:val="en-IN"/>
        </w:rPr>
        <w:t xml:space="preserve"> </w:t>
      </w:r>
      <w:r w:rsidR="00AF536C" w:rsidRPr="004F385E">
        <w:rPr>
          <w:rFonts w:ascii="Times New Roman" w:hAnsi="Times New Roman" w:cs="Times New Roman"/>
          <w:sz w:val="24"/>
          <w:szCs w:val="24"/>
          <w:lang w:val="en-IN"/>
        </w:rPr>
        <w:t>biodegradable petr</w:t>
      </w:r>
      <w:r w:rsidR="00AF536C">
        <w:rPr>
          <w:rFonts w:ascii="Times New Roman" w:hAnsi="Times New Roman" w:cs="Times New Roman"/>
          <w:sz w:val="24"/>
          <w:szCs w:val="24"/>
          <w:lang w:val="en-IN"/>
        </w:rPr>
        <w:t>ochemical materials used for manufacturing</w:t>
      </w:r>
      <w:r w:rsidR="00AF536C" w:rsidRPr="004F385E">
        <w:rPr>
          <w:rFonts w:ascii="Times New Roman" w:hAnsi="Times New Roman" w:cs="Times New Roman"/>
          <w:sz w:val="24"/>
          <w:szCs w:val="24"/>
          <w:lang w:val="en-IN"/>
        </w:rPr>
        <w:t xml:space="preserve"> plastics create a serious threat to the environment, especially in the absence of waste management systems and littering preventive strategies</w:t>
      </w:r>
      <w:r w:rsidR="00AF536C">
        <w:rPr>
          <w:rFonts w:ascii="Times New Roman" w:hAnsi="Times New Roman" w:cs="Times New Roman"/>
          <w:sz w:val="24"/>
          <w:szCs w:val="24"/>
          <w:lang w:val="en-IN"/>
        </w:rPr>
        <w:t xml:space="preserve">. </w:t>
      </w:r>
      <w:r w:rsidR="00AF5E79">
        <w:rPr>
          <w:rFonts w:ascii="Times New Roman" w:hAnsi="Times New Roman" w:cs="Times New Roman"/>
          <w:sz w:val="24"/>
          <w:szCs w:val="24"/>
          <w:lang w:val="en-IN"/>
        </w:rPr>
        <w:t>For sustainable</w:t>
      </w:r>
      <w:r w:rsidR="00AF5E79" w:rsidRPr="00AF5E79">
        <w:rPr>
          <w:rFonts w:ascii="Times New Roman" w:hAnsi="Times New Roman" w:cs="Times New Roman"/>
          <w:sz w:val="24"/>
          <w:szCs w:val="24"/>
          <w:lang w:val="en-IN"/>
        </w:rPr>
        <w:t xml:space="preserve"> environmental safety, this process must be positively associated with proper waste management, along with the use of biobased and fossil-based biodegradable materials</w:t>
      </w:r>
      <w:r w:rsidR="00AF5E79">
        <w:rPr>
          <w:rFonts w:ascii="Times New Roman" w:hAnsi="Times New Roman" w:cs="Times New Roman"/>
          <w:sz w:val="24"/>
          <w:szCs w:val="24"/>
          <w:lang w:val="en-IN"/>
        </w:rPr>
        <w:t>.</w:t>
      </w:r>
    </w:p>
    <w:p w:rsidR="008023BE" w:rsidRDefault="008023BE" w:rsidP="00033960">
      <w:pPr>
        <w:tabs>
          <w:tab w:val="left" w:pos="5414"/>
        </w:tabs>
        <w:jc w:val="both"/>
        <w:rPr>
          <w:rFonts w:ascii="Times New Roman" w:hAnsi="Times New Roman" w:cs="Times New Roman"/>
          <w:sz w:val="24"/>
          <w:szCs w:val="24"/>
          <w:lang w:val="en-IN"/>
        </w:rPr>
      </w:pPr>
    </w:p>
    <w:p w:rsidR="00AF5E79" w:rsidRDefault="00AF5E79"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Conflict of interest</w:t>
      </w:r>
    </w:p>
    <w:p w:rsidR="008023BE" w:rsidRDefault="008023BE"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t>The authors declare they have no conflict of interest.</w:t>
      </w:r>
    </w:p>
    <w:p w:rsidR="005E2C98" w:rsidRDefault="005E2C98"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6E7619" w:rsidRDefault="006E7619" w:rsidP="00033960">
      <w:pPr>
        <w:tabs>
          <w:tab w:val="left" w:pos="5414"/>
        </w:tabs>
        <w:jc w:val="both"/>
        <w:rPr>
          <w:rFonts w:ascii="Times New Roman" w:hAnsi="Times New Roman" w:cs="Times New Roman"/>
          <w:sz w:val="24"/>
          <w:szCs w:val="24"/>
          <w:lang w:val="en-IN"/>
        </w:rPr>
      </w:pPr>
    </w:p>
    <w:p w:rsidR="00C603EB" w:rsidRDefault="00C603EB" w:rsidP="00033960">
      <w:pPr>
        <w:tabs>
          <w:tab w:val="left" w:pos="5414"/>
        </w:tabs>
        <w:jc w:val="both"/>
        <w:rPr>
          <w:rFonts w:ascii="Times New Roman" w:hAnsi="Times New Roman" w:cs="Times New Roman"/>
          <w:sz w:val="24"/>
          <w:szCs w:val="24"/>
          <w:lang w:val="en-IN"/>
        </w:rPr>
      </w:pPr>
    </w:p>
    <w:p w:rsidR="00C603EB" w:rsidRDefault="00C603EB" w:rsidP="00033960">
      <w:pPr>
        <w:tabs>
          <w:tab w:val="left" w:pos="5414"/>
        </w:tabs>
        <w:jc w:val="both"/>
        <w:rPr>
          <w:rFonts w:ascii="Times New Roman" w:hAnsi="Times New Roman" w:cs="Times New Roman"/>
          <w:sz w:val="24"/>
          <w:szCs w:val="24"/>
          <w:lang w:val="en-IN"/>
        </w:rPr>
      </w:pPr>
      <w:bookmarkStart w:id="0" w:name="_GoBack"/>
      <w:bookmarkEnd w:id="0"/>
    </w:p>
    <w:p w:rsidR="006E7619" w:rsidRDefault="006E7619" w:rsidP="00033960">
      <w:pPr>
        <w:tabs>
          <w:tab w:val="left" w:pos="5414"/>
        </w:tabs>
        <w:jc w:val="both"/>
        <w:rPr>
          <w:rFonts w:ascii="Times New Roman" w:hAnsi="Times New Roman" w:cs="Times New Roman"/>
          <w:sz w:val="24"/>
          <w:szCs w:val="24"/>
          <w:lang w:val="en-IN"/>
        </w:rPr>
      </w:pPr>
    </w:p>
    <w:p w:rsidR="005E2C98" w:rsidRDefault="005E2C98"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lastRenderedPageBreak/>
        <w:t>References</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lang w:val="en-IN"/>
        </w:rPr>
        <w:fldChar w:fldCharType="begin" w:fldLock="1"/>
      </w:r>
      <w:r>
        <w:rPr>
          <w:rFonts w:ascii="Times New Roman" w:hAnsi="Times New Roman" w:cs="Times New Roman"/>
          <w:sz w:val="24"/>
          <w:szCs w:val="24"/>
          <w:lang w:val="en-IN"/>
        </w:rPr>
        <w:instrText xml:space="preserve">ADDIN Mendeley Bibliography CSL_BIBLIOGRAPHY </w:instrText>
      </w:r>
      <w:r>
        <w:rPr>
          <w:rFonts w:ascii="Times New Roman" w:hAnsi="Times New Roman" w:cs="Times New Roman"/>
          <w:sz w:val="24"/>
          <w:szCs w:val="24"/>
          <w:lang w:val="en-IN"/>
        </w:rPr>
        <w:fldChar w:fldCharType="separate"/>
      </w:r>
      <w:r w:rsidRPr="005E2C98">
        <w:rPr>
          <w:rFonts w:ascii="Times New Roman" w:hAnsi="Times New Roman" w:cs="Times New Roman"/>
          <w:noProof/>
          <w:sz w:val="24"/>
          <w:szCs w:val="24"/>
        </w:rPr>
        <w:t>[1]</w:t>
      </w:r>
      <w:r w:rsidRPr="005E2C98">
        <w:rPr>
          <w:rFonts w:ascii="Times New Roman" w:hAnsi="Times New Roman" w:cs="Times New Roman"/>
          <w:noProof/>
          <w:sz w:val="24"/>
          <w:szCs w:val="24"/>
        </w:rPr>
        <w:tab/>
        <w:t xml:space="preserve">A. Chamas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Degradation Rates of Plastics in the Environment,” </w:t>
      </w:r>
      <w:r w:rsidRPr="005E2C98">
        <w:rPr>
          <w:rFonts w:ascii="Times New Roman" w:hAnsi="Times New Roman" w:cs="Times New Roman"/>
          <w:i/>
          <w:iCs/>
          <w:noProof/>
          <w:sz w:val="24"/>
          <w:szCs w:val="24"/>
        </w:rPr>
        <w:t>ACS Sustain. Chem. Eng.</w:t>
      </w:r>
      <w:r w:rsidRPr="005E2C98">
        <w:rPr>
          <w:rFonts w:ascii="Times New Roman" w:hAnsi="Times New Roman" w:cs="Times New Roman"/>
          <w:noProof/>
          <w:sz w:val="24"/>
          <w:szCs w:val="24"/>
        </w:rPr>
        <w:t>, vol. 8, no. 9, pp. 3494–3511, Mar. 2020, doi: 10.1021/ACSSUSCHEMENG.9B0663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2]</w:t>
      </w:r>
      <w:r w:rsidRPr="005E2C98">
        <w:rPr>
          <w:rFonts w:ascii="Times New Roman" w:hAnsi="Times New Roman" w:cs="Times New Roman"/>
          <w:noProof/>
          <w:sz w:val="24"/>
          <w:szCs w:val="24"/>
        </w:rPr>
        <w:tab/>
        <w:t xml:space="preserve">D. K. A. Barnes, F. Galgani, R. C. Thompson, and M. Barlaz, “Accumulation and fragmentation of plastic debris in global environments,” </w:t>
      </w:r>
      <w:r w:rsidRPr="005E2C98">
        <w:rPr>
          <w:rFonts w:ascii="Times New Roman" w:hAnsi="Times New Roman" w:cs="Times New Roman"/>
          <w:i/>
          <w:iCs/>
          <w:noProof/>
          <w:sz w:val="24"/>
          <w:szCs w:val="24"/>
        </w:rPr>
        <w:t>Philos. Trans. R. Soc. Lond. B. Biol. Sci.</w:t>
      </w:r>
      <w:r w:rsidRPr="005E2C98">
        <w:rPr>
          <w:rFonts w:ascii="Times New Roman" w:hAnsi="Times New Roman" w:cs="Times New Roman"/>
          <w:noProof/>
          <w:sz w:val="24"/>
          <w:szCs w:val="24"/>
        </w:rPr>
        <w:t>, vol. 364, no. 1526, pp. 1985–1998, Jul. 2009, doi: 10.1098/RSTB.2008.020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3]</w:t>
      </w:r>
      <w:r w:rsidRPr="005E2C98">
        <w:rPr>
          <w:rFonts w:ascii="Times New Roman" w:hAnsi="Times New Roman" w:cs="Times New Roman"/>
          <w:noProof/>
          <w:sz w:val="24"/>
          <w:szCs w:val="24"/>
        </w:rPr>
        <w:tab/>
        <w:t xml:space="preserve">A. L. Andrady, “Microplastics in the marine environment,” </w:t>
      </w:r>
      <w:r w:rsidRPr="005E2C98">
        <w:rPr>
          <w:rFonts w:ascii="Times New Roman" w:hAnsi="Times New Roman" w:cs="Times New Roman"/>
          <w:i/>
          <w:iCs/>
          <w:noProof/>
          <w:sz w:val="24"/>
          <w:szCs w:val="24"/>
        </w:rPr>
        <w:t>Mar. Pollut. Bull.</w:t>
      </w:r>
      <w:r w:rsidRPr="005E2C98">
        <w:rPr>
          <w:rFonts w:ascii="Times New Roman" w:hAnsi="Times New Roman" w:cs="Times New Roman"/>
          <w:noProof/>
          <w:sz w:val="24"/>
          <w:szCs w:val="24"/>
        </w:rPr>
        <w:t>, vol. 62, no. 8, pp. 1596–1605, Aug. 2011, doi: 10.1016/J.MARPOLBUL.2011.05.030.</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4]</w:t>
      </w:r>
      <w:r w:rsidRPr="005E2C98">
        <w:rPr>
          <w:rFonts w:ascii="Times New Roman" w:hAnsi="Times New Roman" w:cs="Times New Roman"/>
          <w:noProof/>
          <w:sz w:val="24"/>
          <w:szCs w:val="24"/>
        </w:rPr>
        <w:tab/>
        <w:t xml:space="preserve">V. Hidalgo-Ruz, L. Gutow, R. C. Thompson, and M. Thiel, “Microplastics in the marine environment: a review of the methods used for identification and quantification,” </w:t>
      </w:r>
      <w:r w:rsidRPr="005E2C98">
        <w:rPr>
          <w:rFonts w:ascii="Times New Roman" w:hAnsi="Times New Roman" w:cs="Times New Roman"/>
          <w:i/>
          <w:iCs/>
          <w:noProof/>
          <w:sz w:val="24"/>
          <w:szCs w:val="24"/>
        </w:rPr>
        <w:t>Environ. Sci. Technol.</w:t>
      </w:r>
      <w:r w:rsidRPr="005E2C98">
        <w:rPr>
          <w:rFonts w:ascii="Times New Roman" w:hAnsi="Times New Roman" w:cs="Times New Roman"/>
          <w:noProof/>
          <w:sz w:val="24"/>
          <w:szCs w:val="24"/>
        </w:rPr>
        <w:t>, vol. 46, no. 6, pp. 3060–3075, Mar. 2012, doi: 10.1021/ES203150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5]</w:t>
      </w:r>
      <w:r w:rsidRPr="005E2C98">
        <w:rPr>
          <w:rFonts w:ascii="Times New Roman" w:hAnsi="Times New Roman" w:cs="Times New Roman"/>
          <w:noProof/>
          <w:sz w:val="24"/>
          <w:szCs w:val="24"/>
        </w:rPr>
        <w:tab/>
        <w:t xml:space="preserve">C. Álvarez-Hernández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Microplastic debris in beaches of Tenerife (Canary Islands, Spain),” </w:t>
      </w:r>
      <w:r w:rsidRPr="005E2C98">
        <w:rPr>
          <w:rFonts w:ascii="Times New Roman" w:hAnsi="Times New Roman" w:cs="Times New Roman"/>
          <w:i/>
          <w:iCs/>
          <w:noProof/>
          <w:sz w:val="24"/>
          <w:szCs w:val="24"/>
        </w:rPr>
        <w:t>Mar. Pollut. Bull.</w:t>
      </w:r>
      <w:r w:rsidRPr="005E2C98">
        <w:rPr>
          <w:rFonts w:ascii="Times New Roman" w:hAnsi="Times New Roman" w:cs="Times New Roman"/>
          <w:noProof/>
          <w:sz w:val="24"/>
          <w:szCs w:val="24"/>
        </w:rPr>
        <w:t>, vol. 146, pp. 26–32, Sep. 2019, doi: 10.1016/J.MARPOLBUL.2019.05.06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6]</w:t>
      </w:r>
      <w:r w:rsidRPr="005E2C98">
        <w:rPr>
          <w:rFonts w:ascii="Times New Roman" w:hAnsi="Times New Roman" w:cs="Times New Roman"/>
          <w:noProof/>
          <w:sz w:val="24"/>
          <w:szCs w:val="24"/>
        </w:rPr>
        <w:tab/>
        <w:t xml:space="preserve">M. Bergmann, S. Mützel, S. Primpke, M. B. Tekman, J. Trachsel, and G. Gerdts, “White and wonderful? Microplastics prevail in snow from the Alps to the Arctic,” </w:t>
      </w:r>
      <w:r w:rsidRPr="005E2C98">
        <w:rPr>
          <w:rFonts w:ascii="Times New Roman" w:hAnsi="Times New Roman" w:cs="Times New Roman"/>
          <w:i/>
          <w:iCs/>
          <w:noProof/>
          <w:sz w:val="24"/>
          <w:szCs w:val="24"/>
        </w:rPr>
        <w:t>Sci. Adv.</w:t>
      </w:r>
      <w:r w:rsidRPr="005E2C98">
        <w:rPr>
          <w:rFonts w:ascii="Times New Roman" w:hAnsi="Times New Roman" w:cs="Times New Roman"/>
          <w:noProof/>
          <w:sz w:val="24"/>
          <w:szCs w:val="24"/>
        </w:rPr>
        <w:t>, vol. 5, no. 8, Aug. 2019, doi: 10.1126/SCIADV.AAX115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7]</w:t>
      </w:r>
      <w:r w:rsidRPr="005E2C98">
        <w:rPr>
          <w:rFonts w:ascii="Times New Roman" w:hAnsi="Times New Roman" w:cs="Times New Roman"/>
          <w:noProof/>
          <w:sz w:val="24"/>
          <w:szCs w:val="24"/>
        </w:rPr>
        <w:tab/>
        <w:t xml:space="preserve">R. Geyer, J. R. Jambeck, and K. L. Law, “Production, use, and fate of all plastics ever made,” </w:t>
      </w:r>
      <w:r w:rsidRPr="005E2C98">
        <w:rPr>
          <w:rFonts w:ascii="Times New Roman" w:hAnsi="Times New Roman" w:cs="Times New Roman"/>
          <w:i/>
          <w:iCs/>
          <w:noProof/>
          <w:sz w:val="24"/>
          <w:szCs w:val="24"/>
        </w:rPr>
        <w:t>Sci. Adv.</w:t>
      </w:r>
      <w:r w:rsidRPr="005E2C98">
        <w:rPr>
          <w:rFonts w:ascii="Times New Roman" w:hAnsi="Times New Roman" w:cs="Times New Roman"/>
          <w:noProof/>
          <w:sz w:val="24"/>
          <w:szCs w:val="24"/>
        </w:rPr>
        <w:t>, vol. 3, no. 7, Jul. 2017, doi: 10.1126/SCIADV.170078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8]</w:t>
      </w:r>
      <w:r w:rsidRPr="005E2C98">
        <w:rPr>
          <w:rFonts w:ascii="Times New Roman" w:hAnsi="Times New Roman" w:cs="Times New Roman"/>
          <w:noProof/>
          <w:sz w:val="24"/>
          <w:szCs w:val="24"/>
        </w:rPr>
        <w:tab/>
        <w:t xml:space="preserve">A. L. Andrady, “Microplastics in the marine environment,” </w:t>
      </w:r>
      <w:r w:rsidRPr="005E2C98">
        <w:rPr>
          <w:rFonts w:ascii="Times New Roman" w:hAnsi="Times New Roman" w:cs="Times New Roman"/>
          <w:i/>
          <w:iCs/>
          <w:noProof/>
          <w:sz w:val="24"/>
          <w:szCs w:val="24"/>
        </w:rPr>
        <w:t>Mar. Pollut. Bull.</w:t>
      </w:r>
      <w:r w:rsidRPr="005E2C98">
        <w:rPr>
          <w:rFonts w:ascii="Times New Roman" w:hAnsi="Times New Roman" w:cs="Times New Roman"/>
          <w:noProof/>
          <w:sz w:val="24"/>
          <w:szCs w:val="24"/>
        </w:rPr>
        <w:t>, vol. 62, no. 8, pp. 1596–1605, Aug. 2011, doi: 10.1016/J.MARPOLBUL.2011.05.030.</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9]</w:t>
      </w:r>
      <w:r w:rsidRPr="005E2C98">
        <w:rPr>
          <w:rFonts w:ascii="Times New Roman" w:hAnsi="Times New Roman" w:cs="Times New Roman"/>
          <w:noProof/>
          <w:sz w:val="24"/>
          <w:szCs w:val="24"/>
        </w:rPr>
        <w:tab/>
        <w:t xml:space="preserve">A. A. Shah, F. Hasan, A. Hameed, and S. Ahmed, “Biological degradation of plastics: a comprehensive review,” </w:t>
      </w:r>
      <w:r w:rsidRPr="005E2C98">
        <w:rPr>
          <w:rFonts w:ascii="Times New Roman" w:hAnsi="Times New Roman" w:cs="Times New Roman"/>
          <w:i/>
          <w:iCs/>
          <w:noProof/>
          <w:sz w:val="24"/>
          <w:szCs w:val="24"/>
        </w:rPr>
        <w:t>Biotechnol. Adv.</w:t>
      </w:r>
      <w:r w:rsidRPr="005E2C98">
        <w:rPr>
          <w:rFonts w:ascii="Times New Roman" w:hAnsi="Times New Roman" w:cs="Times New Roman"/>
          <w:noProof/>
          <w:sz w:val="24"/>
          <w:szCs w:val="24"/>
        </w:rPr>
        <w:t>, vol. 26, no. 3, pp. 246–265, May 2008, doi: 10.1016/J.BIOTECHADV.2007.12.00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0]</w:t>
      </w:r>
      <w:r w:rsidRPr="005E2C98">
        <w:rPr>
          <w:rFonts w:ascii="Times New Roman" w:hAnsi="Times New Roman" w:cs="Times New Roman"/>
          <w:noProof/>
          <w:sz w:val="24"/>
          <w:szCs w:val="24"/>
        </w:rPr>
        <w:tab/>
        <w:t xml:space="preserve">K. Ragaert, L. Delva, and K. Van Geem, “Mechanical and chemical recycling of solid plastic waste,” </w:t>
      </w:r>
      <w:r w:rsidRPr="005E2C98">
        <w:rPr>
          <w:rFonts w:ascii="Times New Roman" w:hAnsi="Times New Roman" w:cs="Times New Roman"/>
          <w:i/>
          <w:iCs/>
          <w:noProof/>
          <w:sz w:val="24"/>
          <w:szCs w:val="24"/>
        </w:rPr>
        <w:t>Waste Manag.</w:t>
      </w:r>
      <w:r w:rsidRPr="005E2C98">
        <w:rPr>
          <w:rFonts w:ascii="Times New Roman" w:hAnsi="Times New Roman" w:cs="Times New Roman"/>
          <w:noProof/>
          <w:sz w:val="24"/>
          <w:szCs w:val="24"/>
        </w:rPr>
        <w:t>, vol. 69, pp. 24–58, Nov. 2017, doi: 10.1016/J.WASMAN.2017.07.04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1]</w:t>
      </w:r>
      <w:r w:rsidRPr="005E2C98">
        <w:rPr>
          <w:rFonts w:ascii="Times New Roman" w:hAnsi="Times New Roman" w:cs="Times New Roman"/>
          <w:noProof/>
          <w:sz w:val="24"/>
          <w:szCs w:val="24"/>
        </w:rPr>
        <w:tab/>
        <w:t>J. Zheng and S. Suh, “Strategies to reduce the global carbon footprint of plastics,” doi: 10.1038/s41558-019-0459-z.</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2]</w:t>
      </w:r>
      <w:r w:rsidRPr="005E2C98">
        <w:rPr>
          <w:rFonts w:ascii="Times New Roman" w:hAnsi="Times New Roman" w:cs="Times New Roman"/>
          <w:noProof/>
          <w:sz w:val="24"/>
          <w:szCs w:val="24"/>
        </w:rPr>
        <w:tab/>
        <w:t xml:space="preserve">J. R. Jambeck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Marine pollution. Plastic waste inputs from land into the ocean,” </w:t>
      </w:r>
      <w:r w:rsidRPr="005E2C98">
        <w:rPr>
          <w:rFonts w:ascii="Times New Roman" w:hAnsi="Times New Roman" w:cs="Times New Roman"/>
          <w:i/>
          <w:iCs/>
          <w:noProof/>
          <w:sz w:val="24"/>
          <w:szCs w:val="24"/>
        </w:rPr>
        <w:t>Science</w:t>
      </w:r>
      <w:r w:rsidRPr="005E2C98">
        <w:rPr>
          <w:rFonts w:ascii="Times New Roman" w:hAnsi="Times New Roman" w:cs="Times New Roman"/>
          <w:noProof/>
          <w:sz w:val="24"/>
          <w:szCs w:val="24"/>
        </w:rPr>
        <w:t>, vol. 347, no. 6223, pp. 768–771, Feb. 2015, doi: 10.1126/SCIENCE.126035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3]</w:t>
      </w:r>
      <w:r w:rsidRPr="005E2C98">
        <w:rPr>
          <w:rFonts w:ascii="Times New Roman" w:hAnsi="Times New Roman" w:cs="Times New Roman"/>
          <w:noProof/>
          <w:sz w:val="24"/>
          <w:szCs w:val="24"/>
        </w:rPr>
        <w:tab/>
        <w:t xml:space="preserve">N. Atanasova, S. Stoitsova, T. Paunova‐krasteva, and M. Kambourova, “Plastic Degradation by Extremophilic Bacteria,” </w:t>
      </w:r>
      <w:r w:rsidRPr="005E2C98">
        <w:rPr>
          <w:rFonts w:ascii="Times New Roman" w:hAnsi="Times New Roman" w:cs="Times New Roman"/>
          <w:i/>
          <w:iCs/>
          <w:noProof/>
          <w:sz w:val="24"/>
          <w:szCs w:val="24"/>
        </w:rPr>
        <w:t>Int. J. Mol. Sci. 2021, Vol. 22, Page 5610</w:t>
      </w:r>
      <w:r w:rsidRPr="005E2C98">
        <w:rPr>
          <w:rFonts w:ascii="Times New Roman" w:hAnsi="Times New Roman" w:cs="Times New Roman"/>
          <w:noProof/>
          <w:sz w:val="24"/>
          <w:szCs w:val="24"/>
        </w:rPr>
        <w:t>, vol. 22, no. 11, p. 5610, May 2021, doi: 10.3390/IJMS22115610.</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4]</w:t>
      </w:r>
      <w:r w:rsidRPr="005E2C98">
        <w:rPr>
          <w:rFonts w:ascii="Times New Roman" w:hAnsi="Times New Roman" w:cs="Times New Roman"/>
          <w:noProof/>
          <w:sz w:val="24"/>
          <w:szCs w:val="24"/>
        </w:rPr>
        <w:tab/>
        <w:t xml:space="preserve">R. Wei and W. Zimmermann, “Biocatalysis as a green route for recycling the recalcitrant </w:t>
      </w:r>
      <w:r w:rsidRPr="005E2C98">
        <w:rPr>
          <w:rFonts w:ascii="Times New Roman" w:hAnsi="Times New Roman" w:cs="Times New Roman"/>
          <w:noProof/>
          <w:sz w:val="24"/>
          <w:szCs w:val="24"/>
        </w:rPr>
        <w:lastRenderedPageBreak/>
        <w:t xml:space="preserve">plastic polyethylene terephthalate,” </w:t>
      </w:r>
      <w:r w:rsidRPr="005E2C98">
        <w:rPr>
          <w:rFonts w:ascii="Times New Roman" w:hAnsi="Times New Roman" w:cs="Times New Roman"/>
          <w:i/>
          <w:iCs/>
          <w:noProof/>
          <w:sz w:val="24"/>
          <w:szCs w:val="24"/>
        </w:rPr>
        <w:t>Microb. Biotechnol.</w:t>
      </w:r>
      <w:r w:rsidRPr="005E2C98">
        <w:rPr>
          <w:rFonts w:ascii="Times New Roman" w:hAnsi="Times New Roman" w:cs="Times New Roman"/>
          <w:noProof/>
          <w:sz w:val="24"/>
          <w:szCs w:val="24"/>
        </w:rPr>
        <w:t>, vol. 10, no. 6, pp. 1302–1307, Nov. 2017, doi: 10.1111/1751-7915.1271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5]</w:t>
      </w:r>
      <w:r w:rsidRPr="005E2C98">
        <w:rPr>
          <w:rFonts w:ascii="Times New Roman" w:hAnsi="Times New Roman" w:cs="Times New Roman"/>
          <w:noProof/>
          <w:sz w:val="24"/>
          <w:szCs w:val="24"/>
        </w:rPr>
        <w:tab/>
        <w:t xml:space="preserve">H. K. Webb, J. Arnott, R. J. Crawford, and E. P. Ivanova, “Plastic Degradation and Its Environmental Implications with Special Reference to Poly(ethylene terephthalate),” </w:t>
      </w:r>
      <w:r w:rsidRPr="005E2C98">
        <w:rPr>
          <w:rFonts w:ascii="Times New Roman" w:hAnsi="Times New Roman" w:cs="Times New Roman"/>
          <w:i/>
          <w:iCs/>
          <w:noProof/>
          <w:sz w:val="24"/>
          <w:szCs w:val="24"/>
        </w:rPr>
        <w:t>Polym. 2013, Vol. 5, Pages 1-18</w:t>
      </w:r>
      <w:r w:rsidRPr="005E2C98">
        <w:rPr>
          <w:rFonts w:ascii="Times New Roman" w:hAnsi="Times New Roman" w:cs="Times New Roman"/>
          <w:noProof/>
          <w:sz w:val="24"/>
          <w:szCs w:val="24"/>
        </w:rPr>
        <w:t>, vol. 5, no. 1, pp. 1–18, Dec. 2012, doi: 10.3390/POLYM501000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6]</w:t>
      </w:r>
      <w:r w:rsidRPr="005E2C98">
        <w:rPr>
          <w:rFonts w:ascii="Times New Roman" w:hAnsi="Times New Roman" w:cs="Times New Roman"/>
          <w:noProof/>
          <w:sz w:val="24"/>
          <w:szCs w:val="24"/>
        </w:rPr>
        <w:tab/>
        <w:t xml:space="preserve">T. Ojeda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Degradability of linear polyolefins under natural weathering,” </w:t>
      </w:r>
      <w:r w:rsidRPr="005E2C98">
        <w:rPr>
          <w:rFonts w:ascii="Times New Roman" w:hAnsi="Times New Roman" w:cs="Times New Roman"/>
          <w:i/>
          <w:iCs/>
          <w:noProof/>
          <w:sz w:val="24"/>
          <w:szCs w:val="24"/>
        </w:rPr>
        <w:t>Polym. Degrad. Stab.</w:t>
      </w:r>
      <w:r w:rsidRPr="005E2C98">
        <w:rPr>
          <w:rFonts w:ascii="Times New Roman" w:hAnsi="Times New Roman" w:cs="Times New Roman"/>
          <w:noProof/>
          <w:sz w:val="24"/>
          <w:szCs w:val="24"/>
        </w:rPr>
        <w:t>, vol. 96, no. 4, pp. 703–707, Apr. 2011, doi: 10.1016/J.POLYMDEGRADSTAB.2010.12.00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7]</w:t>
      </w:r>
      <w:r w:rsidRPr="005E2C98">
        <w:rPr>
          <w:rFonts w:ascii="Times New Roman" w:hAnsi="Times New Roman" w:cs="Times New Roman"/>
          <w:noProof/>
          <w:sz w:val="24"/>
          <w:szCs w:val="24"/>
        </w:rPr>
        <w:tab/>
        <w:t xml:space="preserve">S. K. Bhatia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Bioconversion of plant biomass hydrolysate into bioplastic (polyhydroxyalkanoates) using Ralstonia eutropha 5119,” </w:t>
      </w:r>
      <w:r w:rsidRPr="005E2C98">
        <w:rPr>
          <w:rFonts w:ascii="Times New Roman" w:hAnsi="Times New Roman" w:cs="Times New Roman"/>
          <w:i/>
          <w:iCs/>
          <w:noProof/>
          <w:sz w:val="24"/>
          <w:szCs w:val="24"/>
        </w:rPr>
        <w:t>Bioresour. Technol.</w:t>
      </w:r>
      <w:r w:rsidRPr="005E2C98">
        <w:rPr>
          <w:rFonts w:ascii="Times New Roman" w:hAnsi="Times New Roman" w:cs="Times New Roman"/>
          <w:noProof/>
          <w:sz w:val="24"/>
          <w:szCs w:val="24"/>
        </w:rPr>
        <w:t>, vol. 271, pp. 306–315, Jan. 2019, doi: 10.1016/J.BIORTECH.2018.09.12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8]</w:t>
      </w:r>
      <w:r w:rsidRPr="005E2C98">
        <w:rPr>
          <w:rFonts w:ascii="Times New Roman" w:hAnsi="Times New Roman" w:cs="Times New Roman"/>
          <w:noProof/>
          <w:sz w:val="24"/>
          <w:szCs w:val="24"/>
        </w:rPr>
        <w:tab/>
        <w:t xml:space="preserve">S. K. Bhatia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Poly(3-hydroxybutyrate-co-3-hydroxyhexanoate) production from engineered Ralstonia eutropha using synthetic and anaerobically digested food waste derived volatile fatty acids,” </w:t>
      </w:r>
      <w:r w:rsidRPr="005E2C98">
        <w:rPr>
          <w:rFonts w:ascii="Times New Roman" w:hAnsi="Times New Roman" w:cs="Times New Roman"/>
          <w:i/>
          <w:iCs/>
          <w:noProof/>
          <w:sz w:val="24"/>
          <w:szCs w:val="24"/>
        </w:rPr>
        <w:t>Int. J. Biol. Macromol.</w:t>
      </w:r>
      <w:r w:rsidRPr="005E2C98">
        <w:rPr>
          <w:rFonts w:ascii="Times New Roman" w:hAnsi="Times New Roman" w:cs="Times New Roman"/>
          <w:noProof/>
          <w:sz w:val="24"/>
          <w:szCs w:val="24"/>
        </w:rPr>
        <w:t>, vol. 133, pp. 1–10, Jul. 2019, doi: 10.1016/J.IJBIOMAC.2019.04.083.</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9]</w:t>
      </w:r>
      <w:r w:rsidRPr="005E2C98">
        <w:rPr>
          <w:rFonts w:ascii="Times New Roman" w:hAnsi="Times New Roman" w:cs="Times New Roman"/>
          <w:noProof/>
          <w:sz w:val="24"/>
          <w:szCs w:val="24"/>
        </w:rPr>
        <w:tab/>
        <w:t xml:space="preserve">Z. Montazer, M. B. Habibi Najafi, and D. B. Levin, “Microbial degradation of low-density polyethylene and synthesis of polyhydroxyalkanoate polymers,” </w:t>
      </w:r>
      <w:r w:rsidRPr="005E2C98">
        <w:rPr>
          <w:rFonts w:ascii="Times New Roman" w:hAnsi="Times New Roman" w:cs="Times New Roman"/>
          <w:i/>
          <w:iCs/>
          <w:noProof/>
          <w:sz w:val="24"/>
          <w:szCs w:val="24"/>
        </w:rPr>
        <w:t>Can. J. Microbiol.</w:t>
      </w:r>
      <w:r w:rsidRPr="005E2C98">
        <w:rPr>
          <w:rFonts w:ascii="Times New Roman" w:hAnsi="Times New Roman" w:cs="Times New Roman"/>
          <w:noProof/>
          <w:sz w:val="24"/>
          <w:szCs w:val="24"/>
        </w:rPr>
        <w:t>, vol. 65, no. 3, pp. 224–234, 2019, doi: 10.1139/CJM-2018-033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20]</w:t>
      </w:r>
      <w:r w:rsidRPr="005E2C98">
        <w:rPr>
          <w:rFonts w:ascii="Times New Roman" w:hAnsi="Times New Roman" w:cs="Times New Roman"/>
          <w:noProof/>
          <w:sz w:val="24"/>
          <w:szCs w:val="24"/>
        </w:rPr>
        <w:tab/>
        <w:t xml:space="preserve">Z. Montazer, M. B. H. Najafi, and D. B. Levin, “Challenges with Verifying Microbial Degradation of Polyethylene,” </w:t>
      </w:r>
      <w:r w:rsidRPr="005E2C98">
        <w:rPr>
          <w:rFonts w:ascii="Times New Roman" w:hAnsi="Times New Roman" w:cs="Times New Roman"/>
          <w:i/>
          <w:iCs/>
          <w:noProof/>
          <w:sz w:val="24"/>
          <w:szCs w:val="24"/>
        </w:rPr>
        <w:t>Polymers (Basel).</w:t>
      </w:r>
      <w:r w:rsidRPr="005E2C98">
        <w:rPr>
          <w:rFonts w:ascii="Times New Roman" w:hAnsi="Times New Roman" w:cs="Times New Roman"/>
          <w:noProof/>
          <w:sz w:val="24"/>
          <w:szCs w:val="24"/>
        </w:rPr>
        <w:t>, vol. 12, no. 1, Jan. 2020, doi: 10.3390/POLYM12010123.</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21]</w:t>
      </w:r>
      <w:r w:rsidRPr="005E2C98">
        <w:rPr>
          <w:rFonts w:ascii="Times New Roman" w:hAnsi="Times New Roman" w:cs="Times New Roman"/>
          <w:noProof/>
          <w:sz w:val="24"/>
          <w:szCs w:val="24"/>
        </w:rPr>
        <w:tab/>
        <w:t xml:space="preserve">O. S. Jumaah, “Screening Of Plastic Degrading Bacteria from Dumped Soil Area,” </w:t>
      </w:r>
      <w:r w:rsidRPr="005E2C98">
        <w:rPr>
          <w:rFonts w:ascii="Times New Roman" w:hAnsi="Times New Roman" w:cs="Times New Roman"/>
          <w:i/>
          <w:iCs/>
          <w:noProof/>
          <w:sz w:val="24"/>
          <w:szCs w:val="24"/>
        </w:rPr>
        <w:t>IOSR J. Environ. Sci. Toxicol. Food Technol.</w:t>
      </w:r>
      <w:r w:rsidRPr="005E2C98">
        <w:rPr>
          <w:rFonts w:ascii="Times New Roman" w:hAnsi="Times New Roman" w:cs="Times New Roman"/>
          <w:noProof/>
          <w:sz w:val="24"/>
          <w:szCs w:val="24"/>
        </w:rPr>
        <w:t>, vol. 11, no. 05, pp. 93–98, May 2017, doi: 10.9790/2402-1105029398.</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22]</w:t>
      </w:r>
      <w:r w:rsidRPr="005E2C98">
        <w:rPr>
          <w:rFonts w:ascii="Times New Roman" w:hAnsi="Times New Roman" w:cs="Times New Roman"/>
          <w:noProof/>
          <w:sz w:val="24"/>
          <w:szCs w:val="24"/>
        </w:rPr>
        <w:tab/>
        <w:t xml:space="preserve">Y. Tokiwa, B. P. Calabia, C. U. Ugwu, and S. Aiba, “Biodegradability of Plastics,” </w:t>
      </w:r>
      <w:r w:rsidRPr="005E2C98">
        <w:rPr>
          <w:rFonts w:ascii="Times New Roman" w:hAnsi="Times New Roman" w:cs="Times New Roman"/>
          <w:i/>
          <w:iCs/>
          <w:noProof/>
          <w:sz w:val="24"/>
          <w:szCs w:val="24"/>
        </w:rPr>
        <w:t>Int. J. Mol. Sci. 2009, Vol. 10, Pages 3722-3742</w:t>
      </w:r>
      <w:r w:rsidRPr="005E2C98">
        <w:rPr>
          <w:rFonts w:ascii="Times New Roman" w:hAnsi="Times New Roman" w:cs="Times New Roman"/>
          <w:noProof/>
          <w:sz w:val="24"/>
          <w:szCs w:val="24"/>
        </w:rPr>
        <w:t>, vol. 10, no. 9, pp. 3722–3742, Aug. 2009, doi: 10.3390/IJMS1009372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23]</w:t>
      </w:r>
      <w:r w:rsidRPr="005E2C98">
        <w:rPr>
          <w:rFonts w:ascii="Times New Roman" w:hAnsi="Times New Roman" w:cs="Times New Roman"/>
          <w:noProof/>
          <w:sz w:val="24"/>
          <w:szCs w:val="24"/>
        </w:rPr>
        <w:tab/>
        <w:t xml:space="preserve">T. Ahmed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Biodegradation of plastics: current scenario and future prospects for environmental safety,” </w:t>
      </w:r>
      <w:r w:rsidRPr="005E2C98">
        <w:rPr>
          <w:rFonts w:ascii="Times New Roman" w:hAnsi="Times New Roman" w:cs="Times New Roman"/>
          <w:i/>
          <w:iCs/>
          <w:noProof/>
          <w:sz w:val="24"/>
          <w:szCs w:val="24"/>
        </w:rPr>
        <w:t>Environ. Sci. Pollut. Res. Int.</w:t>
      </w:r>
      <w:r w:rsidRPr="005E2C98">
        <w:rPr>
          <w:rFonts w:ascii="Times New Roman" w:hAnsi="Times New Roman" w:cs="Times New Roman"/>
          <w:noProof/>
          <w:sz w:val="24"/>
          <w:szCs w:val="24"/>
        </w:rPr>
        <w:t>, vol. 25, no. 8, pp. 7287–7298, Mar. 2018, doi: 10.1007/S11356-018-1234-9.</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24]</w:t>
      </w:r>
      <w:r w:rsidRPr="005E2C98">
        <w:rPr>
          <w:rFonts w:ascii="Times New Roman" w:hAnsi="Times New Roman" w:cs="Times New Roman"/>
          <w:noProof/>
          <w:sz w:val="24"/>
          <w:szCs w:val="24"/>
        </w:rPr>
        <w:tab/>
        <w:t xml:space="preserve">C. Dussud, J. G.-C. workshop monogr, and  undefined 2014, “Bacterial degradation of synthetic plastics,” </w:t>
      </w:r>
      <w:r w:rsidRPr="005E2C98">
        <w:rPr>
          <w:rFonts w:ascii="Times New Roman" w:hAnsi="Times New Roman" w:cs="Times New Roman"/>
          <w:i/>
          <w:iCs/>
          <w:noProof/>
          <w:sz w:val="24"/>
          <w:szCs w:val="24"/>
        </w:rPr>
        <w:t>ciesm.org</w:t>
      </w:r>
      <w:r w:rsidRPr="005E2C98">
        <w:rPr>
          <w:rFonts w:ascii="Times New Roman" w:hAnsi="Times New Roman" w:cs="Times New Roman"/>
          <w:noProof/>
          <w:sz w:val="24"/>
          <w:szCs w:val="24"/>
        </w:rPr>
        <w:t>, Accessed: Jun. 15, 2022. [Online]. Available: https://ciesm.org/online/monographs/46/CIESM_Monograph_46_Marine_Plastic_Litter_43_48.pdf.</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25]</w:t>
      </w:r>
      <w:r w:rsidRPr="005E2C98">
        <w:rPr>
          <w:rFonts w:ascii="Times New Roman" w:hAnsi="Times New Roman" w:cs="Times New Roman"/>
          <w:noProof/>
          <w:sz w:val="24"/>
          <w:szCs w:val="24"/>
        </w:rPr>
        <w:tab/>
        <w:t xml:space="preserve">A. C. Albertsson and S. Karlsson, “The influence of biotic and abiotic environments on the degradation of polyethylene,” </w:t>
      </w:r>
      <w:r w:rsidRPr="005E2C98">
        <w:rPr>
          <w:rFonts w:ascii="Times New Roman" w:hAnsi="Times New Roman" w:cs="Times New Roman"/>
          <w:i/>
          <w:iCs/>
          <w:noProof/>
          <w:sz w:val="24"/>
          <w:szCs w:val="24"/>
        </w:rPr>
        <w:t>Prog. Polym. Sci.</w:t>
      </w:r>
      <w:r w:rsidRPr="005E2C98">
        <w:rPr>
          <w:rFonts w:ascii="Times New Roman" w:hAnsi="Times New Roman" w:cs="Times New Roman"/>
          <w:noProof/>
          <w:sz w:val="24"/>
          <w:szCs w:val="24"/>
        </w:rPr>
        <w:t>, vol. 15, no. 2, pp. 177–192, 1990, doi: 10.1016/0079-6700(90)90027-X.</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lastRenderedPageBreak/>
        <w:t>[26]</w:t>
      </w:r>
      <w:r w:rsidRPr="005E2C98">
        <w:rPr>
          <w:rFonts w:ascii="Times New Roman" w:hAnsi="Times New Roman" w:cs="Times New Roman"/>
          <w:noProof/>
          <w:sz w:val="24"/>
          <w:szCs w:val="24"/>
        </w:rPr>
        <w:tab/>
        <w:t xml:space="preserve">S. J. Pirt, “Microbial degradation of synthetic polymers,” </w:t>
      </w:r>
      <w:r w:rsidRPr="005E2C98">
        <w:rPr>
          <w:rFonts w:ascii="Times New Roman" w:hAnsi="Times New Roman" w:cs="Times New Roman"/>
          <w:i/>
          <w:iCs/>
          <w:noProof/>
          <w:sz w:val="24"/>
          <w:szCs w:val="24"/>
        </w:rPr>
        <w:t>J. Chem. Technol. Biotechnol.</w:t>
      </w:r>
      <w:r w:rsidRPr="005E2C98">
        <w:rPr>
          <w:rFonts w:ascii="Times New Roman" w:hAnsi="Times New Roman" w:cs="Times New Roman"/>
          <w:noProof/>
          <w:sz w:val="24"/>
          <w:szCs w:val="24"/>
        </w:rPr>
        <w:t>, vol. 30, no. 4, pp. 176–179, 1980, doi: 10.1002/JCTB.50330012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27]</w:t>
      </w:r>
      <w:r w:rsidRPr="005E2C98">
        <w:rPr>
          <w:rFonts w:ascii="Times New Roman" w:hAnsi="Times New Roman" w:cs="Times New Roman"/>
          <w:noProof/>
          <w:sz w:val="24"/>
          <w:szCs w:val="24"/>
        </w:rPr>
        <w:tab/>
        <w:t xml:space="preserve">Y. Otake, T. Kobayashi, H. Asabe, N. Murakami, and K. Ono, “Biodegradation of low‐density polyethylene, polystyrene, polyvinyl chloride, and urea formaldehyde resin buried under soil for over 32 years,” </w:t>
      </w:r>
      <w:r w:rsidRPr="005E2C98">
        <w:rPr>
          <w:rFonts w:ascii="Times New Roman" w:hAnsi="Times New Roman" w:cs="Times New Roman"/>
          <w:i/>
          <w:iCs/>
          <w:noProof/>
          <w:sz w:val="24"/>
          <w:szCs w:val="24"/>
        </w:rPr>
        <w:t>J. Appl. Polym. Sci.</w:t>
      </w:r>
      <w:r w:rsidRPr="005E2C98">
        <w:rPr>
          <w:rFonts w:ascii="Times New Roman" w:hAnsi="Times New Roman" w:cs="Times New Roman"/>
          <w:noProof/>
          <w:sz w:val="24"/>
          <w:szCs w:val="24"/>
        </w:rPr>
        <w:t>, vol. 56, no. 13, pp. 1789–1796, 1995, doi: 10.1002/APP.1995.070561309.</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28]</w:t>
      </w:r>
      <w:r w:rsidRPr="005E2C98">
        <w:rPr>
          <w:rFonts w:ascii="Times New Roman" w:hAnsi="Times New Roman" w:cs="Times New Roman"/>
          <w:noProof/>
          <w:sz w:val="24"/>
          <w:szCs w:val="24"/>
        </w:rPr>
        <w:tab/>
        <w:t xml:space="preserve">R. Pramila, K. R.-A. J. of Bacteriology, and  undefined 2015, “Potential biodegradation of low density polyethylene (LDPE) by Acinetobacter baumannii,” </w:t>
      </w:r>
      <w:r w:rsidRPr="005E2C98">
        <w:rPr>
          <w:rFonts w:ascii="Times New Roman" w:hAnsi="Times New Roman" w:cs="Times New Roman"/>
          <w:i/>
          <w:iCs/>
          <w:noProof/>
          <w:sz w:val="24"/>
          <w:szCs w:val="24"/>
        </w:rPr>
        <w:t>academicjournals.org</w:t>
      </w:r>
      <w:r w:rsidRPr="005E2C98">
        <w:rPr>
          <w:rFonts w:ascii="Times New Roman" w:hAnsi="Times New Roman" w:cs="Times New Roman"/>
          <w:noProof/>
          <w:sz w:val="24"/>
          <w:szCs w:val="24"/>
        </w:rPr>
        <w:t>, Accessed: Jun. 21, 2022. [Online]. Available: https://academicjournals.org/journal/JBR/article-full-text/278D9695171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29]</w:t>
      </w:r>
      <w:r w:rsidRPr="005E2C98">
        <w:rPr>
          <w:rFonts w:ascii="Times New Roman" w:hAnsi="Times New Roman" w:cs="Times New Roman"/>
          <w:noProof/>
          <w:sz w:val="24"/>
          <w:szCs w:val="24"/>
        </w:rPr>
        <w:tab/>
        <w:t>“Screening of plastic degrading bacteria from dumped soil area - ethesis.” http://ethesis.nitrkl.ac.in/3141/ (accessed Jun. 22, 202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30]</w:t>
      </w:r>
      <w:r w:rsidRPr="005E2C98">
        <w:rPr>
          <w:rFonts w:ascii="Times New Roman" w:hAnsi="Times New Roman" w:cs="Times New Roman"/>
          <w:noProof/>
          <w:sz w:val="24"/>
          <w:szCs w:val="24"/>
        </w:rPr>
        <w:tab/>
        <w:t xml:space="preserve">J. Zhang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Biodegradation of polyethylene microplastic particles by the fungus Aspergillus flavus from the guts of wax moth Galleria mellonella,” </w:t>
      </w:r>
      <w:r w:rsidRPr="005E2C98">
        <w:rPr>
          <w:rFonts w:ascii="Times New Roman" w:hAnsi="Times New Roman" w:cs="Times New Roman"/>
          <w:i/>
          <w:iCs/>
          <w:noProof/>
          <w:sz w:val="24"/>
          <w:szCs w:val="24"/>
        </w:rPr>
        <w:t>Sci. Total Environ.</w:t>
      </w:r>
      <w:r w:rsidRPr="005E2C98">
        <w:rPr>
          <w:rFonts w:ascii="Times New Roman" w:hAnsi="Times New Roman" w:cs="Times New Roman"/>
          <w:noProof/>
          <w:sz w:val="24"/>
          <w:szCs w:val="24"/>
        </w:rPr>
        <w:t>, vol. 704, p. 135931, Feb. 2020, doi: 10.1016/J.SCITOTENV.2019.13593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31]</w:t>
      </w:r>
      <w:r w:rsidRPr="005E2C98">
        <w:rPr>
          <w:rFonts w:ascii="Times New Roman" w:hAnsi="Times New Roman" w:cs="Times New Roman"/>
          <w:noProof/>
          <w:sz w:val="24"/>
          <w:szCs w:val="24"/>
        </w:rPr>
        <w:tab/>
        <w:t>“Screening and identification of polyurethane (PU) and low density polyethylene (LDPE) degrading soil fungi isolated from municipal solid waste.” https://1library.net/document/y96nmmly-screening-identification-polyurethane-density-polyethylene-degrading-isolated-municipal.html (accessed Jun. 23, 202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32]</w:t>
      </w:r>
      <w:r w:rsidRPr="005E2C98">
        <w:rPr>
          <w:rFonts w:ascii="Times New Roman" w:hAnsi="Times New Roman" w:cs="Times New Roman"/>
          <w:noProof/>
          <w:sz w:val="24"/>
          <w:szCs w:val="24"/>
        </w:rPr>
        <w:tab/>
        <w:t xml:space="preserve">K. Harshvardhan and B. Jha, “Biodegradation of low-density polyethylene by marine bacteria from pelagic waters, Arabian Sea, India,” </w:t>
      </w:r>
      <w:r w:rsidRPr="005E2C98">
        <w:rPr>
          <w:rFonts w:ascii="Times New Roman" w:hAnsi="Times New Roman" w:cs="Times New Roman"/>
          <w:i/>
          <w:iCs/>
          <w:noProof/>
          <w:sz w:val="24"/>
          <w:szCs w:val="24"/>
        </w:rPr>
        <w:t>Mar. Pollut. Bull.</w:t>
      </w:r>
      <w:r w:rsidRPr="005E2C98">
        <w:rPr>
          <w:rFonts w:ascii="Times New Roman" w:hAnsi="Times New Roman" w:cs="Times New Roman"/>
          <w:noProof/>
          <w:sz w:val="24"/>
          <w:szCs w:val="24"/>
        </w:rPr>
        <w:t>, vol. 77, no. 1–2, pp. 100–106, 2013, doi: 10.1016/J.MARPOLBUL.2013.10.02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33]</w:t>
      </w:r>
      <w:r w:rsidRPr="005E2C98">
        <w:rPr>
          <w:rFonts w:ascii="Times New Roman" w:hAnsi="Times New Roman" w:cs="Times New Roman"/>
          <w:noProof/>
          <w:sz w:val="24"/>
          <w:szCs w:val="24"/>
        </w:rPr>
        <w:tab/>
        <w:t xml:space="preserve">B. Nowak, J. Pajak, M. Drozd-Bratkowicz, and G. Rymarz, “Microorganisms participating in the biodegradation of modified polyethylene films in different soils under laboratory conditions,” </w:t>
      </w:r>
      <w:r w:rsidRPr="005E2C98">
        <w:rPr>
          <w:rFonts w:ascii="Times New Roman" w:hAnsi="Times New Roman" w:cs="Times New Roman"/>
          <w:i/>
          <w:iCs/>
          <w:noProof/>
          <w:sz w:val="24"/>
          <w:szCs w:val="24"/>
        </w:rPr>
        <w:t>Int. Biodeterior. Biodegrad.</w:t>
      </w:r>
      <w:r w:rsidRPr="005E2C98">
        <w:rPr>
          <w:rFonts w:ascii="Times New Roman" w:hAnsi="Times New Roman" w:cs="Times New Roman"/>
          <w:noProof/>
          <w:sz w:val="24"/>
          <w:szCs w:val="24"/>
        </w:rPr>
        <w:t>, vol. 65, no. 6, pp. 757–767, Sep. 2011, doi: 10.1016/J.IBIOD.2011.04.00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34]</w:t>
      </w:r>
      <w:r w:rsidRPr="005E2C98">
        <w:rPr>
          <w:rFonts w:ascii="Times New Roman" w:hAnsi="Times New Roman" w:cs="Times New Roman"/>
          <w:noProof/>
          <w:sz w:val="24"/>
          <w:szCs w:val="24"/>
        </w:rPr>
        <w:tab/>
        <w:t xml:space="preserve">L. Roager and E. C. Sonnenschein, “Bacterial Candidates for Colonization and Degradation of Marine Plastic Debris,” </w:t>
      </w:r>
      <w:r w:rsidRPr="005E2C98">
        <w:rPr>
          <w:rFonts w:ascii="Times New Roman" w:hAnsi="Times New Roman" w:cs="Times New Roman"/>
          <w:i/>
          <w:iCs/>
          <w:noProof/>
          <w:sz w:val="24"/>
          <w:szCs w:val="24"/>
        </w:rPr>
        <w:t>Environ. Sci. Technol.</w:t>
      </w:r>
      <w:r w:rsidRPr="005E2C98">
        <w:rPr>
          <w:rFonts w:ascii="Times New Roman" w:hAnsi="Times New Roman" w:cs="Times New Roman"/>
          <w:noProof/>
          <w:sz w:val="24"/>
          <w:szCs w:val="24"/>
        </w:rPr>
        <w:t>, vol. 53, no. 20, pp. 11636–11643, Oct. 2019, doi: 10.1021/ACS.EST.9B02212/ASSET/IMAGES/MEDIUM/ES9B02212_0002.GIF.</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35]</w:t>
      </w:r>
      <w:r w:rsidRPr="005E2C98">
        <w:rPr>
          <w:rFonts w:ascii="Times New Roman" w:hAnsi="Times New Roman" w:cs="Times New Roman"/>
          <w:noProof/>
          <w:sz w:val="24"/>
          <w:szCs w:val="24"/>
        </w:rPr>
        <w:tab/>
        <w:t xml:space="preserve">M. Das, S. K.-I. J. P. P. Sci, and  undefined 2013, “Influence of cell surface hydrophobicity in colonization and biofilm formation on LDPE biodegradation,” </w:t>
      </w:r>
      <w:r w:rsidRPr="005E2C98">
        <w:rPr>
          <w:rFonts w:ascii="Times New Roman" w:hAnsi="Times New Roman" w:cs="Times New Roman"/>
          <w:i/>
          <w:iCs/>
          <w:noProof/>
          <w:sz w:val="24"/>
          <w:szCs w:val="24"/>
        </w:rPr>
        <w:t>researchgate.net</w:t>
      </w:r>
      <w:r w:rsidRPr="005E2C98">
        <w:rPr>
          <w:rFonts w:ascii="Times New Roman" w:hAnsi="Times New Roman" w:cs="Times New Roman"/>
          <w:noProof/>
          <w:sz w:val="24"/>
          <w:szCs w:val="24"/>
        </w:rPr>
        <w:t>, Accessed: Jun. 23, 2022. [Online]. Available: https://www.researchgate.net/profile/Santosh-Kumar-191/publication/257650390_Influence_of_cell_surface_hydrophobicity_in_colonization_and_biofilm_formation_on_LDPE_biodegradation/links/02e7e5258f9133dc65000000/Influence-of-cell-surface-hydrophobicity-in-colonization-and-biofilm-formation-on-LDPE-biodegradation.pdf.</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36]</w:t>
      </w:r>
      <w:r w:rsidRPr="005E2C98">
        <w:rPr>
          <w:rFonts w:ascii="Times New Roman" w:hAnsi="Times New Roman" w:cs="Times New Roman"/>
          <w:noProof/>
          <w:sz w:val="24"/>
          <w:szCs w:val="24"/>
        </w:rPr>
        <w:tab/>
        <w:t xml:space="preserve">J. Yang, Y. Yang, W. M. Wu, J. Zhao, and L. Jiang, “Evidence of polyethylene </w:t>
      </w:r>
      <w:r w:rsidRPr="005E2C98">
        <w:rPr>
          <w:rFonts w:ascii="Times New Roman" w:hAnsi="Times New Roman" w:cs="Times New Roman"/>
          <w:noProof/>
          <w:sz w:val="24"/>
          <w:szCs w:val="24"/>
        </w:rPr>
        <w:lastRenderedPageBreak/>
        <w:t xml:space="preserve">biodegradation by bacterial strains from the guts of plastic-eating waxworms,” </w:t>
      </w:r>
      <w:r w:rsidRPr="005E2C98">
        <w:rPr>
          <w:rFonts w:ascii="Times New Roman" w:hAnsi="Times New Roman" w:cs="Times New Roman"/>
          <w:i/>
          <w:iCs/>
          <w:noProof/>
          <w:sz w:val="24"/>
          <w:szCs w:val="24"/>
        </w:rPr>
        <w:t>Environ. Sci. Technol.</w:t>
      </w:r>
      <w:r w:rsidRPr="005E2C98">
        <w:rPr>
          <w:rFonts w:ascii="Times New Roman" w:hAnsi="Times New Roman" w:cs="Times New Roman"/>
          <w:noProof/>
          <w:sz w:val="24"/>
          <w:szCs w:val="24"/>
        </w:rPr>
        <w:t>, vol. 48, no. 23, pp. 13776–13784, Dec. 2014, doi: 10.1021/ES504038A/SUPPL_FILE/ES504038A_SI_001.PDF.</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37]</w:t>
      </w:r>
      <w:r w:rsidRPr="005E2C98">
        <w:rPr>
          <w:rFonts w:ascii="Times New Roman" w:hAnsi="Times New Roman" w:cs="Times New Roman"/>
          <w:noProof/>
          <w:sz w:val="24"/>
          <w:szCs w:val="24"/>
        </w:rPr>
        <w:tab/>
        <w:t xml:space="preserve">H. Rajandas, S. Parimannan, K. Sathasivam, M. Ravichandran, and L. Su Yin, “A novel FTIR-ATR spectroscopy based technique for the estimation of low-density polyethylene biodegradation,” </w:t>
      </w:r>
      <w:r w:rsidRPr="005E2C98">
        <w:rPr>
          <w:rFonts w:ascii="Times New Roman" w:hAnsi="Times New Roman" w:cs="Times New Roman"/>
          <w:i/>
          <w:iCs/>
          <w:noProof/>
          <w:sz w:val="24"/>
          <w:szCs w:val="24"/>
        </w:rPr>
        <w:t>Polym. Test.</w:t>
      </w:r>
      <w:r w:rsidRPr="005E2C98">
        <w:rPr>
          <w:rFonts w:ascii="Times New Roman" w:hAnsi="Times New Roman" w:cs="Times New Roman"/>
          <w:noProof/>
          <w:sz w:val="24"/>
          <w:szCs w:val="24"/>
        </w:rPr>
        <w:t>, vol. 31, no. 8, pp. 1094–1099, Dec. 2012, doi: 10.1016/J.POLYMERTESTING.2012.07.01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38]</w:t>
      </w:r>
      <w:r w:rsidRPr="005E2C98">
        <w:rPr>
          <w:rFonts w:ascii="Times New Roman" w:hAnsi="Times New Roman" w:cs="Times New Roman"/>
          <w:noProof/>
          <w:sz w:val="24"/>
          <w:szCs w:val="24"/>
        </w:rPr>
        <w:tab/>
        <w:t xml:space="preserve">K. K.-R. de biologia tropical and  undefined 2003, “Polythene and plastics-degrading microbes from the mangrove soil,” </w:t>
      </w:r>
      <w:r w:rsidRPr="005E2C98">
        <w:rPr>
          <w:rFonts w:ascii="Times New Roman" w:hAnsi="Times New Roman" w:cs="Times New Roman"/>
          <w:i/>
          <w:iCs/>
          <w:noProof/>
          <w:sz w:val="24"/>
          <w:szCs w:val="24"/>
        </w:rPr>
        <w:t>scielo.sa.cr</w:t>
      </w:r>
      <w:r w:rsidRPr="005E2C98">
        <w:rPr>
          <w:rFonts w:ascii="Times New Roman" w:hAnsi="Times New Roman" w:cs="Times New Roman"/>
          <w:noProof/>
          <w:sz w:val="24"/>
          <w:szCs w:val="24"/>
        </w:rPr>
        <w:t>, Accessed: Jun. 23, 2022. [Online]. Available: https://www.scielo.sa.cr/scielo.php?script=sci_arttext&amp;pid=S0034-77442003000300003.</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39]</w:t>
      </w:r>
      <w:r w:rsidRPr="005E2C98">
        <w:rPr>
          <w:rFonts w:ascii="Times New Roman" w:hAnsi="Times New Roman" w:cs="Times New Roman"/>
          <w:noProof/>
          <w:sz w:val="24"/>
          <w:szCs w:val="24"/>
        </w:rPr>
        <w:tab/>
        <w:t xml:space="preserve">M. Bhatia, A. Girdhar, A. Tiwari, and A. Nayarisseri, “Implications of a novel Pseudomonas species on low density polyethylene biodegradation: an in vitro to in silico approach,” </w:t>
      </w:r>
      <w:r w:rsidRPr="005E2C98">
        <w:rPr>
          <w:rFonts w:ascii="Times New Roman" w:hAnsi="Times New Roman" w:cs="Times New Roman"/>
          <w:i/>
          <w:iCs/>
          <w:noProof/>
          <w:sz w:val="24"/>
          <w:szCs w:val="24"/>
        </w:rPr>
        <w:t>Springerplus</w:t>
      </w:r>
      <w:r w:rsidRPr="005E2C98">
        <w:rPr>
          <w:rFonts w:ascii="Times New Roman" w:hAnsi="Times New Roman" w:cs="Times New Roman"/>
          <w:noProof/>
          <w:sz w:val="24"/>
          <w:szCs w:val="24"/>
        </w:rPr>
        <w:t>, vol. 3, no. 1, Dec. 2014, doi: 10.1186/2193-1801-3-49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40]</w:t>
      </w:r>
      <w:r w:rsidRPr="005E2C98">
        <w:rPr>
          <w:rFonts w:ascii="Times New Roman" w:hAnsi="Times New Roman" w:cs="Times New Roman"/>
          <w:noProof/>
          <w:sz w:val="24"/>
          <w:szCs w:val="24"/>
        </w:rPr>
        <w:tab/>
        <w:t xml:space="preserve">B. M. Kyaw, R. Champakalakshmi, M. K. Sakharkar, C. S. Lim, and K. R. Sakharkar, “Biodegradation of Low Density Polythene (LDPE) by Pseudomonas Species,” </w:t>
      </w:r>
      <w:r w:rsidRPr="005E2C98">
        <w:rPr>
          <w:rFonts w:ascii="Times New Roman" w:hAnsi="Times New Roman" w:cs="Times New Roman"/>
          <w:i/>
          <w:iCs/>
          <w:noProof/>
          <w:sz w:val="24"/>
          <w:szCs w:val="24"/>
        </w:rPr>
        <w:t>Indian J. Microbiol.</w:t>
      </w:r>
      <w:r w:rsidRPr="005E2C98">
        <w:rPr>
          <w:rFonts w:ascii="Times New Roman" w:hAnsi="Times New Roman" w:cs="Times New Roman"/>
          <w:noProof/>
          <w:sz w:val="24"/>
          <w:szCs w:val="24"/>
        </w:rPr>
        <w:t>, vol. 52, no. 3, pp. 411–419, Sep. 2012, doi: 10.1007/S12088-012-0250-6.</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41]</w:t>
      </w:r>
      <w:r w:rsidRPr="005E2C98">
        <w:rPr>
          <w:rFonts w:ascii="Times New Roman" w:hAnsi="Times New Roman" w:cs="Times New Roman"/>
          <w:noProof/>
          <w:sz w:val="24"/>
          <w:szCs w:val="24"/>
        </w:rPr>
        <w:tab/>
        <w:t xml:space="preserve">H. V. Sowmya, Ramalingappa, M. Krishnappa, and B. Thippeswamy, “Degradation of polyethylene by Penicillium simplicissimum isolated from local dumpsite of Shivamogga district,” </w:t>
      </w:r>
      <w:r w:rsidRPr="005E2C98">
        <w:rPr>
          <w:rFonts w:ascii="Times New Roman" w:hAnsi="Times New Roman" w:cs="Times New Roman"/>
          <w:i/>
          <w:iCs/>
          <w:noProof/>
          <w:sz w:val="24"/>
          <w:szCs w:val="24"/>
        </w:rPr>
        <w:t>Environ. Dev. Sustain.</w:t>
      </w:r>
      <w:r w:rsidRPr="005E2C98">
        <w:rPr>
          <w:rFonts w:ascii="Times New Roman" w:hAnsi="Times New Roman" w:cs="Times New Roman"/>
          <w:noProof/>
          <w:sz w:val="24"/>
          <w:szCs w:val="24"/>
        </w:rPr>
        <w:t>, vol. 17, no. 4, pp. 731–745, Aug. 2015, doi: 10.1007/S10668-014-9571-4/FIGURES/1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42]</w:t>
      </w:r>
      <w:r w:rsidRPr="005E2C98">
        <w:rPr>
          <w:rFonts w:ascii="Times New Roman" w:hAnsi="Times New Roman" w:cs="Times New Roman"/>
          <w:noProof/>
          <w:sz w:val="24"/>
          <w:szCs w:val="24"/>
        </w:rPr>
        <w:tab/>
        <w:t>“(PDF) Biodegradation of poly(ethylene terephthalate) modified with polyester " Bionolle Ò " by Penicillium funiculosum | Maria Badea - Academia.edu.” https://www.academia.edu/30229859/Biodegradation_of_poly_ethylene_terephthalate_modified_with_polyester_Bionolle_Ò_by_Penicillium_funiculosum (accessed Jun. 24, 202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43]</w:t>
      </w:r>
      <w:r w:rsidRPr="005E2C98">
        <w:rPr>
          <w:rFonts w:ascii="Times New Roman" w:hAnsi="Times New Roman" w:cs="Times New Roman"/>
          <w:noProof/>
          <w:sz w:val="24"/>
          <w:szCs w:val="24"/>
        </w:rPr>
        <w:tab/>
        <w:t xml:space="preserve">A. Sivan, M. Szanto, and V. Pavlov, “Biofilm development of the polyethylene-degrading bacterium Rhodococcus ruber,” </w:t>
      </w:r>
      <w:r w:rsidRPr="005E2C98">
        <w:rPr>
          <w:rFonts w:ascii="Times New Roman" w:hAnsi="Times New Roman" w:cs="Times New Roman"/>
          <w:i/>
          <w:iCs/>
          <w:noProof/>
          <w:sz w:val="24"/>
          <w:szCs w:val="24"/>
        </w:rPr>
        <w:t>Appl. Microbiol. Biotechnol.</w:t>
      </w:r>
      <w:r w:rsidRPr="005E2C98">
        <w:rPr>
          <w:rFonts w:ascii="Times New Roman" w:hAnsi="Times New Roman" w:cs="Times New Roman"/>
          <w:noProof/>
          <w:sz w:val="24"/>
          <w:szCs w:val="24"/>
        </w:rPr>
        <w:t>, vol. 72, no. 2, pp. 346–352, Sep. 2006, doi: 10.1007/S00253-005-0259-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44]</w:t>
      </w:r>
      <w:r w:rsidRPr="005E2C98">
        <w:rPr>
          <w:rFonts w:ascii="Times New Roman" w:hAnsi="Times New Roman" w:cs="Times New Roman"/>
          <w:noProof/>
          <w:sz w:val="24"/>
          <w:szCs w:val="24"/>
        </w:rPr>
        <w:tab/>
        <w:t xml:space="preserve">S. Divyalakshmi, A. S.-I. J. E. S. T. Food, and  undefined 2016, “Screening and isolation of polyethylene degrading bacteria from various soil environments,” </w:t>
      </w:r>
      <w:r w:rsidRPr="005E2C98">
        <w:rPr>
          <w:rFonts w:ascii="Times New Roman" w:hAnsi="Times New Roman" w:cs="Times New Roman"/>
          <w:i/>
          <w:iCs/>
          <w:noProof/>
          <w:sz w:val="24"/>
          <w:szCs w:val="24"/>
        </w:rPr>
        <w:t>researchgate.net</w:t>
      </w:r>
      <w:r w:rsidRPr="005E2C98">
        <w:rPr>
          <w:rFonts w:ascii="Times New Roman" w:hAnsi="Times New Roman" w:cs="Times New Roman"/>
          <w:noProof/>
          <w:sz w:val="24"/>
          <w:szCs w:val="24"/>
        </w:rPr>
        <w:t>, vol. 10, pp. 1–07, 2016, doi: 10.9790/2402-101204010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45]</w:t>
      </w:r>
      <w:r w:rsidRPr="005E2C98">
        <w:rPr>
          <w:rFonts w:ascii="Times New Roman" w:hAnsi="Times New Roman" w:cs="Times New Roman"/>
          <w:noProof/>
          <w:sz w:val="24"/>
          <w:szCs w:val="24"/>
        </w:rPr>
        <w:tab/>
        <w:t xml:space="preserve">J. Peixoto, L. P. Silva, and R. H. Krüger, “Brazilian Cerrado soil reveals an untapped microbial potential for unpretreated polyethylene biodegradation,” </w:t>
      </w:r>
      <w:r w:rsidRPr="005E2C98">
        <w:rPr>
          <w:rFonts w:ascii="Times New Roman" w:hAnsi="Times New Roman" w:cs="Times New Roman"/>
          <w:i/>
          <w:iCs/>
          <w:noProof/>
          <w:sz w:val="24"/>
          <w:szCs w:val="24"/>
        </w:rPr>
        <w:t>J. Hazard. Mater.</w:t>
      </w:r>
      <w:r w:rsidRPr="005E2C98">
        <w:rPr>
          <w:rFonts w:ascii="Times New Roman" w:hAnsi="Times New Roman" w:cs="Times New Roman"/>
          <w:noProof/>
          <w:sz w:val="24"/>
          <w:szCs w:val="24"/>
        </w:rPr>
        <w:t>, vol. 324, pp. 634–644, Feb. 2017, doi: 10.1016/J.JHAZMAT.2016.11.03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46]</w:t>
      </w:r>
      <w:r w:rsidRPr="005E2C98">
        <w:rPr>
          <w:rFonts w:ascii="Times New Roman" w:hAnsi="Times New Roman" w:cs="Times New Roman"/>
          <w:noProof/>
          <w:sz w:val="24"/>
          <w:szCs w:val="24"/>
        </w:rPr>
        <w:tab/>
        <w:t xml:space="preserve">M. Tosin, M. Weber, M. Siotto, C. Lott, and F. D. Innocenti, “Laboratory test methods to determine the degradation of plastics in marine environmental conditions,” </w:t>
      </w:r>
      <w:r w:rsidRPr="005E2C98">
        <w:rPr>
          <w:rFonts w:ascii="Times New Roman" w:hAnsi="Times New Roman" w:cs="Times New Roman"/>
          <w:i/>
          <w:iCs/>
          <w:noProof/>
          <w:sz w:val="24"/>
          <w:szCs w:val="24"/>
        </w:rPr>
        <w:t>Front. Microbiol.</w:t>
      </w:r>
      <w:r w:rsidRPr="005E2C98">
        <w:rPr>
          <w:rFonts w:ascii="Times New Roman" w:hAnsi="Times New Roman" w:cs="Times New Roman"/>
          <w:noProof/>
          <w:sz w:val="24"/>
          <w:szCs w:val="24"/>
        </w:rPr>
        <w:t>, vol. 3, no. JUN, 2012, doi: 10.3389/FMICB.2012.00225/FULL.</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lastRenderedPageBreak/>
        <w:t>[47]</w:t>
      </w:r>
      <w:r w:rsidRPr="005E2C98">
        <w:rPr>
          <w:rFonts w:ascii="Times New Roman" w:hAnsi="Times New Roman" w:cs="Times New Roman"/>
          <w:noProof/>
          <w:sz w:val="24"/>
          <w:szCs w:val="24"/>
        </w:rPr>
        <w:tab/>
        <w:t xml:space="preserve">Y. Wu, T. Li, and L. Yang, “Mechanisms of removing pollutants from aqueous solutions by microorganisms and their aggregates: A review,” </w:t>
      </w:r>
      <w:r w:rsidRPr="005E2C98">
        <w:rPr>
          <w:rFonts w:ascii="Times New Roman" w:hAnsi="Times New Roman" w:cs="Times New Roman"/>
          <w:i/>
          <w:iCs/>
          <w:noProof/>
          <w:sz w:val="24"/>
          <w:szCs w:val="24"/>
        </w:rPr>
        <w:t>Bioresour. Technol.</w:t>
      </w:r>
      <w:r w:rsidRPr="005E2C98">
        <w:rPr>
          <w:rFonts w:ascii="Times New Roman" w:hAnsi="Times New Roman" w:cs="Times New Roman"/>
          <w:noProof/>
          <w:sz w:val="24"/>
          <w:szCs w:val="24"/>
        </w:rPr>
        <w:t>, vol. 107, pp. 10–18, Mar. 2012, doi: 10.1016/J.BIORTECH.2011.12.088.</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48]</w:t>
      </w:r>
      <w:r w:rsidRPr="005E2C98">
        <w:rPr>
          <w:rFonts w:ascii="Times New Roman" w:hAnsi="Times New Roman" w:cs="Times New Roman"/>
          <w:noProof/>
          <w:sz w:val="24"/>
          <w:szCs w:val="24"/>
        </w:rPr>
        <w:tab/>
        <w:t xml:space="preserve">L. Hermabessiere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Occurrence and effects of plastic additives on marine environments and organisms: A review,” </w:t>
      </w:r>
      <w:r w:rsidRPr="005E2C98">
        <w:rPr>
          <w:rFonts w:ascii="Times New Roman" w:hAnsi="Times New Roman" w:cs="Times New Roman"/>
          <w:i/>
          <w:iCs/>
          <w:noProof/>
          <w:sz w:val="24"/>
          <w:szCs w:val="24"/>
        </w:rPr>
        <w:t>Chemosphere</w:t>
      </w:r>
      <w:r w:rsidRPr="005E2C98">
        <w:rPr>
          <w:rFonts w:ascii="Times New Roman" w:hAnsi="Times New Roman" w:cs="Times New Roman"/>
          <w:noProof/>
          <w:sz w:val="24"/>
          <w:szCs w:val="24"/>
        </w:rPr>
        <w:t>, vol. 182, pp. 781–793, Sep. 2017, doi: 10.1016/J.CHEMOSPHERE.2017.05.096.</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49]</w:t>
      </w:r>
      <w:r w:rsidRPr="005E2C98">
        <w:rPr>
          <w:rFonts w:ascii="Times New Roman" w:hAnsi="Times New Roman" w:cs="Times New Roman"/>
          <w:noProof/>
          <w:sz w:val="24"/>
          <w:szCs w:val="24"/>
        </w:rPr>
        <w:tab/>
        <w:t xml:space="preserve">G. L. Wei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Organophosphorus flame retardants and plasticizers: Sources, occurrence, toxicity and human exposure,” </w:t>
      </w:r>
      <w:r w:rsidRPr="005E2C98">
        <w:rPr>
          <w:rFonts w:ascii="Times New Roman" w:hAnsi="Times New Roman" w:cs="Times New Roman"/>
          <w:i/>
          <w:iCs/>
          <w:noProof/>
          <w:sz w:val="24"/>
          <w:szCs w:val="24"/>
        </w:rPr>
        <w:t>Environ. Pollut.</w:t>
      </w:r>
      <w:r w:rsidRPr="005E2C98">
        <w:rPr>
          <w:rFonts w:ascii="Times New Roman" w:hAnsi="Times New Roman" w:cs="Times New Roman"/>
          <w:noProof/>
          <w:sz w:val="24"/>
          <w:szCs w:val="24"/>
        </w:rPr>
        <w:t>, vol. 196, pp. 29–46, Jan. 2015, doi: 10.1016/J.ENVPOL.2014.09.01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50]</w:t>
      </w:r>
      <w:r w:rsidRPr="005E2C98">
        <w:rPr>
          <w:rFonts w:ascii="Times New Roman" w:hAnsi="Times New Roman" w:cs="Times New Roman"/>
          <w:noProof/>
          <w:sz w:val="24"/>
          <w:szCs w:val="24"/>
        </w:rPr>
        <w:tab/>
        <w:t xml:space="preserve">S. Aidene, V. Semenov, D. Kirsanov, D. Kirsanov, and V. Panchuk, “Assessment of the physical properties, and the hydrogen, carbon, and oxygen content in plastics using energy-dispersive X-ray fluorescence spectrometry,” </w:t>
      </w:r>
      <w:r w:rsidRPr="005E2C98">
        <w:rPr>
          <w:rFonts w:ascii="Times New Roman" w:hAnsi="Times New Roman" w:cs="Times New Roman"/>
          <w:i/>
          <w:iCs/>
          <w:noProof/>
          <w:sz w:val="24"/>
          <w:szCs w:val="24"/>
        </w:rPr>
        <w:t>Spectrochim. Acta Part B At. Spectrosc.</w:t>
      </w:r>
      <w:r w:rsidRPr="005E2C98">
        <w:rPr>
          <w:rFonts w:ascii="Times New Roman" w:hAnsi="Times New Roman" w:cs="Times New Roman"/>
          <w:noProof/>
          <w:sz w:val="24"/>
          <w:szCs w:val="24"/>
        </w:rPr>
        <w:t>, vol. 165, p. 105771, Mar. 2020, doi: 10.1016/J.SAB.2020.10577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51]</w:t>
      </w:r>
      <w:r w:rsidRPr="005E2C98">
        <w:rPr>
          <w:rFonts w:ascii="Times New Roman" w:hAnsi="Times New Roman" w:cs="Times New Roman"/>
          <w:noProof/>
          <w:sz w:val="24"/>
          <w:szCs w:val="24"/>
        </w:rPr>
        <w:tab/>
        <w:t xml:space="preserve">C. Prasse and T. A. Ternes, “Application of Orbitrap Mass Spectrometry for the Identification of Transformation Products of Trace Organic Contaminants Formed in the Environment,” </w:t>
      </w:r>
      <w:r w:rsidRPr="005E2C98">
        <w:rPr>
          <w:rFonts w:ascii="Times New Roman" w:hAnsi="Times New Roman" w:cs="Times New Roman"/>
          <w:i/>
          <w:iCs/>
          <w:noProof/>
          <w:sz w:val="24"/>
          <w:szCs w:val="24"/>
        </w:rPr>
        <w:t>Compr. Anal. Chem.</w:t>
      </w:r>
      <w:r w:rsidRPr="005E2C98">
        <w:rPr>
          <w:rFonts w:ascii="Times New Roman" w:hAnsi="Times New Roman" w:cs="Times New Roman"/>
          <w:noProof/>
          <w:sz w:val="24"/>
          <w:szCs w:val="24"/>
        </w:rPr>
        <w:t>, vol. 71, pp. 263–282, Jan. 2016, doi: 10.1016/BS.COAC.2016.02.010.</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52]</w:t>
      </w:r>
      <w:r w:rsidRPr="005E2C98">
        <w:rPr>
          <w:rFonts w:ascii="Times New Roman" w:hAnsi="Times New Roman" w:cs="Times New Roman"/>
          <w:noProof/>
          <w:sz w:val="24"/>
          <w:szCs w:val="24"/>
        </w:rPr>
        <w:tab/>
        <w:t xml:space="preserve">L. W. McKeen, “Introduction to the Physical, Mechanical, and Thermal Properties of Plastics and Elastomers,” </w:t>
      </w:r>
      <w:r w:rsidRPr="005E2C98">
        <w:rPr>
          <w:rFonts w:ascii="Times New Roman" w:hAnsi="Times New Roman" w:cs="Times New Roman"/>
          <w:i/>
          <w:iCs/>
          <w:noProof/>
          <w:sz w:val="24"/>
          <w:szCs w:val="24"/>
        </w:rPr>
        <w:t>Eff. Long Term Therm. Expo. Plast. Elastomers</w:t>
      </w:r>
      <w:r w:rsidRPr="005E2C98">
        <w:rPr>
          <w:rFonts w:ascii="Times New Roman" w:hAnsi="Times New Roman" w:cs="Times New Roman"/>
          <w:noProof/>
          <w:sz w:val="24"/>
          <w:szCs w:val="24"/>
        </w:rPr>
        <w:t>, pp. 43–71, Jan. 2014, doi: 10.1016/B978-0-323-22108-5.00003-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53]</w:t>
      </w:r>
      <w:r w:rsidRPr="005E2C98">
        <w:rPr>
          <w:rFonts w:ascii="Times New Roman" w:hAnsi="Times New Roman" w:cs="Times New Roman"/>
          <w:noProof/>
          <w:sz w:val="24"/>
          <w:szCs w:val="24"/>
        </w:rPr>
        <w:tab/>
        <w:t xml:space="preserve">M. Bläsing and W. Amelung, “Plastics in soil: Analytical methods and possible sources,” </w:t>
      </w:r>
      <w:r w:rsidRPr="005E2C98">
        <w:rPr>
          <w:rFonts w:ascii="Times New Roman" w:hAnsi="Times New Roman" w:cs="Times New Roman"/>
          <w:i/>
          <w:iCs/>
          <w:noProof/>
          <w:sz w:val="24"/>
          <w:szCs w:val="24"/>
        </w:rPr>
        <w:t>Sci. Total Environ.</w:t>
      </w:r>
      <w:r w:rsidRPr="005E2C98">
        <w:rPr>
          <w:rFonts w:ascii="Times New Roman" w:hAnsi="Times New Roman" w:cs="Times New Roman"/>
          <w:noProof/>
          <w:sz w:val="24"/>
          <w:szCs w:val="24"/>
        </w:rPr>
        <w:t>, vol. 612, pp. 422–435, Jan. 2018, doi: 10.1016/J.SCITOTENV.2017.08.086.</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54]</w:t>
      </w:r>
      <w:r w:rsidRPr="005E2C98">
        <w:rPr>
          <w:rFonts w:ascii="Times New Roman" w:hAnsi="Times New Roman" w:cs="Times New Roman"/>
          <w:noProof/>
          <w:sz w:val="24"/>
          <w:szCs w:val="24"/>
        </w:rPr>
        <w:tab/>
        <w:t>M. Nayfeh, “Fundamentals and applications of nano silicon in plasmonics and fullerines: current and future trends,” 2018, Accessed: Jul. 27, 2022. [Online]. Available: https://books.google.com/books?hl=en&amp;lr=&amp;id=_aRBDwAAQBAJ&amp;oi=fnd&amp;pg=PP1&amp;ots=1T_m9pOcqN&amp;sig=VwcLU1BjWKmgQZEILH-aMrKubys.</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55]</w:t>
      </w:r>
      <w:r w:rsidRPr="005E2C98">
        <w:rPr>
          <w:rFonts w:ascii="Times New Roman" w:hAnsi="Times New Roman" w:cs="Times New Roman"/>
          <w:noProof/>
          <w:sz w:val="24"/>
          <w:szCs w:val="24"/>
        </w:rPr>
        <w:tab/>
        <w:t xml:space="preserve"> amit ghai, “Crystallinity of HDPE Pipes by DSC, XRD and FTIR Spectroscopy-A Forensic Comparison,” 2008, Accessed: Jul. 29, 2022. [Online]. Available: https://www.researchgate.net/publication/32070142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56]</w:t>
      </w:r>
      <w:r w:rsidRPr="005E2C98">
        <w:rPr>
          <w:rFonts w:ascii="Times New Roman" w:hAnsi="Times New Roman" w:cs="Times New Roman"/>
          <w:noProof/>
          <w:sz w:val="24"/>
          <w:szCs w:val="24"/>
        </w:rPr>
        <w:tab/>
        <w:t xml:space="preserve">S. Sinha Ray, “Thermal Stability,” </w:t>
      </w:r>
      <w:r w:rsidRPr="005E2C98">
        <w:rPr>
          <w:rFonts w:ascii="Times New Roman" w:hAnsi="Times New Roman" w:cs="Times New Roman"/>
          <w:i/>
          <w:iCs/>
          <w:noProof/>
          <w:sz w:val="24"/>
          <w:szCs w:val="24"/>
        </w:rPr>
        <w:t>Clay-Containing Polym. Nanocomposites</w:t>
      </w:r>
      <w:r w:rsidRPr="005E2C98">
        <w:rPr>
          <w:rFonts w:ascii="Times New Roman" w:hAnsi="Times New Roman" w:cs="Times New Roman"/>
          <w:noProof/>
          <w:sz w:val="24"/>
          <w:szCs w:val="24"/>
        </w:rPr>
        <w:t>, pp. 243–261, Jan. 2013, doi: 10.1016/B978-0-444-59437-2.00007-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57]</w:t>
      </w:r>
      <w:r w:rsidRPr="005E2C98">
        <w:rPr>
          <w:rFonts w:ascii="Times New Roman" w:hAnsi="Times New Roman" w:cs="Times New Roman"/>
          <w:noProof/>
          <w:sz w:val="24"/>
          <w:szCs w:val="24"/>
        </w:rPr>
        <w:tab/>
        <w:t xml:space="preserve">R. Peñalver, N. Arroyo-Manzanares, I. López-García, and M. Hernández-Córdoba, “An overview of microplastics characterization by thermal analysis,” </w:t>
      </w:r>
      <w:r w:rsidRPr="005E2C98">
        <w:rPr>
          <w:rFonts w:ascii="Times New Roman" w:hAnsi="Times New Roman" w:cs="Times New Roman"/>
          <w:i/>
          <w:iCs/>
          <w:noProof/>
          <w:sz w:val="24"/>
          <w:szCs w:val="24"/>
        </w:rPr>
        <w:t>Chemosphere</w:t>
      </w:r>
      <w:r w:rsidRPr="005E2C98">
        <w:rPr>
          <w:rFonts w:ascii="Times New Roman" w:hAnsi="Times New Roman" w:cs="Times New Roman"/>
          <w:noProof/>
          <w:sz w:val="24"/>
          <w:szCs w:val="24"/>
        </w:rPr>
        <w:t>, vol. 242, p. 125170, Mar. 2020, doi: 10.1016/J.CHEMOSPHERE.2019.125170.</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58]</w:t>
      </w:r>
      <w:r w:rsidRPr="005E2C98">
        <w:rPr>
          <w:rFonts w:ascii="Times New Roman" w:hAnsi="Times New Roman" w:cs="Times New Roman"/>
          <w:noProof/>
          <w:sz w:val="24"/>
          <w:szCs w:val="24"/>
        </w:rPr>
        <w:tab/>
        <w:t xml:space="preserve">L. Cai, D. Wu, J. Xia, H. Shi, and H. Kim, “Influence of physicochemical surface properties on the adhesion of bacteria onto four types of plastics,” </w:t>
      </w:r>
      <w:r w:rsidRPr="005E2C98">
        <w:rPr>
          <w:rFonts w:ascii="Times New Roman" w:hAnsi="Times New Roman" w:cs="Times New Roman"/>
          <w:i/>
          <w:iCs/>
          <w:noProof/>
          <w:sz w:val="24"/>
          <w:szCs w:val="24"/>
        </w:rPr>
        <w:t>Sci. Total Environ.</w:t>
      </w:r>
      <w:r w:rsidRPr="005E2C98">
        <w:rPr>
          <w:rFonts w:ascii="Times New Roman" w:hAnsi="Times New Roman" w:cs="Times New Roman"/>
          <w:noProof/>
          <w:sz w:val="24"/>
          <w:szCs w:val="24"/>
        </w:rPr>
        <w:t>, vol. 671, pp. 1101–1107, Jun. 2019, doi: 10.1016/J.SCITOTENV.2019.03.43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lastRenderedPageBreak/>
        <w:t>[59]</w:t>
      </w:r>
      <w:r w:rsidRPr="005E2C98">
        <w:rPr>
          <w:rFonts w:ascii="Times New Roman" w:hAnsi="Times New Roman" w:cs="Times New Roman"/>
          <w:noProof/>
          <w:sz w:val="24"/>
          <w:szCs w:val="24"/>
        </w:rPr>
        <w:tab/>
        <w:t xml:space="preserve">K. N. Fotopoulou and H. K. Karapanagioti, “Surface properties of beached plastics,” </w:t>
      </w:r>
      <w:r w:rsidRPr="005E2C98">
        <w:rPr>
          <w:rFonts w:ascii="Times New Roman" w:hAnsi="Times New Roman" w:cs="Times New Roman"/>
          <w:i/>
          <w:iCs/>
          <w:noProof/>
          <w:sz w:val="24"/>
          <w:szCs w:val="24"/>
        </w:rPr>
        <w:t>Environ. Sci. Pollut. Res. 2015 2214</w:t>
      </w:r>
      <w:r w:rsidRPr="005E2C98">
        <w:rPr>
          <w:rFonts w:ascii="Times New Roman" w:hAnsi="Times New Roman" w:cs="Times New Roman"/>
          <w:noProof/>
          <w:sz w:val="24"/>
          <w:szCs w:val="24"/>
        </w:rPr>
        <w:t>, vol. 22, no. 14, pp. 11022–11032, Mar. 2015, doi: 10.1007/S11356-015-4332-Y.</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60]</w:t>
      </w:r>
      <w:r w:rsidRPr="005E2C98">
        <w:rPr>
          <w:rFonts w:ascii="Times New Roman" w:hAnsi="Times New Roman" w:cs="Times New Roman"/>
          <w:noProof/>
          <w:sz w:val="24"/>
          <w:szCs w:val="24"/>
        </w:rPr>
        <w:tab/>
        <w:t xml:space="preserve">M. Arhant, M. Le Gall, P. Y. Le Gac, and P. Davies, “Impact of hydrolytic degradation on mechanical properties of PET - Towards an understanding of microplastics formation,” </w:t>
      </w:r>
      <w:r w:rsidRPr="005E2C98">
        <w:rPr>
          <w:rFonts w:ascii="Times New Roman" w:hAnsi="Times New Roman" w:cs="Times New Roman"/>
          <w:i/>
          <w:iCs/>
          <w:noProof/>
          <w:sz w:val="24"/>
          <w:szCs w:val="24"/>
        </w:rPr>
        <w:t>Polym. Degrad. Stab.</w:t>
      </w:r>
      <w:r w:rsidRPr="005E2C98">
        <w:rPr>
          <w:rFonts w:ascii="Times New Roman" w:hAnsi="Times New Roman" w:cs="Times New Roman"/>
          <w:noProof/>
          <w:sz w:val="24"/>
          <w:szCs w:val="24"/>
        </w:rPr>
        <w:t>, vol. 161, pp. 175–182, Mar. 2019, doi: 10.1016/J.POLYMDEGRADSTAB.2019.01.02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61]</w:t>
      </w:r>
      <w:r w:rsidRPr="005E2C98">
        <w:rPr>
          <w:rFonts w:ascii="Times New Roman" w:hAnsi="Times New Roman" w:cs="Times New Roman"/>
          <w:noProof/>
          <w:sz w:val="24"/>
          <w:szCs w:val="24"/>
        </w:rPr>
        <w:tab/>
        <w:t xml:space="preserve">A. Adelhafidi, I. M. Babaghayou, S. F. Chabira, and M. Sebaa, “Impact of Solar Radiation Effects on the Physicochemical Properties of Polyethylene (PE) Plastic Film,” </w:t>
      </w:r>
      <w:r w:rsidRPr="005E2C98">
        <w:rPr>
          <w:rFonts w:ascii="Times New Roman" w:hAnsi="Times New Roman" w:cs="Times New Roman"/>
          <w:i/>
          <w:iCs/>
          <w:noProof/>
          <w:sz w:val="24"/>
          <w:szCs w:val="24"/>
        </w:rPr>
        <w:t>Procedia - Soc. Behav. Sci.</w:t>
      </w:r>
      <w:r w:rsidRPr="005E2C98">
        <w:rPr>
          <w:rFonts w:ascii="Times New Roman" w:hAnsi="Times New Roman" w:cs="Times New Roman"/>
          <w:noProof/>
          <w:sz w:val="24"/>
          <w:szCs w:val="24"/>
        </w:rPr>
        <w:t>, vol. 195, pp. 2210–2217, Jul. 2015, doi: 10.1016/J.SBSPRO.2015.06.30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62]</w:t>
      </w:r>
      <w:r w:rsidRPr="005E2C98">
        <w:rPr>
          <w:rFonts w:ascii="Times New Roman" w:hAnsi="Times New Roman" w:cs="Times New Roman"/>
          <w:noProof/>
          <w:sz w:val="24"/>
          <w:szCs w:val="24"/>
        </w:rPr>
        <w:tab/>
        <w:t xml:space="preserve">S. Oberbeckmann and M. Labrenz, “Marine Microbial Assemblages on Microplastics: Diversity, Adaptation, and Role in Degradation,” </w:t>
      </w:r>
      <w:r w:rsidRPr="005E2C98">
        <w:rPr>
          <w:rFonts w:ascii="Times New Roman" w:hAnsi="Times New Roman" w:cs="Times New Roman"/>
          <w:i/>
          <w:iCs/>
          <w:noProof/>
          <w:sz w:val="24"/>
          <w:szCs w:val="24"/>
        </w:rPr>
        <w:t>Ann. Rev. Mar. Sci.</w:t>
      </w:r>
      <w:r w:rsidRPr="005E2C98">
        <w:rPr>
          <w:rFonts w:ascii="Times New Roman" w:hAnsi="Times New Roman" w:cs="Times New Roman"/>
          <w:noProof/>
          <w:sz w:val="24"/>
          <w:szCs w:val="24"/>
        </w:rPr>
        <w:t>, vol. 12, pp. 209–232, Jan. 2020, doi: 10.1146/ANNUREV-MARINE-010419-010633.</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63]</w:t>
      </w:r>
      <w:r w:rsidRPr="005E2C98">
        <w:rPr>
          <w:rFonts w:ascii="Times New Roman" w:hAnsi="Times New Roman" w:cs="Times New Roman"/>
          <w:noProof/>
          <w:sz w:val="24"/>
          <w:szCs w:val="24"/>
        </w:rPr>
        <w:tab/>
        <w:t xml:space="preserve">T. Ishigaki, W. Sugano, A. Nakanishi, M. Tateda, M. Ike, and M. Fujita, “The degradability of biodegradable plastics in aerobic and anaerobic waste landfill model reactors,” </w:t>
      </w:r>
      <w:r w:rsidRPr="005E2C98">
        <w:rPr>
          <w:rFonts w:ascii="Times New Roman" w:hAnsi="Times New Roman" w:cs="Times New Roman"/>
          <w:i/>
          <w:iCs/>
          <w:noProof/>
          <w:sz w:val="24"/>
          <w:szCs w:val="24"/>
        </w:rPr>
        <w:t>Chemosphere</w:t>
      </w:r>
      <w:r w:rsidRPr="005E2C98">
        <w:rPr>
          <w:rFonts w:ascii="Times New Roman" w:hAnsi="Times New Roman" w:cs="Times New Roman"/>
          <w:noProof/>
          <w:sz w:val="24"/>
          <w:szCs w:val="24"/>
        </w:rPr>
        <w:t>, vol. 54, no. 3, pp. 225–233, 2004, doi: 10.1016/S0045-6535(03)00750-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64]</w:t>
      </w:r>
      <w:r w:rsidRPr="005E2C98">
        <w:rPr>
          <w:rFonts w:ascii="Times New Roman" w:hAnsi="Times New Roman" w:cs="Times New Roman"/>
          <w:noProof/>
          <w:sz w:val="24"/>
          <w:szCs w:val="24"/>
        </w:rPr>
        <w:tab/>
        <w:t xml:space="preserve">T. Ahmed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Biodegradation of plastics: current scenario and future prospects for environmental safety,” </w:t>
      </w:r>
      <w:r w:rsidRPr="005E2C98">
        <w:rPr>
          <w:rFonts w:ascii="Times New Roman" w:hAnsi="Times New Roman" w:cs="Times New Roman"/>
          <w:i/>
          <w:iCs/>
          <w:noProof/>
          <w:sz w:val="24"/>
          <w:szCs w:val="24"/>
        </w:rPr>
        <w:t>Environ. Sci. Pollut. Res. 2018 258</w:t>
      </w:r>
      <w:r w:rsidRPr="005E2C98">
        <w:rPr>
          <w:rFonts w:ascii="Times New Roman" w:hAnsi="Times New Roman" w:cs="Times New Roman"/>
          <w:noProof/>
          <w:sz w:val="24"/>
          <w:szCs w:val="24"/>
        </w:rPr>
        <w:t>, vol. 25, no. 8, pp. 7287–7298, Jan. 2018, doi: 10.1007/S11356-018-1234-9.</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65]</w:t>
      </w:r>
      <w:r w:rsidRPr="005E2C98">
        <w:rPr>
          <w:rFonts w:ascii="Times New Roman" w:hAnsi="Times New Roman" w:cs="Times New Roman"/>
          <w:noProof/>
          <w:sz w:val="24"/>
          <w:szCs w:val="24"/>
        </w:rPr>
        <w:tab/>
        <w:t xml:space="preserve">J. D. Gu, “Microbiological deterioration and degradation of synthetic polymeric materials: recent research advances,” </w:t>
      </w:r>
      <w:r w:rsidRPr="005E2C98">
        <w:rPr>
          <w:rFonts w:ascii="Times New Roman" w:hAnsi="Times New Roman" w:cs="Times New Roman"/>
          <w:i/>
          <w:iCs/>
          <w:noProof/>
          <w:sz w:val="24"/>
          <w:szCs w:val="24"/>
        </w:rPr>
        <w:t>Int. Biodeterior. Biodegradation</w:t>
      </w:r>
      <w:r w:rsidRPr="005E2C98">
        <w:rPr>
          <w:rFonts w:ascii="Times New Roman" w:hAnsi="Times New Roman" w:cs="Times New Roman"/>
          <w:noProof/>
          <w:sz w:val="24"/>
          <w:szCs w:val="24"/>
        </w:rPr>
        <w:t>, vol. 52, no. 2, pp. 69–91, Sep. 2003, doi: 10.1016/S0964-8305(02)00177-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66]</w:t>
      </w:r>
      <w:r w:rsidRPr="005E2C98">
        <w:rPr>
          <w:rFonts w:ascii="Times New Roman" w:hAnsi="Times New Roman" w:cs="Times New Roman"/>
          <w:noProof/>
          <w:sz w:val="24"/>
          <w:szCs w:val="24"/>
        </w:rPr>
        <w:tab/>
        <w:t xml:space="preserve">S. K. Ghosh, S. Pal, and S. Ray, “Study of microbes having potentiality for biodegradation of plastics,” </w:t>
      </w:r>
      <w:r w:rsidRPr="005E2C98">
        <w:rPr>
          <w:rFonts w:ascii="Times New Roman" w:hAnsi="Times New Roman" w:cs="Times New Roman"/>
          <w:i/>
          <w:iCs/>
          <w:noProof/>
          <w:sz w:val="24"/>
          <w:szCs w:val="24"/>
        </w:rPr>
        <w:t>Environ. Sci. Pollut. Res. 2013 207</w:t>
      </w:r>
      <w:r w:rsidRPr="005E2C98">
        <w:rPr>
          <w:rFonts w:ascii="Times New Roman" w:hAnsi="Times New Roman" w:cs="Times New Roman"/>
          <w:noProof/>
          <w:sz w:val="24"/>
          <w:szCs w:val="24"/>
        </w:rPr>
        <w:t>, vol. 20, no. 7, pp. 4339–4355, Apr. 2013, doi: 10.1007/S11356-013-1706-X.</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67]</w:t>
      </w:r>
      <w:r w:rsidRPr="005E2C98">
        <w:rPr>
          <w:rFonts w:ascii="Times New Roman" w:hAnsi="Times New Roman" w:cs="Times New Roman"/>
          <w:noProof/>
          <w:sz w:val="24"/>
          <w:szCs w:val="24"/>
        </w:rPr>
        <w:tab/>
        <w:t>“[PDF] Impact of soil composting using municipal solid waste on biodegradation of plastics | Semantic Scholar.” https://www.semanticscholar.org/paper/Impact-of-soil-composting-using-municipal-solid-on-Vijaya-Reddy/cd35bfe7e395a26730de5ef6dc9467343a7f7db0 (accessed Jul. 15, 202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68]</w:t>
      </w:r>
      <w:r w:rsidRPr="005E2C98">
        <w:rPr>
          <w:rFonts w:ascii="Times New Roman" w:hAnsi="Times New Roman" w:cs="Times New Roman"/>
          <w:noProof/>
          <w:sz w:val="24"/>
          <w:szCs w:val="24"/>
        </w:rPr>
        <w:tab/>
        <w:t xml:space="preserve">M. C. Krueger, H. Harms, and D. Schlosser, “Prospects for microbiological solutions to environmental pollution with plastics,” </w:t>
      </w:r>
      <w:r w:rsidRPr="005E2C98">
        <w:rPr>
          <w:rFonts w:ascii="Times New Roman" w:hAnsi="Times New Roman" w:cs="Times New Roman"/>
          <w:i/>
          <w:iCs/>
          <w:noProof/>
          <w:sz w:val="24"/>
          <w:szCs w:val="24"/>
        </w:rPr>
        <w:t>Appl. Microbiol. Biotechnol. 2015 9921</w:t>
      </w:r>
      <w:r w:rsidRPr="005E2C98">
        <w:rPr>
          <w:rFonts w:ascii="Times New Roman" w:hAnsi="Times New Roman" w:cs="Times New Roman"/>
          <w:noProof/>
          <w:sz w:val="24"/>
          <w:szCs w:val="24"/>
        </w:rPr>
        <w:t>, vol. 99, no. 21, pp. 8857–8874, Aug. 2015, doi: 10.1007/S00253-015-6879-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69]</w:t>
      </w:r>
      <w:r w:rsidRPr="005E2C98">
        <w:rPr>
          <w:rFonts w:ascii="Times New Roman" w:hAnsi="Times New Roman" w:cs="Times New Roman"/>
          <w:noProof/>
          <w:sz w:val="24"/>
          <w:szCs w:val="24"/>
        </w:rPr>
        <w:tab/>
        <w:t xml:space="preserve">M. M. Reddy, M. Deighton, R. K. Gupta, S. N. Bhattacharya, and R. Parthasarathy, “Biodegradation of oxo-biodegradable polyethylene,” </w:t>
      </w:r>
      <w:r w:rsidRPr="005E2C98">
        <w:rPr>
          <w:rFonts w:ascii="Times New Roman" w:hAnsi="Times New Roman" w:cs="Times New Roman"/>
          <w:i/>
          <w:iCs/>
          <w:noProof/>
          <w:sz w:val="24"/>
          <w:szCs w:val="24"/>
        </w:rPr>
        <w:t>J. Appl. Polym. Sci.</w:t>
      </w:r>
      <w:r w:rsidRPr="005E2C98">
        <w:rPr>
          <w:rFonts w:ascii="Times New Roman" w:hAnsi="Times New Roman" w:cs="Times New Roman"/>
          <w:noProof/>
          <w:sz w:val="24"/>
          <w:szCs w:val="24"/>
        </w:rPr>
        <w:t>, vol. 111, no. 3, pp. 1426–1432, Feb. 2009, doi: 10.1002/APP.29073.</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70]</w:t>
      </w:r>
      <w:r w:rsidRPr="005E2C98">
        <w:rPr>
          <w:rFonts w:ascii="Times New Roman" w:hAnsi="Times New Roman" w:cs="Times New Roman"/>
          <w:noProof/>
          <w:sz w:val="24"/>
          <w:szCs w:val="24"/>
        </w:rPr>
        <w:tab/>
        <w:t xml:space="preserve">L. P. Wackett and C. D. Hershberger, “Biocatalysis and biodegradation : microbial </w:t>
      </w:r>
      <w:r w:rsidRPr="005E2C98">
        <w:rPr>
          <w:rFonts w:ascii="Times New Roman" w:hAnsi="Times New Roman" w:cs="Times New Roman"/>
          <w:noProof/>
          <w:sz w:val="24"/>
          <w:szCs w:val="24"/>
        </w:rPr>
        <w:lastRenderedPageBreak/>
        <w:t xml:space="preserve">transformation of organic compounds, ASM press in Washington (D.C),” </w:t>
      </w:r>
      <w:r w:rsidRPr="005E2C98">
        <w:rPr>
          <w:rFonts w:ascii="Times New Roman" w:hAnsi="Times New Roman" w:cs="Times New Roman"/>
          <w:i/>
          <w:iCs/>
          <w:noProof/>
          <w:sz w:val="24"/>
          <w:szCs w:val="24"/>
        </w:rPr>
        <w:t>Publ. 2001 Washingt. by ASM Press</w:t>
      </w:r>
      <w:r w:rsidRPr="005E2C98">
        <w:rPr>
          <w:rFonts w:ascii="Times New Roman" w:hAnsi="Times New Roman" w:cs="Times New Roman"/>
          <w:noProof/>
          <w:sz w:val="24"/>
          <w:szCs w:val="24"/>
        </w:rPr>
        <w:t>, p. 228, 2001, Accessed: Jul. 15, 2022. [Online]. Available: https://lib.ugent.be/en/catalog/rug01:00080593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71]</w:t>
      </w:r>
      <w:r w:rsidRPr="005E2C98">
        <w:rPr>
          <w:rFonts w:ascii="Times New Roman" w:hAnsi="Times New Roman" w:cs="Times New Roman"/>
          <w:noProof/>
          <w:sz w:val="24"/>
          <w:szCs w:val="24"/>
        </w:rPr>
        <w:tab/>
        <w:t xml:space="preserve">T. Artham and M. Doble, “Biodegradation of Aliphatic and Aromatic Polycarbonates,” </w:t>
      </w:r>
      <w:r w:rsidRPr="005E2C98">
        <w:rPr>
          <w:rFonts w:ascii="Times New Roman" w:hAnsi="Times New Roman" w:cs="Times New Roman"/>
          <w:i/>
          <w:iCs/>
          <w:noProof/>
          <w:sz w:val="24"/>
          <w:szCs w:val="24"/>
        </w:rPr>
        <w:t>Macromol. Biosci.</w:t>
      </w:r>
      <w:r w:rsidRPr="005E2C98">
        <w:rPr>
          <w:rFonts w:ascii="Times New Roman" w:hAnsi="Times New Roman" w:cs="Times New Roman"/>
          <w:noProof/>
          <w:sz w:val="24"/>
          <w:szCs w:val="24"/>
        </w:rPr>
        <w:t>, vol. 8, no. 1, pp. 14–24, Jan. 2008, doi: 10.1002/MABI.200700106.</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72]</w:t>
      </w:r>
      <w:r w:rsidRPr="005E2C98">
        <w:rPr>
          <w:rFonts w:ascii="Times New Roman" w:hAnsi="Times New Roman" w:cs="Times New Roman"/>
          <w:noProof/>
          <w:sz w:val="24"/>
          <w:szCs w:val="24"/>
        </w:rPr>
        <w:tab/>
        <w:t xml:space="preserve">T. Ahmed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Biodegradation of plastics: current scenario and future prospects for environmental safety,” </w:t>
      </w:r>
      <w:r w:rsidRPr="005E2C98">
        <w:rPr>
          <w:rFonts w:ascii="Times New Roman" w:hAnsi="Times New Roman" w:cs="Times New Roman"/>
          <w:i/>
          <w:iCs/>
          <w:noProof/>
          <w:sz w:val="24"/>
          <w:szCs w:val="24"/>
        </w:rPr>
        <w:t>Environ. Sci. Pollut. Res. 2018 258</w:t>
      </w:r>
      <w:r w:rsidRPr="005E2C98">
        <w:rPr>
          <w:rFonts w:ascii="Times New Roman" w:hAnsi="Times New Roman" w:cs="Times New Roman"/>
          <w:noProof/>
          <w:sz w:val="24"/>
          <w:szCs w:val="24"/>
        </w:rPr>
        <w:t>, vol. 25, no. 8, pp. 7287–7298, Jan. 2018, doi: 10.1007/S11356-018-1234-9.</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73]</w:t>
      </w:r>
      <w:r w:rsidRPr="005E2C98">
        <w:rPr>
          <w:rFonts w:ascii="Times New Roman" w:hAnsi="Times New Roman" w:cs="Times New Roman"/>
          <w:noProof/>
          <w:sz w:val="24"/>
          <w:szCs w:val="24"/>
        </w:rPr>
        <w:tab/>
        <w:t xml:space="preserve">S. K. Ghosh, S. Pal, and S. Ray, “Study of microbes having potentiality for biodegradation of plastics.,” </w:t>
      </w:r>
      <w:r w:rsidRPr="005E2C98">
        <w:rPr>
          <w:rFonts w:ascii="Times New Roman" w:hAnsi="Times New Roman" w:cs="Times New Roman"/>
          <w:i/>
          <w:iCs/>
          <w:noProof/>
          <w:sz w:val="24"/>
          <w:szCs w:val="24"/>
        </w:rPr>
        <w:t>Environ. Sci. Pollut. Res. Int.</w:t>
      </w:r>
      <w:r w:rsidRPr="005E2C98">
        <w:rPr>
          <w:rFonts w:ascii="Times New Roman" w:hAnsi="Times New Roman" w:cs="Times New Roman"/>
          <w:noProof/>
          <w:sz w:val="24"/>
          <w:szCs w:val="24"/>
        </w:rPr>
        <w:t>, vol. 20, no. 7, pp. 4339–4355, 2013, doi: 10.1007/S11356-013-1706-X.</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74]</w:t>
      </w:r>
      <w:r w:rsidRPr="005E2C98">
        <w:rPr>
          <w:rFonts w:ascii="Times New Roman" w:hAnsi="Times New Roman" w:cs="Times New Roman"/>
          <w:noProof/>
          <w:sz w:val="24"/>
          <w:szCs w:val="24"/>
        </w:rPr>
        <w:tab/>
        <w:t xml:space="preserve">Y. Zheng, E. K. Yanful, and A. S. Bassi, “A review of plastic waste biodegradation,” </w:t>
      </w:r>
      <w:r w:rsidRPr="005E2C98">
        <w:rPr>
          <w:rFonts w:ascii="Times New Roman" w:hAnsi="Times New Roman" w:cs="Times New Roman"/>
          <w:i/>
          <w:iCs/>
          <w:noProof/>
          <w:sz w:val="24"/>
          <w:szCs w:val="24"/>
        </w:rPr>
        <w:t>Crit. Rev. Biotechnol.</w:t>
      </w:r>
      <w:r w:rsidRPr="005E2C98">
        <w:rPr>
          <w:rFonts w:ascii="Times New Roman" w:hAnsi="Times New Roman" w:cs="Times New Roman"/>
          <w:noProof/>
          <w:sz w:val="24"/>
          <w:szCs w:val="24"/>
        </w:rPr>
        <w:t>, vol. 25, no. 4, pp. 243–250, Dec. 2005, doi: 10.1080/07388550500346359.</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75]</w:t>
      </w:r>
      <w:r w:rsidRPr="005E2C98">
        <w:rPr>
          <w:rFonts w:ascii="Times New Roman" w:hAnsi="Times New Roman" w:cs="Times New Roman"/>
          <w:noProof/>
          <w:sz w:val="24"/>
          <w:szCs w:val="24"/>
        </w:rPr>
        <w:tab/>
        <w:t xml:space="preserve">E. Bezirhan Arikan and H. Duygu Ozsoy, “A Review: Investigation of Bioplastics,” </w:t>
      </w:r>
      <w:r w:rsidRPr="005E2C98">
        <w:rPr>
          <w:rFonts w:ascii="Times New Roman" w:hAnsi="Times New Roman" w:cs="Times New Roman"/>
          <w:i/>
          <w:iCs/>
          <w:noProof/>
          <w:sz w:val="24"/>
          <w:szCs w:val="24"/>
        </w:rPr>
        <w:t>J. Civ. Eng. Archit.</w:t>
      </w:r>
      <w:r w:rsidRPr="005E2C98">
        <w:rPr>
          <w:rFonts w:ascii="Times New Roman" w:hAnsi="Times New Roman" w:cs="Times New Roman"/>
          <w:noProof/>
          <w:sz w:val="24"/>
          <w:szCs w:val="24"/>
        </w:rPr>
        <w:t>, vol. 9, pp. 188–192, 2015, doi: 10.17265/1934-7359/2015.02.00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76]</w:t>
      </w:r>
      <w:r w:rsidRPr="005E2C98">
        <w:rPr>
          <w:rFonts w:ascii="Times New Roman" w:hAnsi="Times New Roman" w:cs="Times New Roman"/>
          <w:noProof/>
          <w:sz w:val="24"/>
          <w:szCs w:val="24"/>
        </w:rPr>
        <w:tab/>
        <w:t xml:space="preserve">T. Lomonaco, E. Manco, A. Corti, … J. L. N.-J. of hazardous, and  undefined 2020, “Release of harmful volatile organic compounds (VOCs) from photo-degraded plastic debris: a neglected source of environmental pollution,” </w:t>
      </w:r>
      <w:r w:rsidRPr="005E2C98">
        <w:rPr>
          <w:rFonts w:ascii="Times New Roman" w:hAnsi="Times New Roman" w:cs="Times New Roman"/>
          <w:i/>
          <w:iCs/>
          <w:noProof/>
          <w:sz w:val="24"/>
          <w:szCs w:val="24"/>
        </w:rPr>
        <w:t>Elsevier</w:t>
      </w:r>
      <w:r w:rsidRPr="005E2C98">
        <w:rPr>
          <w:rFonts w:ascii="Times New Roman" w:hAnsi="Times New Roman" w:cs="Times New Roman"/>
          <w:noProof/>
          <w:sz w:val="24"/>
          <w:szCs w:val="24"/>
        </w:rPr>
        <w:t>, Accessed: Jul. 18, 2022. [Online]. Available: https://www.sciencedirect.com/science/article/pii/S0304389420305859.</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77]</w:t>
      </w:r>
      <w:r w:rsidRPr="005E2C98">
        <w:rPr>
          <w:rFonts w:ascii="Times New Roman" w:hAnsi="Times New Roman" w:cs="Times New Roman"/>
          <w:noProof/>
          <w:sz w:val="24"/>
          <w:szCs w:val="24"/>
        </w:rPr>
        <w:tab/>
        <w:t xml:space="preserve">K. Meereboer, M. Misra, A. M.-G. Chemistry, and  undefined 2020, “Review of recent advances in the biodegradability of polyhydroxyalkanoate (PHA) bioplastics and their composites,” </w:t>
      </w:r>
      <w:r w:rsidRPr="005E2C98">
        <w:rPr>
          <w:rFonts w:ascii="Times New Roman" w:hAnsi="Times New Roman" w:cs="Times New Roman"/>
          <w:i/>
          <w:iCs/>
          <w:noProof/>
          <w:sz w:val="24"/>
          <w:szCs w:val="24"/>
        </w:rPr>
        <w:t>pubs.rsc.org</w:t>
      </w:r>
      <w:r w:rsidRPr="005E2C98">
        <w:rPr>
          <w:rFonts w:ascii="Times New Roman" w:hAnsi="Times New Roman" w:cs="Times New Roman"/>
          <w:noProof/>
          <w:sz w:val="24"/>
          <w:szCs w:val="24"/>
        </w:rPr>
        <w:t>, Accessed: Jul. 18, 2022. [Online]. Available: https://pubs.rsc.org/en/content/articlehtml/2020/gc/d0gc01647k.</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78]</w:t>
      </w:r>
      <w:r w:rsidRPr="005E2C98">
        <w:rPr>
          <w:rFonts w:ascii="Times New Roman" w:hAnsi="Times New Roman" w:cs="Times New Roman"/>
          <w:noProof/>
          <w:sz w:val="24"/>
          <w:szCs w:val="24"/>
        </w:rPr>
        <w:tab/>
        <w:t xml:space="preserve">A. Getachew and F. Woldesenbet, “Production of biodegradable plastic by polyhydroxybutyrate (PHB) accumulating bacteria using low cost agricultural waste material,” </w:t>
      </w:r>
      <w:r w:rsidRPr="005E2C98">
        <w:rPr>
          <w:rFonts w:ascii="Times New Roman" w:hAnsi="Times New Roman" w:cs="Times New Roman"/>
          <w:i/>
          <w:iCs/>
          <w:noProof/>
          <w:sz w:val="24"/>
          <w:szCs w:val="24"/>
        </w:rPr>
        <w:t>BMC Res. Notes</w:t>
      </w:r>
      <w:r w:rsidRPr="005E2C98">
        <w:rPr>
          <w:rFonts w:ascii="Times New Roman" w:hAnsi="Times New Roman" w:cs="Times New Roman"/>
          <w:noProof/>
          <w:sz w:val="24"/>
          <w:szCs w:val="24"/>
        </w:rPr>
        <w:t>, vol. 9, no. 1, pp. 1–9, Dec. 2016, doi: 10.1186/S13104-016-2321-Y.</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79]</w:t>
      </w:r>
      <w:r w:rsidRPr="005E2C98">
        <w:rPr>
          <w:rFonts w:ascii="Times New Roman" w:hAnsi="Times New Roman" w:cs="Times New Roman"/>
          <w:noProof/>
          <w:sz w:val="24"/>
          <w:szCs w:val="24"/>
        </w:rPr>
        <w:tab/>
        <w:t xml:space="preserve">M. Marichelvam, M. Jawaid, M. A.- Fibers, and  undefined 2019, “Corn and rice starch-based bio-plastics as alternative packaging materials,” </w:t>
      </w:r>
      <w:r w:rsidRPr="005E2C98">
        <w:rPr>
          <w:rFonts w:ascii="Times New Roman" w:hAnsi="Times New Roman" w:cs="Times New Roman"/>
          <w:i/>
          <w:iCs/>
          <w:noProof/>
          <w:sz w:val="24"/>
          <w:szCs w:val="24"/>
        </w:rPr>
        <w:t>mdpi.com</w:t>
      </w:r>
      <w:r w:rsidRPr="005E2C98">
        <w:rPr>
          <w:rFonts w:ascii="Times New Roman" w:hAnsi="Times New Roman" w:cs="Times New Roman"/>
          <w:noProof/>
          <w:sz w:val="24"/>
          <w:szCs w:val="24"/>
        </w:rPr>
        <w:t>, doi: 10.3390/fib704003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80]</w:t>
      </w:r>
      <w:r w:rsidRPr="005E2C98">
        <w:rPr>
          <w:rFonts w:ascii="Times New Roman" w:hAnsi="Times New Roman" w:cs="Times New Roman"/>
          <w:noProof/>
          <w:sz w:val="24"/>
          <w:szCs w:val="24"/>
        </w:rPr>
        <w:tab/>
        <w:t xml:space="preserve">C. M.- Polymers and  undefined 2020, “Production of sustainable and biodegradable polymers from agricultural waste,” </w:t>
      </w:r>
      <w:r w:rsidRPr="005E2C98">
        <w:rPr>
          <w:rFonts w:ascii="Times New Roman" w:hAnsi="Times New Roman" w:cs="Times New Roman"/>
          <w:i/>
          <w:iCs/>
          <w:noProof/>
          <w:sz w:val="24"/>
          <w:szCs w:val="24"/>
        </w:rPr>
        <w:t>mdpi.com</w:t>
      </w:r>
      <w:r w:rsidRPr="005E2C98">
        <w:rPr>
          <w:rFonts w:ascii="Times New Roman" w:hAnsi="Times New Roman" w:cs="Times New Roman"/>
          <w:noProof/>
          <w:sz w:val="24"/>
          <w:szCs w:val="24"/>
        </w:rPr>
        <w:t>, doi: 10.3390/polym1205112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81]</w:t>
      </w:r>
      <w:r w:rsidRPr="005E2C98">
        <w:rPr>
          <w:rFonts w:ascii="Times New Roman" w:hAnsi="Times New Roman" w:cs="Times New Roman"/>
          <w:noProof/>
          <w:sz w:val="24"/>
          <w:szCs w:val="24"/>
        </w:rPr>
        <w:tab/>
        <w:t xml:space="preserve">S. K. Chattopadhyay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Biodegradability studies on natural fibers reinforced polypropylene composites,” </w:t>
      </w:r>
      <w:r w:rsidRPr="005E2C98">
        <w:rPr>
          <w:rFonts w:ascii="Times New Roman" w:hAnsi="Times New Roman" w:cs="Times New Roman"/>
          <w:i/>
          <w:iCs/>
          <w:noProof/>
          <w:sz w:val="24"/>
          <w:szCs w:val="24"/>
        </w:rPr>
        <w:t>J. Appl. Polym. Sci.</w:t>
      </w:r>
      <w:r w:rsidRPr="005E2C98">
        <w:rPr>
          <w:rFonts w:ascii="Times New Roman" w:hAnsi="Times New Roman" w:cs="Times New Roman"/>
          <w:noProof/>
          <w:sz w:val="24"/>
          <w:szCs w:val="24"/>
        </w:rPr>
        <w:t>, vol. 121, no. 4, pp. 2226–2232, Aug. 2011, doi: 10.1002/APP.33828.</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82]</w:t>
      </w:r>
      <w:r w:rsidRPr="005E2C98">
        <w:rPr>
          <w:rFonts w:ascii="Times New Roman" w:hAnsi="Times New Roman" w:cs="Times New Roman"/>
          <w:noProof/>
          <w:sz w:val="24"/>
          <w:szCs w:val="24"/>
        </w:rPr>
        <w:tab/>
        <w:t xml:space="preserve">I. Kyrikou and D. Briassoulis, “Biodegradation of Agricultural Plastic Films: A Critical </w:t>
      </w:r>
      <w:r w:rsidRPr="005E2C98">
        <w:rPr>
          <w:rFonts w:ascii="Times New Roman" w:hAnsi="Times New Roman" w:cs="Times New Roman"/>
          <w:noProof/>
          <w:sz w:val="24"/>
          <w:szCs w:val="24"/>
        </w:rPr>
        <w:lastRenderedPageBreak/>
        <w:t xml:space="preserve">Review,” </w:t>
      </w:r>
      <w:r w:rsidRPr="005E2C98">
        <w:rPr>
          <w:rFonts w:ascii="Times New Roman" w:hAnsi="Times New Roman" w:cs="Times New Roman"/>
          <w:i/>
          <w:iCs/>
          <w:noProof/>
          <w:sz w:val="24"/>
          <w:szCs w:val="24"/>
        </w:rPr>
        <w:t>J. Polym. Environ. 2007 152</w:t>
      </w:r>
      <w:r w:rsidRPr="005E2C98">
        <w:rPr>
          <w:rFonts w:ascii="Times New Roman" w:hAnsi="Times New Roman" w:cs="Times New Roman"/>
          <w:noProof/>
          <w:sz w:val="24"/>
          <w:szCs w:val="24"/>
        </w:rPr>
        <w:t>, vol. 15, no. 2, pp. 125–150, Apr. 2007, doi: 10.1007/S10924-007-0053-8.</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83]</w:t>
      </w:r>
      <w:r w:rsidRPr="005E2C98">
        <w:rPr>
          <w:rFonts w:ascii="Times New Roman" w:hAnsi="Times New Roman" w:cs="Times New Roman"/>
          <w:noProof/>
          <w:sz w:val="24"/>
          <w:szCs w:val="24"/>
        </w:rPr>
        <w:tab/>
        <w:t xml:space="preserve">R. Jayasekara, I. Harding, I. Bowater, and G. Lonergan, “Biodegradability of a Selected Range of Polymers and Polymer Blends and Standard Methods for Assessment of Biodegradation,” </w:t>
      </w:r>
      <w:r w:rsidRPr="005E2C98">
        <w:rPr>
          <w:rFonts w:ascii="Times New Roman" w:hAnsi="Times New Roman" w:cs="Times New Roman"/>
          <w:i/>
          <w:iCs/>
          <w:noProof/>
          <w:sz w:val="24"/>
          <w:szCs w:val="24"/>
        </w:rPr>
        <w:t>J. Polym. Environ. 2005 133</w:t>
      </w:r>
      <w:r w:rsidRPr="005E2C98">
        <w:rPr>
          <w:rFonts w:ascii="Times New Roman" w:hAnsi="Times New Roman" w:cs="Times New Roman"/>
          <w:noProof/>
          <w:sz w:val="24"/>
          <w:szCs w:val="24"/>
        </w:rPr>
        <w:t>, vol. 13, no. 3, pp. 231–251, Jul. 2005, doi: 10.1007/S10924-005-4758-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84]</w:t>
      </w:r>
      <w:r w:rsidRPr="005E2C98">
        <w:rPr>
          <w:rFonts w:ascii="Times New Roman" w:hAnsi="Times New Roman" w:cs="Times New Roman"/>
          <w:noProof/>
          <w:sz w:val="24"/>
          <w:szCs w:val="24"/>
        </w:rPr>
        <w:tab/>
        <w:t xml:space="preserve">K. Elbanna, T. Lütke-Eversloh, D. Jendrossek, H. Luftmann, and A. Steinbüchel, “Studies on the biodegradability of polythioester copolymers and homopolymers by polyhydroxyalkanoate (PHA)-degrading bacteria and PHA depolymerases,” </w:t>
      </w:r>
      <w:r w:rsidRPr="005E2C98">
        <w:rPr>
          <w:rFonts w:ascii="Times New Roman" w:hAnsi="Times New Roman" w:cs="Times New Roman"/>
          <w:i/>
          <w:iCs/>
          <w:noProof/>
          <w:sz w:val="24"/>
          <w:szCs w:val="24"/>
        </w:rPr>
        <w:t>Arch. Microbiol. 2004 1822</w:t>
      </w:r>
      <w:r w:rsidRPr="005E2C98">
        <w:rPr>
          <w:rFonts w:ascii="Times New Roman" w:hAnsi="Times New Roman" w:cs="Times New Roman"/>
          <w:noProof/>
          <w:sz w:val="24"/>
          <w:szCs w:val="24"/>
        </w:rPr>
        <w:t>, vol. 182, no. 2, pp. 212–225, Aug. 2004, doi: 10.1007/S00203-004-0715-Z.</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85]</w:t>
      </w:r>
      <w:r w:rsidRPr="005E2C98">
        <w:rPr>
          <w:rFonts w:ascii="Times New Roman" w:hAnsi="Times New Roman" w:cs="Times New Roman"/>
          <w:noProof/>
          <w:sz w:val="24"/>
          <w:szCs w:val="24"/>
        </w:rPr>
        <w:tab/>
        <w:t xml:space="preserve">M. Shimao, “Biodegradation of plastics,” </w:t>
      </w:r>
      <w:r w:rsidRPr="005E2C98">
        <w:rPr>
          <w:rFonts w:ascii="Times New Roman" w:hAnsi="Times New Roman" w:cs="Times New Roman"/>
          <w:i/>
          <w:iCs/>
          <w:noProof/>
          <w:sz w:val="24"/>
          <w:szCs w:val="24"/>
        </w:rPr>
        <w:t>Curr. Opin. Biotechnol.</w:t>
      </w:r>
      <w:r w:rsidRPr="005E2C98">
        <w:rPr>
          <w:rFonts w:ascii="Times New Roman" w:hAnsi="Times New Roman" w:cs="Times New Roman"/>
          <w:noProof/>
          <w:sz w:val="24"/>
          <w:szCs w:val="24"/>
        </w:rPr>
        <w:t>, vol. 12, no. 3, pp. 242–247, Jun. 2001, doi: 10.1016/S0958-1669(00)00206-8.</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86]</w:t>
      </w:r>
      <w:r w:rsidRPr="005E2C98">
        <w:rPr>
          <w:rFonts w:ascii="Times New Roman" w:hAnsi="Times New Roman" w:cs="Times New Roman"/>
          <w:noProof/>
          <w:sz w:val="24"/>
          <w:szCs w:val="24"/>
        </w:rPr>
        <w:tab/>
        <w:t xml:space="preserve">S. Philip, T. Keshavarz, and I. Roy, “Polyhydroxyalkanoates: biodegradable polymers with a range of applications,” </w:t>
      </w:r>
      <w:r w:rsidRPr="005E2C98">
        <w:rPr>
          <w:rFonts w:ascii="Times New Roman" w:hAnsi="Times New Roman" w:cs="Times New Roman"/>
          <w:i/>
          <w:iCs/>
          <w:noProof/>
          <w:sz w:val="24"/>
          <w:szCs w:val="24"/>
        </w:rPr>
        <w:t>J. Chem. Technol. Biotechnol.</w:t>
      </w:r>
      <w:r w:rsidRPr="005E2C98">
        <w:rPr>
          <w:rFonts w:ascii="Times New Roman" w:hAnsi="Times New Roman" w:cs="Times New Roman"/>
          <w:noProof/>
          <w:sz w:val="24"/>
          <w:szCs w:val="24"/>
        </w:rPr>
        <w:t>, vol. 82, no. 3, pp. 233–247, Mar. 2007, doi: 10.1002/JCTB.166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87]</w:t>
      </w:r>
      <w:r w:rsidRPr="005E2C98">
        <w:rPr>
          <w:rFonts w:ascii="Times New Roman" w:hAnsi="Times New Roman" w:cs="Times New Roman"/>
          <w:noProof/>
          <w:sz w:val="24"/>
          <w:szCs w:val="24"/>
        </w:rPr>
        <w:tab/>
        <w:t xml:space="preserve">G. Q. Chen and M. K. Patel, “Plastics derived from biological sources: Present and future: A technical and environmental review,” </w:t>
      </w:r>
      <w:r w:rsidRPr="005E2C98">
        <w:rPr>
          <w:rFonts w:ascii="Times New Roman" w:hAnsi="Times New Roman" w:cs="Times New Roman"/>
          <w:i/>
          <w:iCs/>
          <w:noProof/>
          <w:sz w:val="24"/>
          <w:szCs w:val="24"/>
        </w:rPr>
        <w:t>Chem. Rev.</w:t>
      </w:r>
      <w:r w:rsidRPr="005E2C98">
        <w:rPr>
          <w:rFonts w:ascii="Times New Roman" w:hAnsi="Times New Roman" w:cs="Times New Roman"/>
          <w:noProof/>
          <w:sz w:val="24"/>
          <w:szCs w:val="24"/>
        </w:rPr>
        <w:t>, vol. 112, no. 4, pp. 2082–2099, Apr. 2012, doi: 10.1021/CR200162D/SUPPL_FILE/CR200162D_SI_001.PDF.</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88]</w:t>
      </w:r>
      <w:r w:rsidRPr="005E2C98">
        <w:rPr>
          <w:rFonts w:ascii="Times New Roman" w:hAnsi="Times New Roman" w:cs="Times New Roman"/>
          <w:noProof/>
          <w:sz w:val="24"/>
          <w:szCs w:val="24"/>
        </w:rPr>
        <w:tab/>
        <w:t xml:space="preserve">A. N. Boyandin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Microbial degradation of polyhydroxyalkanoates in tropical soils,” </w:t>
      </w:r>
      <w:r w:rsidRPr="005E2C98">
        <w:rPr>
          <w:rFonts w:ascii="Times New Roman" w:hAnsi="Times New Roman" w:cs="Times New Roman"/>
          <w:i/>
          <w:iCs/>
          <w:noProof/>
          <w:sz w:val="24"/>
          <w:szCs w:val="24"/>
        </w:rPr>
        <w:t>Int. Biodeterior. Biodegradation</w:t>
      </w:r>
      <w:r w:rsidRPr="005E2C98">
        <w:rPr>
          <w:rFonts w:ascii="Times New Roman" w:hAnsi="Times New Roman" w:cs="Times New Roman"/>
          <w:noProof/>
          <w:sz w:val="24"/>
          <w:szCs w:val="24"/>
        </w:rPr>
        <w:t>, vol. 83, pp. 77–84, Sep. 2013, doi: 10.1016/J.IBIOD.2013.04.01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89]</w:t>
      </w:r>
      <w:r w:rsidRPr="005E2C98">
        <w:rPr>
          <w:rFonts w:ascii="Times New Roman" w:hAnsi="Times New Roman" w:cs="Times New Roman"/>
          <w:noProof/>
          <w:sz w:val="24"/>
          <w:szCs w:val="24"/>
        </w:rPr>
        <w:tab/>
        <w:t xml:space="preserve">Y. Ikada, H. T.-M. rapid communications, and  undefined 2000, “Biodegradable polyesters for medical and ecological applications,” </w:t>
      </w:r>
      <w:r w:rsidRPr="005E2C98">
        <w:rPr>
          <w:rFonts w:ascii="Times New Roman" w:hAnsi="Times New Roman" w:cs="Times New Roman"/>
          <w:i/>
          <w:iCs/>
          <w:noProof/>
          <w:sz w:val="24"/>
          <w:szCs w:val="24"/>
        </w:rPr>
        <w:t>Wiley Online Libr.</w:t>
      </w:r>
      <w:r w:rsidRPr="005E2C98">
        <w:rPr>
          <w:rFonts w:ascii="Times New Roman" w:hAnsi="Times New Roman" w:cs="Times New Roman"/>
          <w:noProof/>
          <w:sz w:val="24"/>
          <w:szCs w:val="24"/>
        </w:rPr>
        <w:t>, vol. 21, pp. 117–132, 2000, Accessed: Jul. 20, 2022. [Online]. Available: https://onlinelibrary.wiley.com/doi/abs/10.1002/(SICI)1521-3927(20000201)21:3%3C117::AID-MARC117%3E3.0.CO;2-X.</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90]</w:t>
      </w:r>
      <w:r w:rsidRPr="005E2C98">
        <w:rPr>
          <w:rFonts w:ascii="Times New Roman" w:hAnsi="Times New Roman" w:cs="Times New Roman"/>
          <w:noProof/>
          <w:sz w:val="24"/>
          <w:szCs w:val="24"/>
        </w:rPr>
        <w:tab/>
        <w:t xml:space="preserve">K. Fukushima, C. Abbate, D. Tabuani, M. Gennari, and G. Camino, “Biodegradation of poly(lactic acid) and its nanocomposites,” </w:t>
      </w:r>
      <w:r w:rsidRPr="005E2C98">
        <w:rPr>
          <w:rFonts w:ascii="Times New Roman" w:hAnsi="Times New Roman" w:cs="Times New Roman"/>
          <w:i/>
          <w:iCs/>
          <w:noProof/>
          <w:sz w:val="24"/>
          <w:szCs w:val="24"/>
        </w:rPr>
        <w:t>Polym. Degrad. Stab.</w:t>
      </w:r>
      <w:r w:rsidRPr="005E2C98">
        <w:rPr>
          <w:rFonts w:ascii="Times New Roman" w:hAnsi="Times New Roman" w:cs="Times New Roman"/>
          <w:noProof/>
          <w:sz w:val="24"/>
          <w:szCs w:val="24"/>
        </w:rPr>
        <w:t>, vol. 94, no. 10, pp. 1646–1655, Oct. 2009, doi: 10.1016/J.POLYMDEGRADSTAB.2009.07.00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91]</w:t>
      </w:r>
      <w:r w:rsidRPr="005E2C98">
        <w:rPr>
          <w:rFonts w:ascii="Times New Roman" w:hAnsi="Times New Roman" w:cs="Times New Roman"/>
          <w:noProof/>
          <w:sz w:val="24"/>
          <w:szCs w:val="24"/>
        </w:rPr>
        <w:tab/>
        <w:t xml:space="preserve">J. M. Anderson and M. S. Shive, “Biodegradation and biocompatibility of PLA and PLGA microspheres,” </w:t>
      </w:r>
      <w:r w:rsidRPr="005E2C98">
        <w:rPr>
          <w:rFonts w:ascii="Times New Roman" w:hAnsi="Times New Roman" w:cs="Times New Roman"/>
          <w:i/>
          <w:iCs/>
          <w:noProof/>
          <w:sz w:val="24"/>
          <w:szCs w:val="24"/>
        </w:rPr>
        <w:t>Adv. Drug Deliv. Rev.</w:t>
      </w:r>
      <w:r w:rsidRPr="005E2C98">
        <w:rPr>
          <w:rFonts w:ascii="Times New Roman" w:hAnsi="Times New Roman" w:cs="Times New Roman"/>
          <w:noProof/>
          <w:sz w:val="24"/>
          <w:szCs w:val="24"/>
        </w:rPr>
        <w:t>, vol. 64, no. SUPPL., pp. 72–82, Dec. 2012, doi: 10.1016/J.ADDR.2012.09.00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92]</w:t>
      </w:r>
      <w:r w:rsidRPr="005E2C98">
        <w:rPr>
          <w:rFonts w:ascii="Times New Roman" w:hAnsi="Times New Roman" w:cs="Times New Roman"/>
          <w:noProof/>
          <w:sz w:val="24"/>
          <w:szCs w:val="24"/>
        </w:rPr>
        <w:tab/>
        <w:t xml:space="preserve">M. Vert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Degradable polymers in a living environment: where do you end up?,” </w:t>
      </w:r>
      <w:r w:rsidRPr="005E2C98">
        <w:rPr>
          <w:rFonts w:ascii="Times New Roman" w:hAnsi="Times New Roman" w:cs="Times New Roman"/>
          <w:i/>
          <w:iCs/>
          <w:noProof/>
          <w:sz w:val="24"/>
          <w:szCs w:val="24"/>
        </w:rPr>
        <w:t>Polym. Int.</w:t>
      </w:r>
      <w:r w:rsidRPr="005E2C98">
        <w:rPr>
          <w:rFonts w:ascii="Times New Roman" w:hAnsi="Times New Roman" w:cs="Times New Roman"/>
          <w:noProof/>
          <w:sz w:val="24"/>
          <w:szCs w:val="24"/>
        </w:rPr>
        <w:t>, vol. 51, no. 10, pp. 840–844, Oct. 2002, doi: 10.1002/PI.903.</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93]</w:t>
      </w:r>
      <w:r w:rsidRPr="005E2C98">
        <w:rPr>
          <w:rFonts w:ascii="Times New Roman" w:hAnsi="Times New Roman" w:cs="Times New Roman"/>
          <w:noProof/>
          <w:sz w:val="24"/>
          <w:szCs w:val="24"/>
        </w:rPr>
        <w:tab/>
        <w:t>G.-Q. Chen, “Introduction of Bacterial Plastics PHA, PLA, PBS, PE, PTT, and PPP,” pp. 1–16, 2010, doi: 10.1007/978-3-642-03287-5_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94]</w:t>
      </w:r>
      <w:r w:rsidRPr="005E2C98">
        <w:rPr>
          <w:rFonts w:ascii="Times New Roman" w:hAnsi="Times New Roman" w:cs="Times New Roman"/>
          <w:noProof/>
          <w:sz w:val="24"/>
          <w:szCs w:val="24"/>
        </w:rPr>
        <w:tab/>
        <w:t xml:space="preserve">S. Mir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The effects of nanoclay on thermal, mechanical and rheological properties </w:t>
      </w:r>
      <w:r w:rsidRPr="005E2C98">
        <w:rPr>
          <w:rFonts w:ascii="Times New Roman" w:hAnsi="Times New Roman" w:cs="Times New Roman"/>
          <w:noProof/>
          <w:sz w:val="24"/>
          <w:szCs w:val="24"/>
        </w:rPr>
        <w:lastRenderedPageBreak/>
        <w:t xml:space="preserve">of LLDPE/chitosan blend,” </w:t>
      </w:r>
      <w:r w:rsidRPr="005E2C98">
        <w:rPr>
          <w:rFonts w:ascii="Times New Roman" w:hAnsi="Times New Roman" w:cs="Times New Roman"/>
          <w:i/>
          <w:iCs/>
          <w:noProof/>
          <w:sz w:val="24"/>
          <w:szCs w:val="24"/>
        </w:rPr>
        <w:t>J. Polym. Eng.</w:t>
      </w:r>
      <w:r w:rsidRPr="005E2C98">
        <w:rPr>
          <w:rFonts w:ascii="Times New Roman" w:hAnsi="Times New Roman" w:cs="Times New Roman"/>
          <w:noProof/>
          <w:sz w:val="24"/>
          <w:szCs w:val="24"/>
        </w:rPr>
        <w:t>, vol. 37, no. 2, pp. 143–149, Feb. 2017, doi: 10.1515/POLYENG-2015-0350/MACHINEREADABLECITATION/RIS.</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95]</w:t>
      </w:r>
      <w:r w:rsidRPr="005E2C98">
        <w:rPr>
          <w:rFonts w:ascii="Times New Roman" w:hAnsi="Times New Roman" w:cs="Times New Roman"/>
          <w:noProof/>
          <w:sz w:val="24"/>
          <w:szCs w:val="24"/>
        </w:rPr>
        <w:tab/>
        <w:t xml:space="preserve">T. Ahmed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Biodegradation of plastics: current scenario and future prospects for environmental safety,” </w:t>
      </w:r>
      <w:r w:rsidRPr="005E2C98">
        <w:rPr>
          <w:rFonts w:ascii="Times New Roman" w:hAnsi="Times New Roman" w:cs="Times New Roman"/>
          <w:i/>
          <w:iCs/>
          <w:noProof/>
          <w:sz w:val="24"/>
          <w:szCs w:val="24"/>
        </w:rPr>
        <w:t>Environ. Sci. Pollut. Res.</w:t>
      </w:r>
      <w:r w:rsidRPr="005E2C98">
        <w:rPr>
          <w:rFonts w:ascii="Times New Roman" w:hAnsi="Times New Roman" w:cs="Times New Roman"/>
          <w:noProof/>
          <w:sz w:val="24"/>
          <w:szCs w:val="24"/>
        </w:rPr>
        <w:t>, vol. 25, no. 8, pp. 7287–7298, Mar. 2018, doi: 10.1007/S11356-018-1234-9.</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96]</w:t>
      </w:r>
      <w:r w:rsidRPr="005E2C98">
        <w:rPr>
          <w:rFonts w:ascii="Times New Roman" w:hAnsi="Times New Roman" w:cs="Times New Roman"/>
          <w:noProof/>
          <w:sz w:val="24"/>
          <w:szCs w:val="24"/>
        </w:rPr>
        <w:tab/>
        <w:t xml:space="preserve">K. C. Hoang, M. Tseng, and W. J. Shu, “Degradation of polyethylene succinate (PES) by a new thermophilic Microbispora strain,” </w:t>
      </w:r>
      <w:r w:rsidRPr="005E2C98">
        <w:rPr>
          <w:rFonts w:ascii="Times New Roman" w:hAnsi="Times New Roman" w:cs="Times New Roman"/>
          <w:i/>
          <w:iCs/>
          <w:noProof/>
          <w:sz w:val="24"/>
          <w:szCs w:val="24"/>
        </w:rPr>
        <w:t>Biodegrad. 2006 183</w:t>
      </w:r>
      <w:r w:rsidRPr="005E2C98">
        <w:rPr>
          <w:rFonts w:ascii="Times New Roman" w:hAnsi="Times New Roman" w:cs="Times New Roman"/>
          <w:noProof/>
          <w:sz w:val="24"/>
          <w:szCs w:val="24"/>
        </w:rPr>
        <w:t>, vol. 18, no. 3, pp. 333–342, Nov. 2006, doi: 10.1007/S10532-006-9067-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97]</w:t>
      </w:r>
      <w:r w:rsidRPr="005E2C98">
        <w:rPr>
          <w:rFonts w:ascii="Times New Roman" w:hAnsi="Times New Roman" w:cs="Times New Roman"/>
          <w:noProof/>
          <w:sz w:val="24"/>
          <w:szCs w:val="24"/>
        </w:rPr>
        <w:tab/>
        <w:t xml:space="preserve">P. Tribedi and A. K. Sil, “Cell surface hydrophobicity: a key component in the degradation of polyethylene succinate by Pseudomonas sp. AKS2,” </w:t>
      </w:r>
      <w:r w:rsidRPr="005E2C98">
        <w:rPr>
          <w:rFonts w:ascii="Times New Roman" w:hAnsi="Times New Roman" w:cs="Times New Roman"/>
          <w:i/>
          <w:iCs/>
          <w:noProof/>
          <w:sz w:val="24"/>
          <w:szCs w:val="24"/>
        </w:rPr>
        <w:t>J. Appl. Microbiol.</w:t>
      </w:r>
      <w:r w:rsidRPr="005E2C98">
        <w:rPr>
          <w:rFonts w:ascii="Times New Roman" w:hAnsi="Times New Roman" w:cs="Times New Roman"/>
          <w:noProof/>
          <w:sz w:val="24"/>
          <w:szCs w:val="24"/>
        </w:rPr>
        <w:t>, vol. 116, no. 2, pp. 295–303, Feb. 2014, doi: 10.1111/JAM.1237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98]</w:t>
      </w:r>
      <w:r w:rsidRPr="005E2C98">
        <w:rPr>
          <w:rFonts w:ascii="Times New Roman" w:hAnsi="Times New Roman" w:cs="Times New Roman"/>
          <w:noProof/>
          <w:sz w:val="24"/>
          <w:szCs w:val="24"/>
        </w:rPr>
        <w:tab/>
        <w:t xml:space="preserve">Y. Tezuka, N. Ishii, K. I. Kasuya, and H. Mitomo, “Degradation of poly(ethylene succinate) by mesophilic bacteria,” </w:t>
      </w:r>
      <w:r w:rsidRPr="005E2C98">
        <w:rPr>
          <w:rFonts w:ascii="Times New Roman" w:hAnsi="Times New Roman" w:cs="Times New Roman"/>
          <w:i/>
          <w:iCs/>
          <w:noProof/>
          <w:sz w:val="24"/>
          <w:szCs w:val="24"/>
        </w:rPr>
        <w:t>Polym. Degrad. Stab.</w:t>
      </w:r>
      <w:r w:rsidRPr="005E2C98">
        <w:rPr>
          <w:rFonts w:ascii="Times New Roman" w:hAnsi="Times New Roman" w:cs="Times New Roman"/>
          <w:noProof/>
          <w:sz w:val="24"/>
          <w:szCs w:val="24"/>
        </w:rPr>
        <w:t>, vol. 84, no. 1, pp. 115–121, Apr. 2004, doi: 10.1016/J.POLYMDEGRADSTAB.2003.09.018.</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99]</w:t>
      </w:r>
      <w:r w:rsidRPr="005E2C98">
        <w:rPr>
          <w:rFonts w:ascii="Times New Roman" w:hAnsi="Times New Roman" w:cs="Times New Roman"/>
          <w:noProof/>
          <w:sz w:val="24"/>
          <w:szCs w:val="24"/>
        </w:rPr>
        <w:tab/>
        <w:t xml:space="preserve">C. S. Wu, “A comparison of the structure, thermal properties, and biodegradability of polycaprolactone/chitosan and acrylic acid grafted polycaprolactone/chitosan,” </w:t>
      </w:r>
      <w:r w:rsidRPr="005E2C98">
        <w:rPr>
          <w:rFonts w:ascii="Times New Roman" w:hAnsi="Times New Roman" w:cs="Times New Roman"/>
          <w:i/>
          <w:iCs/>
          <w:noProof/>
          <w:sz w:val="24"/>
          <w:szCs w:val="24"/>
        </w:rPr>
        <w:t>Polymer (Guildf).</w:t>
      </w:r>
      <w:r w:rsidRPr="005E2C98">
        <w:rPr>
          <w:rFonts w:ascii="Times New Roman" w:hAnsi="Times New Roman" w:cs="Times New Roman"/>
          <w:noProof/>
          <w:sz w:val="24"/>
          <w:szCs w:val="24"/>
        </w:rPr>
        <w:t>, vol. 46, no. 1, pp. 147–155, Jan. 2005, doi: 10.1016/J.POLYMER.2004.11.013.</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00]</w:t>
      </w:r>
      <w:r w:rsidRPr="005E2C98">
        <w:rPr>
          <w:rFonts w:ascii="Times New Roman" w:hAnsi="Times New Roman" w:cs="Times New Roman"/>
          <w:noProof/>
          <w:sz w:val="24"/>
          <w:szCs w:val="24"/>
        </w:rPr>
        <w:tab/>
        <w:t xml:space="preserve">K. Karakus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Polycaprolactone (PCL) Based Polymer Composites Filled Wheat Straw Flour,” </w:t>
      </w:r>
      <w:r w:rsidRPr="005E2C98">
        <w:rPr>
          <w:rFonts w:ascii="Times New Roman" w:hAnsi="Times New Roman" w:cs="Times New Roman"/>
          <w:i/>
          <w:iCs/>
          <w:noProof/>
          <w:sz w:val="24"/>
          <w:szCs w:val="24"/>
        </w:rPr>
        <w:t>J. For. Fac.</w:t>
      </w:r>
      <w:r w:rsidRPr="005E2C98">
        <w:rPr>
          <w:rFonts w:ascii="Times New Roman" w:hAnsi="Times New Roman" w:cs="Times New Roman"/>
          <w:noProof/>
          <w:sz w:val="24"/>
          <w:szCs w:val="24"/>
        </w:rPr>
        <w:t>, vol. 16, no. 1, pp. 264–268, 2016.</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01]</w:t>
      </w:r>
      <w:r w:rsidRPr="005E2C98">
        <w:rPr>
          <w:rFonts w:ascii="Times New Roman" w:hAnsi="Times New Roman" w:cs="Times New Roman"/>
          <w:noProof/>
          <w:sz w:val="24"/>
          <w:szCs w:val="24"/>
        </w:rPr>
        <w:tab/>
        <w:t xml:space="preserve">J. G. Sanchez, A. Tsuchii, and Y. Tokiwa, “Degradation of polycaprolactone at 50 °C by a thermotolerant Aspergillus sp.,” </w:t>
      </w:r>
      <w:r w:rsidRPr="005E2C98">
        <w:rPr>
          <w:rFonts w:ascii="Times New Roman" w:hAnsi="Times New Roman" w:cs="Times New Roman"/>
          <w:i/>
          <w:iCs/>
          <w:noProof/>
          <w:sz w:val="24"/>
          <w:szCs w:val="24"/>
        </w:rPr>
        <w:t>Biotechnol. Lett. 2000 2210</w:t>
      </w:r>
      <w:r w:rsidRPr="005E2C98">
        <w:rPr>
          <w:rFonts w:ascii="Times New Roman" w:hAnsi="Times New Roman" w:cs="Times New Roman"/>
          <w:noProof/>
          <w:sz w:val="24"/>
          <w:szCs w:val="24"/>
        </w:rPr>
        <w:t>, vol. 22, no. 10, pp. 849–853, 2000, doi: 10.1023/A:1005603112688.</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02]</w:t>
      </w:r>
      <w:r w:rsidRPr="005E2C98">
        <w:rPr>
          <w:rFonts w:ascii="Times New Roman" w:hAnsi="Times New Roman" w:cs="Times New Roman"/>
          <w:noProof/>
          <w:sz w:val="24"/>
          <w:szCs w:val="24"/>
        </w:rPr>
        <w:tab/>
        <w:t xml:space="preserve">M. Yoon, H. Jeon, M. K.-J. B. Biodegrad, and  undefined 2012, “Biodegradation of polyethylene by a soil bacterium and AlkB cloned recombinant cell,” </w:t>
      </w:r>
      <w:r w:rsidRPr="005E2C98">
        <w:rPr>
          <w:rFonts w:ascii="Times New Roman" w:hAnsi="Times New Roman" w:cs="Times New Roman"/>
          <w:i/>
          <w:iCs/>
          <w:noProof/>
          <w:sz w:val="24"/>
          <w:szCs w:val="24"/>
        </w:rPr>
        <w:t>researchgate.net</w:t>
      </w:r>
      <w:r w:rsidRPr="005E2C98">
        <w:rPr>
          <w:rFonts w:ascii="Times New Roman" w:hAnsi="Times New Roman" w:cs="Times New Roman"/>
          <w:noProof/>
          <w:sz w:val="24"/>
          <w:szCs w:val="24"/>
        </w:rPr>
        <w:t>, 2012, doi: 10.4172/2155-6199.100014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03]</w:t>
      </w:r>
      <w:r w:rsidRPr="005E2C98">
        <w:rPr>
          <w:rFonts w:ascii="Times New Roman" w:hAnsi="Times New Roman" w:cs="Times New Roman"/>
          <w:noProof/>
          <w:sz w:val="24"/>
          <w:szCs w:val="24"/>
        </w:rPr>
        <w:tab/>
        <w:t xml:space="preserve">P. Trivedi, A. Hasan, S. Akhtar, … M. S.-J. C. P., and  undefined 2016, “Role of microbes in degradation of synthetic plastics and manufacture of bioplastics,” </w:t>
      </w:r>
      <w:r w:rsidRPr="005E2C98">
        <w:rPr>
          <w:rFonts w:ascii="Times New Roman" w:hAnsi="Times New Roman" w:cs="Times New Roman"/>
          <w:i/>
          <w:iCs/>
          <w:noProof/>
          <w:sz w:val="24"/>
          <w:szCs w:val="24"/>
        </w:rPr>
        <w:t>researchgate.net</w:t>
      </w:r>
      <w:r w:rsidRPr="005E2C98">
        <w:rPr>
          <w:rFonts w:ascii="Times New Roman" w:hAnsi="Times New Roman" w:cs="Times New Roman"/>
          <w:noProof/>
          <w:sz w:val="24"/>
          <w:szCs w:val="24"/>
        </w:rPr>
        <w:t>, 2016, Accessed: Jul. 06, 2022. [Online]. Available: https://www.researchgate.net/profile/Adria-Hasan/publication/306182396_Role_of_microbes_in_degradation_of_synthetic_plastics_and_manufacture_of_bioplastics/links/57c45cbf08aee5141be5d466/Role-of-microbes-in-degradation-of-synthetic-plastics-and-manufacture-of-bioplastics.pdf.</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04]</w:t>
      </w:r>
      <w:r w:rsidRPr="005E2C98">
        <w:rPr>
          <w:rFonts w:ascii="Times New Roman" w:hAnsi="Times New Roman" w:cs="Times New Roman"/>
          <w:noProof/>
          <w:sz w:val="24"/>
          <w:szCs w:val="24"/>
        </w:rPr>
        <w:tab/>
        <w:t xml:space="preserve">A. Agustien, J. Mifthahul, D. A.-D. P. Lettre, and  undefined 2016, “Screening polyethylene synthetic plastic degrading-bacteria from soil,” </w:t>
      </w:r>
      <w:r w:rsidRPr="005E2C98">
        <w:rPr>
          <w:rFonts w:ascii="Times New Roman" w:hAnsi="Times New Roman" w:cs="Times New Roman"/>
          <w:i/>
          <w:iCs/>
          <w:noProof/>
          <w:sz w:val="24"/>
          <w:szCs w:val="24"/>
        </w:rPr>
        <w:t>researchgate.net</w:t>
      </w:r>
      <w:r w:rsidRPr="005E2C98">
        <w:rPr>
          <w:rFonts w:ascii="Times New Roman" w:hAnsi="Times New Roman" w:cs="Times New Roman"/>
          <w:noProof/>
          <w:sz w:val="24"/>
          <w:szCs w:val="24"/>
        </w:rPr>
        <w:t>, 2016, Accessed: Jul. 06, 2022. [Online]. Available: https://www.researchgate.net/profile/Akmal-Djamaan/publication/303408522_Screening_Polyethylene_Synthetic_Plastic_Degrading-Bacteria_from_Soil/links/5742a20008ae9f741b376c7c/Screening-Polyethylene-Synthetic-Plastic-Degrading-Bacteria-from-Soil.pdf.</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lastRenderedPageBreak/>
        <w:t>[105]</w:t>
      </w:r>
      <w:r w:rsidRPr="005E2C98">
        <w:rPr>
          <w:rFonts w:ascii="Times New Roman" w:hAnsi="Times New Roman" w:cs="Times New Roman"/>
          <w:noProof/>
          <w:sz w:val="24"/>
          <w:szCs w:val="24"/>
        </w:rPr>
        <w:tab/>
        <w:t xml:space="preserve">S. Sen, S. R.-J. of E. C. Engineering, and  undefined 2015, “Microbial degradation of low density polyethylene (LDPE): A review,” </w:t>
      </w:r>
      <w:r w:rsidRPr="005E2C98">
        <w:rPr>
          <w:rFonts w:ascii="Times New Roman" w:hAnsi="Times New Roman" w:cs="Times New Roman"/>
          <w:i/>
          <w:iCs/>
          <w:noProof/>
          <w:sz w:val="24"/>
          <w:szCs w:val="24"/>
        </w:rPr>
        <w:t>Elsevier</w:t>
      </w:r>
      <w:r w:rsidRPr="005E2C98">
        <w:rPr>
          <w:rFonts w:ascii="Times New Roman" w:hAnsi="Times New Roman" w:cs="Times New Roman"/>
          <w:noProof/>
          <w:sz w:val="24"/>
          <w:szCs w:val="24"/>
        </w:rPr>
        <w:t>, Accessed: Jul. 05, 2022. [Online]. Available: https://www.sciencedirect.com/science/article/pii/S2213343715000056.</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06]</w:t>
      </w:r>
      <w:r w:rsidRPr="005E2C98">
        <w:rPr>
          <w:rFonts w:ascii="Times New Roman" w:hAnsi="Times New Roman" w:cs="Times New Roman"/>
          <w:noProof/>
          <w:sz w:val="24"/>
          <w:szCs w:val="24"/>
        </w:rPr>
        <w:tab/>
        <w:t xml:space="preserve">S. H.V, R. Bellibatlu, K. M, and T. B, “Low density polyethylene degrading fungi isolated from local dumpsite of shivamogga district,” </w:t>
      </w:r>
      <w:r w:rsidRPr="005E2C98">
        <w:rPr>
          <w:rFonts w:ascii="Times New Roman" w:hAnsi="Times New Roman" w:cs="Times New Roman"/>
          <w:i/>
          <w:iCs/>
          <w:noProof/>
          <w:sz w:val="24"/>
          <w:szCs w:val="24"/>
        </w:rPr>
        <w:t>Int. J. Biol. Res.</w:t>
      </w:r>
      <w:r w:rsidRPr="005E2C98">
        <w:rPr>
          <w:rFonts w:ascii="Times New Roman" w:hAnsi="Times New Roman" w:cs="Times New Roman"/>
          <w:noProof/>
          <w:sz w:val="24"/>
          <w:szCs w:val="24"/>
        </w:rPr>
        <w:t>, vol. 2, no. 2, May 2014, doi: 10.14419/IJBR.V2I2.287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07]</w:t>
      </w:r>
      <w:r w:rsidRPr="005E2C98">
        <w:rPr>
          <w:rFonts w:ascii="Times New Roman" w:hAnsi="Times New Roman" w:cs="Times New Roman"/>
          <w:noProof/>
          <w:sz w:val="24"/>
          <w:szCs w:val="24"/>
        </w:rPr>
        <w:tab/>
        <w:t xml:space="preserve">L. Ferreira, A. Falcao, … M. G. M. in P. R. S., and  undefined 2005, “Modification of LDPE molecular structure by gamma irradiation for bioapplications,” </w:t>
      </w:r>
      <w:r w:rsidRPr="005E2C98">
        <w:rPr>
          <w:rFonts w:ascii="Times New Roman" w:hAnsi="Times New Roman" w:cs="Times New Roman"/>
          <w:i/>
          <w:iCs/>
          <w:noProof/>
          <w:sz w:val="24"/>
          <w:szCs w:val="24"/>
        </w:rPr>
        <w:t>Elsevier</w:t>
      </w:r>
      <w:r w:rsidRPr="005E2C98">
        <w:rPr>
          <w:rFonts w:ascii="Times New Roman" w:hAnsi="Times New Roman" w:cs="Times New Roman"/>
          <w:noProof/>
          <w:sz w:val="24"/>
          <w:szCs w:val="24"/>
        </w:rPr>
        <w:t>, 2005, doi: 10.1016/j.nimb.2005.04.030.</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08]</w:t>
      </w:r>
      <w:r w:rsidRPr="005E2C98">
        <w:rPr>
          <w:rFonts w:ascii="Times New Roman" w:hAnsi="Times New Roman" w:cs="Times New Roman"/>
          <w:noProof/>
          <w:sz w:val="24"/>
          <w:szCs w:val="24"/>
        </w:rPr>
        <w:tab/>
        <w:t xml:space="preserve">S. Awasthi, P. Srivastava, P. Singh, D. Tiwary, and P. K. Mishra, “Biodegradation of thermally treated high-density polyethylene (HDPE) by Klebsiella pneumoniae CH001,” </w:t>
      </w:r>
      <w:r w:rsidRPr="005E2C98">
        <w:rPr>
          <w:rFonts w:ascii="Times New Roman" w:hAnsi="Times New Roman" w:cs="Times New Roman"/>
          <w:i/>
          <w:iCs/>
          <w:noProof/>
          <w:sz w:val="24"/>
          <w:szCs w:val="24"/>
        </w:rPr>
        <w:t>3 Biotech</w:t>
      </w:r>
      <w:r w:rsidRPr="005E2C98">
        <w:rPr>
          <w:rFonts w:ascii="Times New Roman" w:hAnsi="Times New Roman" w:cs="Times New Roman"/>
          <w:noProof/>
          <w:sz w:val="24"/>
          <w:szCs w:val="24"/>
        </w:rPr>
        <w:t>, vol. 7, no. 5, Oct. 2017, doi: 10.1007/S13205-017-0959-3.</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09]</w:t>
      </w:r>
      <w:r w:rsidRPr="005E2C98">
        <w:rPr>
          <w:rFonts w:ascii="Times New Roman" w:hAnsi="Times New Roman" w:cs="Times New Roman"/>
          <w:noProof/>
          <w:sz w:val="24"/>
          <w:szCs w:val="24"/>
        </w:rPr>
        <w:tab/>
        <w:t xml:space="preserve">A. Arkatkar, J. Arutchelvi, S. Bhaduri, P. V. Uppara, and M. Doble, “Degradation of unpretreated and thermally pretreated polypropylene by soil consortia,” </w:t>
      </w:r>
      <w:r w:rsidRPr="005E2C98">
        <w:rPr>
          <w:rFonts w:ascii="Times New Roman" w:hAnsi="Times New Roman" w:cs="Times New Roman"/>
          <w:i/>
          <w:iCs/>
          <w:noProof/>
          <w:sz w:val="24"/>
          <w:szCs w:val="24"/>
        </w:rPr>
        <w:t>Int. Biodeterior. Biodegradation</w:t>
      </w:r>
      <w:r w:rsidRPr="005E2C98">
        <w:rPr>
          <w:rFonts w:ascii="Times New Roman" w:hAnsi="Times New Roman" w:cs="Times New Roman"/>
          <w:noProof/>
          <w:sz w:val="24"/>
          <w:szCs w:val="24"/>
        </w:rPr>
        <w:t>, vol. 63, no. 1, pp. 106–111, Jan. 2009, doi: 10.1016/J.IBIOD.2008.06.00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10]</w:t>
      </w:r>
      <w:r w:rsidRPr="005E2C98">
        <w:rPr>
          <w:rFonts w:ascii="Times New Roman" w:hAnsi="Times New Roman" w:cs="Times New Roman"/>
          <w:noProof/>
          <w:sz w:val="24"/>
          <w:szCs w:val="24"/>
        </w:rPr>
        <w:tab/>
        <w:t xml:space="preserve">A. C. Albertsson, S. O. Andersson, and S. Karlsson, “The mechanism of biodegradation of polyethylene,” </w:t>
      </w:r>
      <w:r w:rsidRPr="005E2C98">
        <w:rPr>
          <w:rFonts w:ascii="Times New Roman" w:hAnsi="Times New Roman" w:cs="Times New Roman"/>
          <w:i/>
          <w:iCs/>
          <w:noProof/>
          <w:sz w:val="24"/>
          <w:szCs w:val="24"/>
        </w:rPr>
        <w:t>Polym. Degrad. Stab.</w:t>
      </w:r>
      <w:r w:rsidRPr="005E2C98">
        <w:rPr>
          <w:rFonts w:ascii="Times New Roman" w:hAnsi="Times New Roman" w:cs="Times New Roman"/>
          <w:noProof/>
          <w:sz w:val="24"/>
          <w:szCs w:val="24"/>
        </w:rPr>
        <w:t>, vol. 18, no. 1, pp. 73–87, Jan. 1987, doi: 10.1016/0141-3910(87)90084-X.</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11]</w:t>
      </w:r>
      <w:r w:rsidRPr="005E2C98">
        <w:rPr>
          <w:rFonts w:ascii="Times New Roman" w:hAnsi="Times New Roman" w:cs="Times New Roman"/>
          <w:noProof/>
          <w:sz w:val="24"/>
          <w:szCs w:val="24"/>
        </w:rPr>
        <w:tab/>
        <w:t xml:space="preserve">K.-L. G. Ho, A. L. Pometto III, and P. N. Hinz, “Effects of Temperature and Relative Humidity on Polylactic Acid Plastic Degradation,” </w:t>
      </w:r>
      <w:r w:rsidRPr="005E2C98">
        <w:rPr>
          <w:rFonts w:ascii="Times New Roman" w:hAnsi="Times New Roman" w:cs="Times New Roman"/>
          <w:i/>
          <w:iCs/>
          <w:noProof/>
          <w:sz w:val="24"/>
          <w:szCs w:val="24"/>
        </w:rPr>
        <w:t>J. Environ. Polym. Degrad. 1999 72</w:t>
      </w:r>
      <w:r w:rsidRPr="005E2C98">
        <w:rPr>
          <w:rFonts w:ascii="Times New Roman" w:hAnsi="Times New Roman" w:cs="Times New Roman"/>
          <w:noProof/>
          <w:sz w:val="24"/>
          <w:szCs w:val="24"/>
        </w:rPr>
        <w:t>, vol. 7, no. 2, pp. 83–92, 1999, doi: 10.1023/A:1021808317416.</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12]</w:t>
      </w:r>
      <w:r w:rsidRPr="005E2C98">
        <w:rPr>
          <w:rFonts w:ascii="Times New Roman" w:hAnsi="Times New Roman" w:cs="Times New Roman"/>
          <w:noProof/>
          <w:sz w:val="24"/>
          <w:szCs w:val="24"/>
        </w:rPr>
        <w:tab/>
        <w:t xml:space="preserve">Y. Tokiwa and B. P. Calabia, “Review Degradation of microbial polyesters,” </w:t>
      </w:r>
      <w:r w:rsidRPr="005E2C98">
        <w:rPr>
          <w:rFonts w:ascii="Times New Roman" w:hAnsi="Times New Roman" w:cs="Times New Roman"/>
          <w:i/>
          <w:iCs/>
          <w:noProof/>
          <w:sz w:val="24"/>
          <w:szCs w:val="24"/>
        </w:rPr>
        <w:t>Biotechnol. Lett. 2004 2615</w:t>
      </w:r>
      <w:r w:rsidRPr="005E2C98">
        <w:rPr>
          <w:rFonts w:ascii="Times New Roman" w:hAnsi="Times New Roman" w:cs="Times New Roman"/>
          <w:noProof/>
          <w:sz w:val="24"/>
          <w:szCs w:val="24"/>
        </w:rPr>
        <w:t>, vol. 26, no. 15, pp. 1181–1189, 2004, doi: 10.1023/B:BILE.0000036599.15302.E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13]</w:t>
      </w:r>
      <w:r w:rsidRPr="005E2C98">
        <w:rPr>
          <w:rFonts w:ascii="Times New Roman" w:hAnsi="Times New Roman" w:cs="Times New Roman"/>
          <w:noProof/>
          <w:sz w:val="24"/>
          <w:szCs w:val="24"/>
        </w:rPr>
        <w:tab/>
        <w:t xml:space="preserve">R. Auras, B. Harte, and S. Selke, “An Overview of Polylactides as Packaging Materials,” </w:t>
      </w:r>
      <w:r w:rsidRPr="005E2C98">
        <w:rPr>
          <w:rFonts w:ascii="Times New Roman" w:hAnsi="Times New Roman" w:cs="Times New Roman"/>
          <w:i/>
          <w:iCs/>
          <w:noProof/>
          <w:sz w:val="24"/>
          <w:szCs w:val="24"/>
        </w:rPr>
        <w:t>Macromol. Biosci.</w:t>
      </w:r>
      <w:r w:rsidRPr="005E2C98">
        <w:rPr>
          <w:rFonts w:ascii="Times New Roman" w:hAnsi="Times New Roman" w:cs="Times New Roman"/>
          <w:noProof/>
          <w:sz w:val="24"/>
          <w:szCs w:val="24"/>
        </w:rPr>
        <w:t>, vol. 4, no. 9, pp. 835–864, Sep. 2004, doi: 10.1002/MABI.200400043.</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14]</w:t>
      </w:r>
      <w:r w:rsidRPr="005E2C98">
        <w:rPr>
          <w:rFonts w:ascii="Times New Roman" w:hAnsi="Times New Roman" w:cs="Times New Roman"/>
          <w:noProof/>
          <w:sz w:val="24"/>
          <w:szCs w:val="24"/>
        </w:rPr>
        <w:tab/>
        <w:t xml:space="preserve">D. Henton, P. Gruber, J. Lunt, and J. Randall, “Polylactic Acid Technology,” </w:t>
      </w:r>
      <w:r w:rsidRPr="005E2C98">
        <w:rPr>
          <w:rFonts w:ascii="Times New Roman" w:hAnsi="Times New Roman" w:cs="Times New Roman"/>
          <w:i/>
          <w:iCs/>
          <w:noProof/>
          <w:sz w:val="24"/>
          <w:szCs w:val="24"/>
        </w:rPr>
        <w:t>Nat. Fibers, Biopolym. Biocomposites</w:t>
      </w:r>
      <w:r w:rsidRPr="005E2C98">
        <w:rPr>
          <w:rFonts w:ascii="Times New Roman" w:hAnsi="Times New Roman" w:cs="Times New Roman"/>
          <w:noProof/>
          <w:sz w:val="24"/>
          <w:szCs w:val="24"/>
        </w:rPr>
        <w:t>, Apr. 2005, doi: 10.1201/9780203508206.CH16.</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15]</w:t>
      </w:r>
      <w:r w:rsidRPr="005E2C98">
        <w:rPr>
          <w:rFonts w:ascii="Times New Roman" w:hAnsi="Times New Roman" w:cs="Times New Roman"/>
          <w:noProof/>
          <w:sz w:val="24"/>
          <w:szCs w:val="24"/>
        </w:rPr>
        <w:tab/>
        <w:t xml:space="preserve">T. J. Battin, K. Besemer, M. M. Bengtsson, A. M. Romani, and A. I. Packmann, “The ecology and biogeochemistry of stream biofilms,” </w:t>
      </w:r>
      <w:r w:rsidRPr="005E2C98">
        <w:rPr>
          <w:rFonts w:ascii="Times New Roman" w:hAnsi="Times New Roman" w:cs="Times New Roman"/>
          <w:i/>
          <w:iCs/>
          <w:noProof/>
          <w:sz w:val="24"/>
          <w:szCs w:val="24"/>
        </w:rPr>
        <w:t>Nat. Rev. Microbiol. 2016 144</w:t>
      </w:r>
      <w:r w:rsidRPr="005E2C98">
        <w:rPr>
          <w:rFonts w:ascii="Times New Roman" w:hAnsi="Times New Roman" w:cs="Times New Roman"/>
          <w:noProof/>
          <w:sz w:val="24"/>
          <w:szCs w:val="24"/>
        </w:rPr>
        <w:t>, vol. 14, no. 4, pp. 251–263, Mar. 2016, doi: 10.1038/nrmicro.2016.1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16]</w:t>
      </w:r>
      <w:r w:rsidRPr="005E2C98">
        <w:rPr>
          <w:rFonts w:ascii="Times New Roman" w:hAnsi="Times New Roman" w:cs="Times New Roman"/>
          <w:noProof/>
          <w:sz w:val="24"/>
          <w:szCs w:val="24"/>
        </w:rPr>
        <w:tab/>
        <w:t xml:space="preserve">X. Chen, X. Xiong, X. Jiang, H. Shi, and C. Wu, “Sinking of floating plastic debris caused by biofilm development in a freshwater lake,” </w:t>
      </w:r>
      <w:r w:rsidRPr="005E2C98">
        <w:rPr>
          <w:rFonts w:ascii="Times New Roman" w:hAnsi="Times New Roman" w:cs="Times New Roman"/>
          <w:i/>
          <w:iCs/>
          <w:noProof/>
          <w:sz w:val="24"/>
          <w:szCs w:val="24"/>
        </w:rPr>
        <w:t>Chemosphere</w:t>
      </w:r>
      <w:r w:rsidRPr="005E2C98">
        <w:rPr>
          <w:rFonts w:ascii="Times New Roman" w:hAnsi="Times New Roman" w:cs="Times New Roman"/>
          <w:noProof/>
          <w:sz w:val="24"/>
          <w:szCs w:val="24"/>
        </w:rPr>
        <w:t>, vol. 222, pp. 856–864, May 2019, doi: 10.1016/J.CHEMOSPHERE.2019.02.01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17]</w:t>
      </w:r>
      <w:r w:rsidRPr="005E2C98">
        <w:rPr>
          <w:rFonts w:ascii="Times New Roman" w:hAnsi="Times New Roman" w:cs="Times New Roman"/>
          <w:noProof/>
          <w:sz w:val="24"/>
          <w:szCs w:val="24"/>
        </w:rPr>
        <w:tab/>
        <w:t xml:space="preserve">M. Santo, R. Weitsman, and A. Sivan, “The role of the copper-binding enzyme – laccase – in the biodegradation of polyethylene by the actinomycete Rhodococcus ruber,” </w:t>
      </w:r>
      <w:r w:rsidRPr="005E2C98">
        <w:rPr>
          <w:rFonts w:ascii="Times New Roman" w:hAnsi="Times New Roman" w:cs="Times New Roman"/>
          <w:i/>
          <w:iCs/>
          <w:noProof/>
          <w:sz w:val="24"/>
          <w:szCs w:val="24"/>
        </w:rPr>
        <w:t>Int. Biodeterior. Biodegradation</w:t>
      </w:r>
      <w:r w:rsidRPr="005E2C98">
        <w:rPr>
          <w:rFonts w:ascii="Times New Roman" w:hAnsi="Times New Roman" w:cs="Times New Roman"/>
          <w:noProof/>
          <w:sz w:val="24"/>
          <w:szCs w:val="24"/>
        </w:rPr>
        <w:t xml:space="preserve">, vol. 84, pp. 204–210, Oct. 2013, doi: </w:t>
      </w:r>
      <w:r w:rsidRPr="005E2C98">
        <w:rPr>
          <w:rFonts w:ascii="Times New Roman" w:hAnsi="Times New Roman" w:cs="Times New Roman"/>
          <w:noProof/>
          <w:sz w:val="24"/>
          <w:szCs w:val="24"/>
        </w:rPr>
        <w:lastRenderedPageBreak/>
        <w:t>10.1016/J.IBIOD.2012.03.00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18]</w:t>
      </w:r>
      <w:r w:rsidRPr="005E2C98">
        <w:rPr>
          <w:rFonts w:ascii="Times New Roman" w:hAnsi="Times New Roman" w:cs="Times New Roman"/>
          <w:noProof/>
          <w:sz w:val="24"/>
          <w:szCs w:val="24"/>
        </w:rPr>
        <w:tab/>
        <w:t xml:space="preserve">C. S.-B. advances and  undefined 2020, “Fungal potential for the degradation of petroleum-based polymers: An overview of macro-and microplastics biodegradation,” </w:t>
      </w:r>
      <w:r w:rsidRPr="005E2C98">
        <w:rPr>
          <w:rFonts w:ascii="Times New Roman" w:hAnsi="Times New Roman" w:cs="Times New Roman"/>
          <w:i/>
          <w:iCs/>
          <w:noProof/>
          <w:sz w:val="24"/>
          <w:szCs w:val="24"/>
        </w:rPr>
        <w:t>Elsevier</w:t>
      </w:r>
      <w:r w:rsidRPr="005E2C98">
        <w:rPr>
          <w:rFonts w:ascii="Times New Roman" w:hAnsi="Times New Roman" w:cs="Times New Roman"/>
          <w:noProof/>
          <w:sz w:val="24"/>
          <w:szCs w:val="24"/>
        </w:rPr>
        <w:t>, Accessed: Jul. 26, 2022. [Online]. Available: https://www.sciencedirect.com/science/article/pii/S0734975019302010.</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19]</w:t>
      </w:r>
      <w:r w:rsidRPr="005E2C98">
        <w:rPr>
          <w:rFonts w:ascii="Times New Roman" w:hAnsi="Times New Roman" w:cs="Times New Roman"/>
          <w:noProof/>
          <w:sz w:val="24"/>
          <w:szCs w:val="24"/>
        </w:rPr>
        <w:tab/>
        <w:t xml:space="preserve">G. M. Guebitz and A. Cavaco-Paulo, “Enzymes go big: surface hydrolysis and functionalisation of synthetic polymers,” </w:t>
      </w:r>
      <w:r w:rsidRPr="005E2C98">
        <w:rPr>
          <w:rFonts w:ascii="Times New Roman" w:hAnsi="Times New Roman" w:cs="Times New Roman"/>
          <w:i/>
          <w:iCs/>
          <w:noProof/>
          <w:sz w:val="24"/>
          <w:szCs w:val="24"/>
        </w:rPr>
        <w:t>Trends Biotechnol.</w:t>
      </w:r>
      <w:r w:rsidRPr="005E2C98">
        <w:rPr>
          <w:rFonts w:ascii="Times New Roman" w:hAnsi="Times New Roman" w:cs="Times New Roman"/>
          <w:noProof/>
          <w:sz w:val="24"/>
          <w:szCs w:val="24"/>
        </w:rPr>
        <w:t>, vol. 26, no. 1, pp. 32–38, Jan. 2008, doi: 10.1016/J.TIBTECH.2007.10.003.</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20]</w:t>
      </w:r>
      <w:r w:rsidRPr="005E2C98">
        <w:rPr>
          <w:rFonts w:ascii="Times New Roman" w:hAnsi="Times New Roman" w:cs="Times New Roman"/>
          <w:noProof/>
          <w:sz w:val="24"/>
          <w:szCs w:val="24"/>
        </w:rPr>
        <w:tab/>
        <w:t xml:space="preserve">A. Magnin, E. Pollet, V. Phalip, and L. Avérous, “Evaluation of biological degradation of polyurethanes,” </w:t>
      </w:r>
      <w:r w:rsidRPr="005E2C98">
        <w:rPr>
          <w:rFonts w:ascii="Times New Roman" w:hAnsi="Times New Roman" w:cs="Times New Roman"/>
          <w:i/>
          <w:iCs/>
          <w:noProof/>
          <w:sz w:val="24"/>
          <w:szCs w:val="24"/>
        </w:rPr>
        <w:t>Biotechnol. Adv.</w:t>
      </w:r>
      <w:r w:rsidRPr="005E2C98">
        <w:rPr>
          <w:rFonts w:ascii="Times New Roman" w:hAnsi="Times New Roman" w:cs="Times New Roman"/>
          <w:noProof/>
          <w:sz w:val="24"/>
          <w:szCs w:val="24"/>
        </w:rPr>
        <w:t>, vol. 39, p. 107457, Mar. 2020, doi: 10.1016/J.BIOTECHADV.2019.10745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21]</w:t>
      </w:r>
      <w:r w:rsidRPr="005E2C98">
        <w:rPr>
          <w:rFonts w:ascii="Times New Roman" w:hAnsi="Times New Roman" w:cs="Times New Roman"/>
          <w:noProof/>
          <w:sz w:val="24"/>
          <w:szCs w:val="24"/>
        </w:rPr>
        <w:tab/>
        <w:t xml:space="preserve">R. Wilkes, L. Aristilde, C. Ludmilla Aristilde, and R.-R. Hall, “Degradation and metabolism of synthetic plastics and associated products by Pseudomonas sp.: capabilities and challenges,” </w:t>
      </w:r>
      <w:r w:rsidRPr="005E2C98">
        <w:rPr>
          <w:rFonts w:ascii="Times New Roman" w:hAnsi="Times New Roman" w:cs="Times New Roman"/>
          <w:i/>
          <w:iCs/>
          <w:noProof/>
          <w:sz w:val="24"/>
          <w:szCs w:val="24"/>
        </w:rPr>
        <w:t>J. Appl. Microbiol.</w:t>
      </w:r>
      <w:r w:rsidRPr="005E2C98">
        <w:rPr>
          <w:rFonts w:ascii="Times New Roman" w:hAnsi="Times New Roman" w:cs="Times New Roman"/>
          <w:noProof/>
          <w:sz w:val="24"/>
          <w:szCs w:val="24"/>
        </w:rPr>
        <w:t>, vol. 123, no. 3, pp. 582–593, Sep. 2017, doi: 10.1111/JAM.1347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22]</w:t>
      </w:r>
      <w:r w:rsidRPr="005E2C98">
        <w:rPr>
          <w:rFonts w:ascii="Times New Roman" w:hAnsi="Times New Roman" w:cs="Times New Roman"/>
          <w:noProof/>
          <w:sz w:val="24"/>
          <w:szCs w:val="24"/>
        </w:rPr>
        <w:tab/>
        <w:t xml:space="preserve">T. Kijchavengkul and R. Auras, “Compostability of polymers,” </w:t>
      </w:r>
      <w:r w:rsidRPr="005E2C98">
        <w:rPr>
          <w:rFonts w:ascii="Times New Roman" w:hAnsi="Times New Roman" w:cs="Times New Roman"/>
          <w:i/>
          <w:iCs/>
          <w:noProof/>
          <w:sz w:val="24"/>
          <w:szCs w:val="24"/>
        </w:rPr>
        <w:t>Polym. Int.</w:t>
      </w:r>
      <w:r w:rsidRPr="005E2C98">
        <w:rPr>
          <w:rFonts w:ascii="Times New Roman" w:hAnsi="Times New Roman" w:cs="Times New Roman"/>
          <w:noProof/>
          <w:sz w:val="24"/>
          <w:szCs w:val="24"/>
        </w:rPr>
        <w:t>, vol. 57, no. 6, pp. 793–804, Jun. 2008, doi: 10.1002/PI.2420.</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23]</w:t>
      </w:r>
      <w:r w:rsidRPr="005E2C98">
        <w:rPr>
          <w:rFonts w:ascii="Times New Roman" w:hAnsi="Times New Roman" w:cs="Times New Roman"/>
          <w:noProof/>
          <w:sz w:val="24"/>
          <w:szCs w:val="24"/>
        </w:rPr>
        <w:tab/>
        <w:t xml:space="preserve">R. Sangeetha Devi, V. Rajesh Kannan, D. Nivas, K. Kannan, S. Chandru, and A. Robert Antony, “Biodegradation of HDPE by Aspergillus spp. from marine ecosystem of Gulf of Mannar, India,” </w:t>
      </w:r>
      <w:r w:rsidRPr="005E2C98">
        <w:rPr>
          <w:rFonts w:ascii="Times New Roman" w:hAnsi="Times New Roman" w:cs="Times New Roman"/>
          <w:i/>
          <w:iCs/>
          <w:noProof/>
          <w:sz w:val="24"/>
          <w:szCs w:val="24"/>
        </w:rPr>
        <w:t>Mar. Pollut. Bull.</w:t>
      </w:r>
      <w:r w:rsidRPr="005E2C98">
        <w:rPr>
          <w:rFonts w:ascii="Times New Roman" w:hAnsi="Times New Roman" w:cs="Times New Roman"/>
          <w:noProof/>
          <w:sz w:val="24"/>
          <w:szCs w:val="24"/>
        </w:rPr>
        <w:t>, vol. 96, no. 1–2, pp. 32–40, Jul. 2015, doi: 10.1016/J.MARPOLBUL.2015.05.050.</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24]</w:t>
      </w:r>
      <w:r w:rsidRPr="005E2C98">
        <w:rPr>
          <w:rFonts w:ascii="Times New Roman" w:hAnsi="Times New Roman" w:cs="Times New Roman"/>
          <w:noProof/>
          <w:sz w:val="24"/>
          <w:szCs w:val="24"/>
        </w:rPr>
        <w:tab/>
        <w:t xml:space="preserve">M. Sudhakar, M. Doble, P. S. Murthy, and R. Venkatesan, “Marine microbe-mediated biodegradation of low- and high-density polyethylenes,” </w:t>
      </w:r>
      <w:r w:rsidRPr="005E2C98">
        <w:rPr>
          <w:rFonts w:ascii="Times New Roman" w:hAnsi="Times New Roman" w:cs="Times New Roman"/>
          <w:i/>
          <w:iCs/>
          <w:noProof/>
          <w:sz w:val="24"/>
          <w:szCs w:val="24"/>
        </w:rPr>
        <w:t>Int. Biodeterior. Biodegrad.</w:t>
      </w:r>
      <w:r w:rsidRPr="005E2C98">
        <w:rPr>
          <w:rFonts w:ascii="Times New Roman" w:hAnsi="Times New Roman" w:cs="Times New Roman"/>
          <w:noProof/>
          <w:sz w:val="24"/>
          <w:szCs w:val="24"/>
        </w:rPr>
        <w:t>, vol. 61, no. 3, pp. 203–213, Apr. 2008, doi: 10.1016/J.IBIOD.2007.07.01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25]</w:t>
      </w:r>
      <w:r w:rsidRPr="005E2C98">
        <w:rPr>
          <w:rFonts w:ascii="Times New Roman" w:hAnsi="Times New Roman" w:cs="Times New Roman"/>
          <w:noProof/>
          <w:sz w:val="24"/>
          <w:szCs w:val="24"/>
        </w:rPr>
        <w:tab/>
        <w:t xml:space="preserve">S. Fontanella </w:t>
      </w:r>
      <w:r w:rsidRPr="005E2C98">
        <w:rPr>
          <w:rFonts w:ascii="Times New Roman" w:hAnsi="Times New Roman" w:cs="Times New Roman"/>
          <w:i/>
          <w:iCs/>
          <w:noProof/>
          <w:sz w:val="24"/>
          <w:szCs w:val="24"/>
        </w:rPr>
        <w:t>et al.</w:t>
      </w:r>
      <w:r w:rsidRPr="005E2C98">
        <w:rPr>
          <w:rFonts w:ascii="Times New Roman" w:hAnsi="Times New Roman" w:cs="Times New Roman"/>
          <w:noProof/>
          <w:sz w:val="24"/>
          <w:szCs w:val="24"/>
        </w:rPr>
        <w:t xml:space="preserve">, “Comparison of the biodegradability of various polyethylene films containing pro-oxidant additives,” </w:t>
      </w:r>
      <w:r w:rsidRPr="005E2C98">
        <w:rPr>
          <w:rFonts w:ascii="Times New Roman" w:hAnsi="Times New Roman" w:cs="Times New Roman"/>
          <w:i/>
          <w:iCs/>
          <w:noProof/>
          <w:sz w:val="24"/>
          <w:szCs w:val="24"/>
        </w:rPr>
        <w:t>Polym. Degrad. Stab.</w:t>
      </w:r>
      <w:r w:rsidRPr="005E2C98">
        <w:rPr>
          <w:rFonts w:ascii="Times New Roman" w:hAnsi="Times New Roman" w:cs="Times New Roman"/>
          <w:noProof/>
          <w:sz w:val="24"/>
          <w:szCs w:val="24"/>
        </w:rPr>
        <w:t>, vol. 95, no. 6, pp. 1011–1021, Jun. 2010, doi: 10.1016/J.POLYMDEGRADSTAB.2010.03.009.</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26]</w:t>
      </w:r>
      <w:r w:rsidRPr="005E2C98">
        <w:rPr>
          <w:rFonts w:ascii="Times New Roman" w:hAnsi="Times New Roman" w:cs="Times New Roman"/>
          <w:noProof/>
          <w:sz w:val="24"/>
          <w:szCs w:val="24"/>
        </w:rPr>
        <w:tab/>
        <w:t xml:space="preserve">Y. Tokiwa, B. P. Calabia, C. U. Ugwu, and S. Aiba, “Biodegradability of Plastics,” </w:t>
      </w:r>
      <w:r w:rsidRPr="005E2C98">
        <w:rPr>
          <w:rFonts w:ascii="Times New Roman" w:hAnsi="Times New Roman" w:cs="Times New Roman"/>
          <w:i/>
          <w:iCs/>
          <w:noProof/>
          <w:sz w:val="24"/>
          <w:szCs w:val="24"/>
        </w:rPr>
        <w:t>Int. J. Mol. Sci. 2009, Vol. 10, Pages 3722-3742</w:t>
      </w:r>
      <w:r w:rsidRPr="005E2C98">
        <w:rPr>
          <w:rFonts w:ascii="Times New Roman" w:hAnsi="Times New Roman" w:cs="Times New Roman"/>
          <w:noProof/>
          <w:sz w:val="24"/>
          <w:szCs w:val="24"/>
        </w:rPr>
        <w:t>, vol. 10, no. 9, pp. 3722–3742, Aug. 2009, doi: 10.3390/IJMS10093722.</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27]</w:t>
      </w:r>
      <w:r w:rsidRPr="005E2C98">
        <w:rPr>
          <w:rFonts w:ascii="Times New Roman" w:hAnsi="Times New Roman" w:cs="Times New Roman"/>
          <w:noProof/>
          <w:sz w:val="24"/>
          <w:szCs w:val="24"/>
        </w:rPr>
        <w:tab/>
        <w:t xml:space="preserve">E. Chiellini, A. Corti, G. S.-P. degradation and stability, and  undefined 2003, “Biodegradation of thermally-oxidized, fragmented low-density polyethylenes,” </w:t>
      </w:r>
      <w:r w:rsidRPr="005E2C98">
        <w:rPr>
          <w:rFonts w:ascii="Times New Roman" w:hAnsi="Times New Roman" w:cs="Times New Roman"/>
          <w:i/>
          <w:iCs/>
          <w:noProof/>
          <w:sz w:val="24"/>
          <w:szCs w:val="24"/>
        </w:rPr>
        <w:t>Elsevier</w:t>
      </w:r>
      <w:r w:rsidRPr="005E2C98">
        <w:rPr>
          <w:rFonts w:ascii="Times New Roman" w:hAnsi="Times New Roman" w:cs="Times New Roman"/>
          <w:noProof/>
          <w:sz w:val="24"/>
          <w:szCs w:val="24"/>
        </w:rPr>
        <w:t>, vol. 81, no. 2, pp. 341–351, 2003, doi: 10.1016/S0141-3910(03)00105-8.</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28]</w:t>
      </w:r>
      <w:r w:rsidRPr="005E2C98">
        <w:rPr>
          <w:rFonts w:ascii="Times New Roman" w:hAnsi="Times New Roman" w:cs="Times New Roman"/>
          <w:noProof/>
          <w:sz w:val="24"/>
          <w:szCs w:val="24"/>
        </w:rPr>
        <w:tab/>
        <w:t xml:space="preserve">F. Hasan, A. A. Shah, A. Hameed, and S. Ahmed, “Synergistic effect of photo- and chemical treatment on the rate of biodegradation of low density polyethylene by fusarium sp. AF4,” </w:t>
      </w:r>
      <w:r w:rsidRPr="005E2C98">
        <w:rPr>
          <w:rFonts w:ascii="Times New Roman" w:hAnsi="Times New Roman" w:cs="Times New Roman"/>
          <w:i/>
          <w:iCs/>
          <w:noProof/>
          <w:sz w:val="24"/>
          <w:szCs w:val="24"/>
        </w:rPr>
        <w:t>J. Appl. Polym. Sci.</w:t>
      </w:r>
      <w:r w:rsidRPr="005E2C98">
        <w:rPr>
          <w:rFonts w:ascii="Times New Roman" w:hAnsi="Times New Roman" w:cs="Times New Roman"/>
          <w:noProof/>
          <w:sz w:val="24"/>
          <w:szCs w:val="24"/>
        </w:rPr>
        <w:t>, vol. 105, no. 3, pp. 1466–1470, Aug. 2007, doi: 10.1002/APP.26328.</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29]</w:t>
      </w:r>
      <w:r w:rsidRPr="005E2C98">
        <w:rPr>
          <w:rFonts w:ascii="Times New Roman" w:hAnsi="Times New Roman" w:cs="Times New Roman"/>
          <w:noProof/>
          <w:sz w:val="24"/>
          <w:szCs w:val="24"/>
        </w:rPr>
        <w:tab/>
        <w:t xml:space="preserve">M. Bhatia, A. Girdhar, A. Tiwari, and A. Nayarisseri, “Implications of a novel </w:t>
      </w:r>
      <w:r w:rsidRPr="005E2C98">
        <w:rPr>
          <w:rFonts w:ascii="Times New Roman" w:hAnsi="Times New Roman" w:cs="Times New Roman"/>
          <w:noProof/>
          <w:sz w:val="24"/>
          <w:szCs w:val="24"/>
        </w:rPr>
        <w:lastRenderedPageBreak/>
        <w:t xml:space="preserve">Pseudomonas species on low density polyethylene biodegradation: an in vitro to in silico approach,” </w:t>
      </w:r>
      <w:r w:rsidRPr="005E2C98">
        <w:rPr>
          <w:rFonts w:ascii="Times New Roman" w:hAnsi="Times New Roman" w:cs="Times New Roman"/>
          <w:i/>
          <w:iCs/>
          <w:noProof/>
          <w:sz w:val="24"/>
          <w:szCs w:val="24"/>
        </w:rPr>
        <w:t>Springerplus</w:t>
      </w:r>
      <w:r w:rsidRPr="005E2C98">
        <w:rPr>
          <w:rFonts w:ascii="Times New Roman" w:hAnsi="Times New Roman" w:cs="Times New Roman"/>
          <w:noProof/>
          <w:sz w:val="24"/>
          <w:szCs w:val="24"/>
        </w:rPr>
        <w:t>, vol. 3, no. 1, Dec. 2014, doi: 10.1186/2193-1801-3-497.</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30]</w:t>
      </w:r>
      <w:r w:rsidRPr="005E2C98">
        <w:rPr>
          <w:rFonts w:ascii="Times New Roman" w:hAnsi="Times New Roman" w:cs="Times New Roman"/>
          <w:noProof/>
          <w:sz w:val="24"/>
          <w:szCs w:val="24"/>
        </w:rPr>
        <w:tab/>
        <w:t xml:space="preserve">M. P. Das and S. Kumar, “An approach to low-density polyethylene biodegradation by Bacillus amyloliquefaciens,” </w:t>
      </w:r>
      <w:r w:rsidRPr="005E2C98">
        <w:rPr>
          <w:rFonts w:ascii="Times New Roman" w:hAnsi="Times New Roman" w:cs="Times New Roman"/>
          <w:i/>
          <w:iCs/>
          <w:noProof/>
          <w:sz w:val="24"/>
          <w:szCs w:val="24"/>
        </w:rPr>
        <w:t>3 Biotech</w:t>
      </w:r>
      <w:r w:rsidRPr="005E2C98">
        <w:rPr>
          <w:rFonts w:ascii="Times New Roman" w:hAnsi="Times New Roman" w:cs="Times New Roman"/>
          <w:noProof/>
          <w:sz w:val="24"/>
          <w:szCs w:val="24"/>
        </w:rPr>
        <w:t>, vol. 5, no. 1, pp. 81–86, Feb. 2015, doi: 10.1007/S13205-014-0205-1.</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31]</w:t>
      </w:r>
      <w:r w:rsidRPr="005E2C98">
        <w:rPr>
          <w:rFonts w:ascii="Times New Roman" w:hAnsi="Times New Roman" w:cs="Times New Roman"/>
          <w:noProof/>
          <w:sz w:val="24"/>
          <w:szCs w:val="24"/>
        </w:rPr>
        <w:tab/>
        <w:t xml:space="preserve">R. Pramila, K. R.-A. J. of Bacteriology, and  undefined 2015, “Potential biodegradation of low density polyethylene (LDPE) by Acinetobacter baumannii,” </w:t>
      </w:r>
      <w:r w:rsidRPr="005E2C98">
        <w:rPr>
          <w:rFonts w:ascii="Times New Roman" w:hAnsi="Times New Roman" w:cs="Times New Roman"/>
          <w:i/>
          <w:iCs/>
          <w:noProof/>
          <w:sz w:val="24"/>
          <w:szCs w:val="24"/>
        </w:rPr>
        <w:t>academicjournals.org</w:t>
      </w:r>
      <w:r w:rsidRPr="005E2C98">
        <w:rPr>
          <w:rFonts w:ascii="Times New Roman" w:hAnsi="Times New Roman" w:cs="Times New Roman"/>
          <w:noProof/>
          <w:sz w:val="24"/>
          <w:szCs w:val="24"/>
        </w:rPr>
        <w:t>, Accessed: Jul. 05, 2022. [Online]. Available: https://academicjournals.org/journal/JBR/article-full-text/278D96951714.</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32]</w:t>
      </w:r>
      <w:r w:rsidRPr="005E2C98">
        <w:rPr>
          <w:rFonts w:ascii="Times New Roman" w:hAnsi="Times New Roman" w:cs="Times New Roman"/>
          <w:noProof/>
          <w:sz w:val="24"/>
          <w:szCs w:val="24"/>
        </w:rPr>
        <w:tab/>
        <w:t xml:space="preserve">Z. Montazer, M. B. Habibi-Najafi, M. Mohebbi, and A. Oromiehei, “Microbial Degradation of UV-Pretreated Low-Density Polyethylene Films by Novel Polyethylene-Degrading Bacteria Isolated from Plastic-Dump Soil,” </w:t>
      </w:r>
      <w:r w:rsidRPr="005E2C98">
        <w:rPr>
          <w:rFonts w:ascii="Times New Roman" w:hAnsi="Times New Roman" w:cs="Times New Roman"/>
          <w:i/>
          <w:iCs/>
          <w:noProof/>
          <w:sz w:val="24"/>
          <w:szCs w:val="24"/>
        </w:rPr>
        <w:t>J. Polym. Environ.</w:t>
      </w:r>
      <w:r w:rsidRPr="005E2C98">
        <w:rPr>
          <w:rFonts w:ascii="Times New Roman" w:hAnsi="Times New Roman" w:cs="Times New Roman"/>
          <w:noProof/>
          <w:sz w:val="24"/>
          <w:szCs w:val="24"/>
        </w:rPr>
        <w:t>, vol. 26, no. 9, pp. 3613–3625, Sep. 2018, doi: 10.1007/S10924-018-1245-0.</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33]</w:t>
      </w:r>
      <w:r w:rsidRPr="005E2C98">
        <w:rPr>
          <w:rFonts w:ascii="Times New Roman" w:hAnsi="Times New Roman" w:cs="Times New Roman"/>
          <w:noProof/>
          <w:sz w:val="24"/>
          <w:szCs w:val="24"/>
        </w:rPr>
        <w:tab/>
        <w:t xml:space="preserve">F. Stempfle, P. Ortmann, and S. Mecking, “Long-Chain Aliphatic Polymers To Bridge the Gap between Semicrystalline Polyolefins and Traditional Polycondensates,” </w:t>
      </w:r>
      <w:r w:rsidRPr="005E2C98">
        <w:rPr>
          <w:rFonts w:ascii="Times New Roman" w:hAnsi="Times New Roman" w:cs="Times New Roman"/>
          <w:i/>
          <w:iCs/>
          <w:noProof/>
          <w:sz w:val="24"/>
          <w:szCs w:val="24"/>
        </w:rPr>
        <w:t>Chem. Rev.</w:t>
      </w:r>
      <w:r w:rsidRPr="005E2C98">
        <w:rPr>
          <w:rFonts w:ascii="Times New Roman" w:hAnsi="Times New Roman" w:cs="Times New Roman"/>
          <w:noProof/>
          <w:sz w:val="24"/>
          <w:szCs w:val="24"/>
        </w:rPr>
        <w:t>, vol. 116, no. 7, pp. 4597–4641, Apr. 2016, doi: 10.1021/ACS.CHEMREV.5B00705.</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34]</w:t>
      </w:r>
      <w:r w:rsidRPr="005E2C98">
        <w:rPr>
          <w:rFonts w:ascii="Times New Roman" w:hAnsi="Times New Roman" w:cs="Times New Roman"/>
          <w:noProof/>
          <w:sz w:val="24"/>
          <w:szCs w:val="24"/>
        </w:rPr>
        <w:tab/>
        <w:t xml:space="preserve">M. Karimi and D. Biria, “The promiscuous activity of alpha-amylase in biodegradation of low-density polyethylene in a polymer-starch blend,” </w:t>
      </w:r>
      <w:r w:rsidRPr="005E2C98">
        <w:rPr>
          <w:rFonts w:ascii="Times New Roman" w:hAnsi="Times New Roman" w:cs="Times New Roman"/>
          <w:i/>
          <w:iCs/>
          <w:noProof/>
          <w:sz w:val="24"/>
          <w:szCs w:val="24"/>
        </w:rPr>
        <w:t>Sci. Rep.</w:t>
      </w:r>
      <w:r w:rsidRPr="005E2C98">
        <w:rPr>
          <w:rFonts w:ascii="Times New Roman" w:hAnsi="Times New Roman" w:cs="Times New Roman"/>
          <w:noProof/>
          <w:sz w:val="24"/>
          <w:szCs w:val="24"/>
        </w:rPr>
        <w:t>, vol. 9, no. 1, Dec. 2019, doi: 10.1038/S41598-019-39366-0.</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35]</w:t>
      </w:r>
      <w:r w:rsidRPr="005E2C98">
        <w:rPr>
          <w:rFonts w:ascii="Times New Roman" w:hAnsi="Times New Roman" w:cs="Times New Roman"/>
          <w:noProof/>
          <w:sz w:val="24"/>
          <w:szCs w:val="24"/>
        </w:rPr>
        <w:tab/>
        <w:t xml:space="preserve">I. Gilan, Y. Hadar, and A. Sivan, “Colonization, biofilm formation and biodegradation of polyethylene by a strain of Rhodococcus ruber,” </w:t>
      </w:r>
      <w:r w:rsidRPr="005E2C98">
        <w:rPr>
          <w:rFonts w:ascii="Times New Roman" w:hAnsi="Times New Roman" w:cs="Times New Roman"/>
          <w:i/>
          <w:iCs/>
          <w:noProof/>
          <w:sz w:val="24"/>
          <w:szCs w:val="24"/>
        </w:rPr>
        <w:t>Appl. Microbiol. Biotechnol. 2004 651</w:t>
      </w:r>
      <w:r w:rsidRPr="005E2C98">
        <w:rPr>
          <w:rFonts w:ascii="Times New Roman" w:hAnsi="Times New Roman" w:cs="Times New Roman"/>
          <w:noProof/>
          <w:sz w:val="24"/>
          <w:szCs w:val="24"/>
        </w:rPr>
        <w:t>, vol. 65, no. 1, pp. 97–104, Feb. 2004, doi: 10.1007/S00253-004-1584-8.</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szCs w:val="24"/>
        </w:rPr>
      </w:pPr>
      <w:r w:rsidRPr="005E2C98">
        <w:rPr>
          <w:rFonts w:ascii="Times New Roman" w:hAnsi="Times New Roman" w:cs="Times New Roman"/>
          <w:noProof/>
          <w:sz w:val="24"/>
          <w:szCs w:val="24"/>
        </w:rPr>
        <w:t>[136]</w:t>
      </w:r>
      <w:r w:rsidRPr="005E2C98">
        <w:rPr>
          <w:rFonts w:ascii="Times New Roman" w:hAnsi="Times New Roman" w:cs="Times New Roman"/>
          <w:noProof/>
          <w:sz w:val="24"/>
          <w:szCs w:val="24"/>
        </w:rPr>
        <w:tab/>
        <w:t xml:space="preserve">F. Kawai, M. Watanabe, M. Shibata, S. Yokoyama, and Y. Sudate, “Experimental analysis and numerical simulation for biodegradability of polyethylene,” </w:t>
      </w:r>
      <w:r w:rsidRPr="005E2C98">
        <w:rPr>
          <w:rFonts w:ascii="Times New Roman" w:hAnsi="Times New Roman" w:cs="Times New Roman"/>
          <w:i/>
          <w:iCs/>
          <w:noProof/>
          <w:sz w:val="24"/>
          <w:szCs w:val="24"/>
        </w:rPr>
        <w:t>Polym. Degrad. Stab.</w:t>
      </w:r>
      <w:r w:rsidRPr="005E2C98">
        <w:rPr>
          <w:rFonts w:ascii="Times New Roman" w:hAnsi="Times New Roman" w:cs="Times New Roman"/>
          <w:noProof/>
          <w:sz w:val="24"/>
          <w:szCs w:val="24"/>
        </w:rPr>
        <w:t>, vol. 76, no. 1, pp. 129–135, Jan. 2002, doi: 10.1016/S0141-3910(02)00006-X.</w:t>
      </w:r>
    </w:p>
    <w:p w:rsidR="005E2C98" w:rsidRPr="005E2C98" w:rsidRDefault="005E2C98" w:rsidP="005E2C98">
      <w:pPr>
        <w:widowControl w:val="0"/>
        <w:autoSpaceDE w:val="0"/>
        <w:autoSpaceDN w:val="0"/>
        <w:adjustRightInd w:val="0"/>
        <w:spacing w:line="240" w:lineRule="auto"/>
        <w:ind w:left="640" w:hanging="640"/>
        <w:rPr>
          <w:rFonts w:ascii="Times New Roman" w:hAnsi="Times New Roman" w:cs="Times New Roman"/>
          <w:noProof/>
          <w:sz w:val="24"/>
        </w:rPr>
      </w:pPr>
      <w:r w:rsidRPr="005E2C98">
        <w:rPr>
          <w:rFonts w:ascii="Times New Roman" w:hAnsi="Times New Roman" w:cs="Times New Roman"/>
          <w:noProof/>
          <w:sz w:val="24"/>
          <w:szCs w:val="24"/>
        </w:rPr>
        <w:t>[137]</w:t>
      </w:r>
      <w:r w:rsidRPr="005E2C98">
        <w:rPr>
          <w:rFonts w:ascii="Times New Roman" w:hAnsi="Times New Roman" w:cs="Times New Roman"/>
          <w:noProof/>
          <w:sz w:val="24"/>
          <w:szCs w:val="24"/>
        </w:rPr>
        <w:tab/>
        <w:t xml:space="preserve">F. Kawai, M. Watanabe, M. Shibata, S. Yokoyama, Y. Sudate, and S. Hayashi, “Comparative study on biodegradability of polyethylene wax by bacteria and fungi,” </w:t>
      </w:r>
      <w:r w:rsidRPr="005E2C98">
        <w:rPr>
          <w:rFonts w:ascii="Times New Roman" w:hAnsi="Times New Roman" w:cs="Times New Roman"/>
          <w:i/>
          <w:iCs/>
          <w:noProof/>
          <w:sz w:val="24"/>
          <w:szCs w:val="24"/>
        </w:rPr>
        <w:t>Polym. Degrad. Stab.</w:t>
      </w:r>
      <w:r w:rsidRPr="005E2C98">
        <w:rPr>
          <w:rFonts w:ascii="Times New Roman" w:hAnsi="Times New Roman" w:cs="Times New Roman"/>
          <w:noProof/>
          <w:sz w:val="24"/>
          <w:szCs w:val="24"/>
        </w:rPr>
        <w:t>, vol. 86, no. 1, pp. 105–114, Oct. 2004, doi: 10.1016/J.POLYMDEGRADSTAB.2004.03.015.</w:t>
      </w:r>
    </w:p>
    <w:p w:rsidR="005E2C98" w:rsidRDefault="005E2C98" w:rsidP="00033960">
      <w:pPr>
        <w:tabs>
          <w:tab w:val="left" w:pos="5414"/>
        </w:tabs>
        <w:jc w:val="both"/>
        <w:rPr>
          <w:rFonts w:ascii="Times New Roman" w:hAnsi="Times New Roman" w:cs="Times New Roman"/>
          <w:sz w:val="24"/>
          <w:szCs w:val="24"/>
          <w:lang w:val="en-IN"/>
        </w:rPr>
      </w:pPr>
      <w:r>
        <w:rPr>
          <w:rFonts w:ascii="Times New Roman" w:hAnsi="Times New Roman" w:cs="Times New Roman"/>
          <w:sz w:val="24"/>
          <w:szCs w:val="24"/>
          <w:lang w:val="en-IN"/>
        </w:rPr>
        <w:fldChar w:fldCharType="end"/>
      </w:r>
    </w:p>
    <w:p w:rsidR="00CA7FD3" w:rsidRDefault="00CA7FD3" w:rsidP="00033960">
      <w:pPr>
        <w:tabs>
          <w:tab w:val="left" w:pos="5414"/>
        </w:tabs>
        <w:jc w:val="both"/>
        <w:rPr>
          <w:rFonts w:ascii="Times New Roman" w:hAnsi="Times New Roman" w:cs="Times New Roman"/>
          <w:sz w:val="24"/>
          <w:szCs w:val="24"/>
          <w:lang w:val="en-IN"/>
        </w:rPr>
      </w:pPr>
    </w:p>
    <w:p w:rsidR="00CA7FD3" w:rsidRDefault="00CA7FD3" w:rsidP="00033960">
      <w:pPr>
        <w:tabs>
          <w:tab w:val="left" w:pos="5414"/>
        </w:tabs>
        <w:jc w:val="both"/>
        <w:rPr>
          <w:rFonts w:ascii="Times New Roman" w:hAnsi="Times New Roman" w:cs="Times New Roman"/>
          <w:sz w:val="24"/>
          <w:szCs w:val="24"/>
          <w:lang w:val="en-IN"/>
        </w:rPr>
      </w:pPr>
    </w:p>
    <w:p w:rsidR="00CA7FD3" w:rsidRDefault="00CA7FD3" w:rsidP="00033960">
      <w:pPr>
        <w:tabs>
          <w:tab w:val="left" w:pos="5414"/>
        </w:tabs>
        <w:jc w:val="both"/>
        <w:rPr>
          <w:rFonts w:ascii="Times New Roman" w:hAnsi="Times New Roman" w:cs="Times New Roman"/>
          <w:sz w:val="24"/>
          <w:szCs w:val="24"/>
          <w:lang w:val="en-IN"/>
        </w:rPr>
      </w:pPr>
    </w:p>
    <w:p w:rsidR="00CA7FD3" w:rsidRDefault="00CA7FD3" w:rsidP="00033960">
      <w:pPr>
        <w:tabs>
          <w:tab w:val="left" w:pos="5414"/>
        </w:tabs>
        <w:jc w:val="both"/>
        <w:rPr>
          <w:rFonts w:ascii="Times New Roman" w:hAnsi="Times New Roman" w:cs="Times New Roman"/>
          <w:sz w:val="24"/>
          <w:szCs w:val="24"/>
          <w:lang w:val="en-IN"/>
        </w:rPr>
      </w:pPr>
    </w:p>
    <w:p w:rsidR="00CA7FD3" w:rsidRDefault="00CA7FD3" w:rsidP="00033960">
      <w:pPr>
        <w:tabs>
          <w:tab w:val="left" w:pos="5414"/>
        </w:tabs>
        <w:jc w:val="both"/>
        <w:rPr>
          <w:rFonts w:ascii="Times New Roman" w:hAnsi="Times New Roman" w:cs="Times New Roman"/>
          <w:sz w:val="24"/>
          <w:szCs w:val="24"/>
          <w:lang w:val="en-IN"/>
        </w:rPr>
      </w:pPr>
    </w:p>
    <w:sectPr w:rsidR="00CA7FD3" w:rsidSect="00E750E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5C5B" w:rsidRDefault="00F05C5B" w:rsidP="00F74505">
      <w:pPr>
        <w:spacing w:after="0" w:line="240" w:lineRule="auto"/>
      </w:pPr>
      <w:r>
        <w:separator/>
      </w:r>
    </w:p>
  </w:endnote>
  <w:endnote w:type="continuationSeparator" w:id="0">
    <w:p w:rsidR="00F05C5B" w:rsidRDefault="00F05C5B" w:rsidP="00F74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5C5B" w:rsidRDefault="00F05C5B" w:rsidP="00F74505">
      <w:pPr>
        <w:spacing w:after="0" w:line="240" w:lineRule="auto"/>
      </w:pPr>
      <w:r>
        <w:separator/>
      </w:r>
    </w:p>
  </w:footnote>
  <w:footnote w:type="continuationSeparator" w:id="0">
    <w:p w:rsidR="00F05C5B" w:rsidRDefault="00F05C5B" w:rsidP="00F745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717108"/>
    <w:multiLevelType w:val="hybridMultilevel"/>
    <w:tmpl w:val="219227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176CBF"/>
    <w:multiLevelType w:val="hybridMultilevel"/>
    <w:tmpl w:val="559CA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347D9C"/>
    <w:multiLevelType w:val="multilevel"/>
    <w:tmpl w:val="8A24FCB2"/>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586A1BD1"/>
    <w:multiLevelType w:val="hybridMultilevel"/>
    <w:tmpl w:val="B1966A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F8704DC"/>
    <w:multiLevelType w:val="hybridMultilevel"/>
    <w:tmpl w:val="110AF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97A32AB"/>
    <w:multiLevelType w:val="hybridMultilevel"/>
    <w:tmpl w:val="0CA215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B59161D"/>
    <w:multiLevelType w:val="hybridMultilevel"/>
    <w:tmpl w:val="03368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6"/>
  </w:num>
  <w:num w:numId="3">
    <w:abstractNumId w:val="1"/>
  </w:num>
  <w:num w:numId="4">
    <w:abstractNumId w:val="2"/>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fillcolor="none [671]" strokecolor="none [3213]">
      <v:fill color="none [671]"/>
      <v:stroke color="none [3213]"/>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5ED5"/>
    <w:rsid w:val="0000563A"/>
    <w:rsid w:val="00024800"/>
    <w:rsid w:val="000310CD"/>
    <w:rsid w:val="00033960"/>
    <w:rsid w:val="000354B4"/>
    <w:rsid w:val="00041C54"/>
    <w:rsid w:val="000652D1"/>
    <w:rsid w:val="00066D7C"/>
    <w:rsid w:val="000852A4"/>
    <w:rsid w:val="00093376"/>
    <w:rsid w:val="000934A4"/>
    <w:rsid w:val="000943A6"/>
    <w:rsid w:val="000B3404"/>
    <w:rsid w:val="000C1899"/>
    <w:rsid w:val="000D05C0"/>
    <w:rsid w:val="000D7EFD"/>
    <w:rsid w:val="000E4EF2"/>
    <w:rsid w:val="000E6B80"/>
    <w:rsid w:val="000F13D6"/>
    <w:rsid w:val="000F3EFA"/>
    <w:rsid w:val="00104BD2"/>
    <w:rsid w:val="0013273B"/>
    <w:rsid w:val="00143308"/>
    <w:rsid w:val="001440D2"/>
    <w:rsid w:val="00146529"/>
    <w:rsid w:val="001631FF"/>
    <w:rsid w:val="001656A0"/>
    <w:rsid w:val="0017768B"/>
    <w:rsid w:val="001800F0"/>
    <w:rsid w:val="00184D8A"/>
    <w:rsid w:val="001B11BE"/>
    <w:rsid w:val="001B3CE9"/>
    <w:rsid w:val="001B500A"/>
    <w:rsid w:val="001B6551"/>
    <w:rsid w:val="001D03AB"/>
    <w:rsid w:val="001D17E4"/>
    <w:rsid w:val="001D4163"/>
    <w:rsid w:val="001E2F4E"/>
    <w:rsid w:val="001F0509"/>
    <w:rsid w:val="001F102F"/>
    <w:rsid w:val="0020452B"/>
    <w:rsid w:val="002274D4"/>
    <w:rsid w:val="00242BCF"/>
    <w:rsid w:val="00244CC0"/>
    <w:rsid w:val="00251792"/>
    <w:rsid w:val="0025205C"/>
    <w:rsid w:val="00255192"/>
    <w:rsid w:val="00265E21"/>
    <w:rsid w:val="00295313"/>
    <w:rsid w:val="002A5AF5"/>
    <w:rsid w:val="002A5C3B"/>
    <w:rsid w:val="002B1839"/>
    <w:rsid w:val="002C3EB0"/>
    <w:rsid w:val="002E2730"/>
    <w:rsid w:val="002F0469"/>
    <w:rsid w:val="002F4B83"/>
    <w:rsid w:val="0033002E"/>
    <w:rsid w:val="003400AA"/>
    <w:rsid w:val="00341B61"/>
    <w:rsid w:val="003858D3"/>
    <w:rsid w:val="003A55FF"/>
    <w:rsid w:val="003B1351"/>
    <w:rsid w:val="003C5A98"/>
    <w:rsid w:val="003D0EE0"/>
    <w:rsid w:val="003E021B"/>
    <w:rsid w:val="003E053D"/>
    <w:rsid w:val="003E7776"/>
    <w:rsid w:val="003F5425"/>
    <w:rsid w:val="00400EB8"/>
    <w:rsid w:val="00406CD6"/>
    <w:rsid w:val="004108E3"/>
    <w:rsid w:val="0041766F"/>
    <w:rsid w:val="00417A2F"/>
    <w:rsid w:val="004253A0"/>
    <w:rsid w:val="00431EA1"/>
    <w:rsid w:val="004359C3"/>
    <w:rsid w:val="004471D7"/>
    <w:rsid w:val="004507C2"/>
    <w:rsid w:val="00457678"/>
    <w:rsid w:val="0048108E"/>
    <w:rsid w:val="0048532D"/>
    <w:rsid w:val="00491373"/>
    <w:rsid w:val="004C3E07"/>
    <w:rsid w:val="004D2306"/>
    <w:rsid w:val="004D7D67"/>
    <w:rsid w:val="004E2B93"/>
    <w:rsid w:val="004F385E"/>
    <w:rsid w:val="00510C11"/>
    <w:rsid w:val="00515A46"/>
    <w:rsid w:val="0052479B"/>
    <w:rsid w:val="00531933"/>
    <w:rsid w:val="0054165A"/>
    <w:rsid w:val="00542C1E"/>
    <w:rsid w:val="005462F3"/>
    <w:rsid w:val="005623E0"/>
    <w:rsid w:val="00591E2E"/>
    <w:rsid w:val="005946B8"/>
    <w:rsid w:val="005B1BF3"/>
    <w:rsid w:val="005E2C98"/>
    <w:rsid w:val="005E34DB"/>
    <w:rsid w:val="005E6D96"/>
    <w:rsid w:val="005F67FF"/>
    <w:rsid w:val="005F6F88"/>
    <w:rsid w:val="00621D47"/>
    <w:rsid w:val="00634AEC"/>
    <w:rsid w:val="0064391F"/>
    <w:rsid w:val="00655867"/>
    <w:rsid w:val="00667475"/>
    <w:rsid w:val="00673728"/>
    <w:rsid w:val="006747A9"/>
    <w:rsid w:val="00681915"/>
    <w:rsid w:val="00682E4C"/>
    <w:rsid w:val="00686976"/>
    <w:rsid w:val="00695DBF"/>
    <w:rsid w:val="006A4D68"/>
    <w:rsid w:val="006C3978"/>
    <w:rsid w:val="006E6DD2"/>
    <w:rsid w:val="006E7619"/>
    <w:rsid w:val="007050C6"/>
    <w:rsid w:val="00710A9B"/>
    <w:rsid w:val="00730EF5"/>
    <w:rsid w:val="00735928"/>
    <w:rsid w:val="00760AFF"/>
    <w:rsid w:val="00760C8B"/>
    <w:rsid w:val="00762EB1"/>
    <w:rsid w:val="00786156"/>
    <w:rsid w:val="007924AE"/>
    <w:rsid w:val="00793504"/>
    <w:rsid w:val="00795DDD"/>
    <w:rsid w:val="007A5DBA"/>
    <w:rsid w:val="007B30AC"/>
    <w:rsid w:val="007C2491"/>
    <w:rsid w:val="007C5B43"/>
    <w:rsid w:val="007C6F29"/>
    <w:rsid w:val="007E233D"/>
    <w:rsid w:val="007F28E8"/>
    <w:rsid w:val="007F47A4"/>
    <w:rsid w:val="008023BE"/>
    <w:rsid w:val="0080479F"/>
    <w:rsid w:val="00861671"/>
    <w:rsid w:val="008654A0"/>
    <w:rsid w:val="0087062C"/>
    <w:rsid w:val="008A1A0E"/>
    <w:rsid w:val="008A472D"/>
    <w:rsid w:val="008A6EED"/>
    <w:rsid w:val="008B6245"/>
    <w:rsid w:val="008C628C"/>
    <w:rsid w:val="008C7624"/>
    <w:rsid w:val="008D440F"/>
    <w:rsid w:val="008E2A8F"/>
    <w:rsid w:val="008E5C3A"/>
    <w:rsid w:val="008E70FB"/>
    <w:rsid w:val="008E7BD3"/>
    <w:rsid w:val="008F14DA"/>
    <w:rsid w:val="00902AD9"/>
    <w:rsid w:val="00913182"/>
    <w:rsid w:val="00915564"/>
    <w:rsid w:val="00931A44"/>
    <w:rsid w:val="00935AC4"/>
    <w:rsid w:val="00954205"/>
    <w:rsid w:val="009630A4"/>
    <w:rsid w:val="00966AEA"/>
    <w:rsid w:val="00980C78"/>
    <w:rsid w:val="009818D5"/>
    <w:rsid w:val="009933F8"/>
    <w:rsid w:val="009B6B22"/>
    <w:rsid w:val="009C0575"/>
    <w:rsid w:val="009C1B76"/>
    <w:rsid w:val="009C3D02"/>
    <w:rsid w:val="009D1A70"/>
    <w:rsid w:val="009D20A3"/>
    <w:rsid w:val="009D4514"/>
    <w:rsid w:val="009E35F3"/>
    <w:rsid w:val="009E5D1A"/>
    <w:rsid w:val="009F1E54"/>
    <w:rsid w:val="00A03D1C"/>
    <w:rsid w:val="00A10669"/>
    <w:rsid w:val="00A2381D"/>
    <w:rsid w:val="00A31CF9"/>
    <w:rsid w:val="00A421E1"/>
    <w:rsid w:val="00A425F7"/>
    <w:rsid w:val="00A459E4"/>
    <w:rsid w:val="00A54988"/>
    <w:rsid w:val="00A54D59"/>
    <w:rsid w:val="00A61EB7"/>
    <w:rsid w:val="00A71B5C"/>
    <w:rsid w:val="00A80C4D"/>
    <w:rsid w:val="00A82F4C"/>
    <w:rsid w:val="00A92D39"/>
    <w:rsid w:val="00A93132"/>
    <w:rsid w:val="00A93248"/>
    <w:rsid w:val="00A9343A"/>
    <w:rsid w:val="00A9784C"/>
    <w:rsid w:val="00AA64F5"/>
    <w:rsid w:val="00AB1C38"/>
    <w:rsid w:val="00AB22C9"/>
    <w:rsid w:val="00AC3C55"/>
    <w:rsid w:val="00AC4142"/>
    <w:rsid w:val="00AD622A"/>
    <w:rsid w:val="00AD6E91"/>
    <w:rsid w:val="00AE2DD2"/>
    <w:rsid w:val="00AE4DB0"/>
    <w:rsid w:val="00AF2CAC"/>
    <w:rsid w:val="00AF2E66"/>
    <w:rsid w:val="00AF32F7"/>
    <w:rsid w:val="00AF536C"/>
    <w:rsid w:val="00AF5E79"/>
    <w:rsid w:val="00AF600B"/>
    <w:rsid w:val="00AF6CEE"/>
    <w:rsid w:val="00AF7BF0"/>
    <w:rsid w:val="00B05AC2"/>
    <w:rsid w:val="00B4748E"/>
    <w:rsid w:val="00B60571"/>
    <w:rsid w:val="00B626EB"/>
    <w:rsid w:val="00B62A2E"/>
    <w:rsid w:val="00B67B51"/>
    <w:rsid w:val="00B975D7"/>
    <w:rsid w:val="00BB2CAD"/>
    <w:rsid w:val="00BB50D3"/>
    <w:rsid w:val="00BB7D78"/>
    <w:rsid w:val="00BD247E"/>
    <w:rsid w:val="00BE52A2"/>
    <w:rsid w:val="00BF7636"/>
    <w:rsid w:val="00C0006F"/>
    <w:rsid w:val="00C112EE"/>
    <w:rsid w:val="00C17FCC"/>
    <w:rsid w:val="00C24C69"/>
    <w:rsid w:val="00C277DE"/>
    <w:rsid w:val="00C33A8B"/>
    <w:rsid w:val="00C425B7"/>
    <w:rsid w:val="00C516D5"/>
    <w:rsid w:val="00C603EB"/>
    <w:rsid w:val="00C71CF7"/>
    <w:rsid w:val="00C75189"/>
    <w:rsid w:val="00C76B29"/>
    <w:rsid w:val="00C8591E"/>
    <w:rsid w:val="00C85DD4"/>
    <w:rsid w:val="00C90B38"/>
    <w:rsid w:val="00CA55BB"/>
    <w:rsid w:val="00CA7FD3"/>
    <w:rsid w:val="00CD29F5"/>
    <w:rsid w:val="00CE012F"/>
    <w:rsid w:val="00CE1D7B"/>
    <w:rsid w:val="00CE7265"/>
    <w:rsid w:val="00CF7A53"/>
    <w:rsid w:val="00D0524A"/>
    <w:rsid w:val="00D0796A"/>
    <w:rsid w:val="00D1344F"/>
    <w:rsid w:val="00D13B3C"/>
    <w:rsid w:val="00D13D1F"/>
    <w:rsid w:val="00D14F1E"/>
    <w:rsid w:val="00D26CA0"/>
    <w:rsid w:val="00D37B43"/>
    <w:rsid w:val="00D45ED5"/>
    <w:rsid w:val="00D52CF6"/>
    <w:rsid w:val="00D772E6"/>
    <w:rsid w:val="00DB1A1A"/>
    <w:rsid w:val="00DB62C9"/>
    <w:rsid w:val="00DB75EE"/>
    <w:rsid w:val="00DE3809"/>
    <w:rsid w:val="00E1582B"/>
    <w:rsid w:val="00E15A75"/>
    <w:rsid w:val="00E37DB3"/>
    <w:rsid w:val="00E44EB4"/>
    <w:rsid w:val="00E57552"/>
    <w:rsid w:val="00E57C8C"/>
    <w:rsid w:val="00E63F37"/>
    <w:rsid w:val="00E65B6F"/>
    <w:rsid w:val="00E750E1"/>
    <w:rsid w:val="00E8654F"/>
    <w:rsid w:val="00E87D54"/>
    <w:rsid w:val="00E90006"/>
    <w:rsid w:val="00E970DD"/>
    <w:rsid w:val="00ED53FB"/>
    <w:rsid w:val="00ED55E3"/>
    <w:rsid w:val="00ED626C"/>
    <w:rsid w:val="00EF09A4"/>
    <w:rsid w:val="00F05C5B"/>
    <w:rsid w:val="00F07E6B"/>
    <w:rsid w:val="00F3181D"/>
    <w:rsid w:val="00F33FE6"/>
    <w:rsid w:val="00F4131F"/>
    <w:rsid w:val="00F520F4"/>
    <w:rsid w:val="00F60B20"/>
    <w:rsid w:val="00F714EB"/>
    <w:rsid w:val="00F73D48"/>
    <w:rsid w:val="00F73F55"/>
    <w:rsid w:val="00F74505"/>
    <w:rsid w:val="00F80402"/>
    <w:rsid w:val="00F81107"/>
    <w:rsid w:val="00F83E92"/>
    <w:rsid w:val="00F87628"/>
    <w:rsid w:val="00F919E4"/>
    <w:rsid w:val="00FA0694"/>
    <w:rsid w:val="00FA4AC8"/>
    <w:rsid w:val="00FA4AED"/>
    <w:rsid w:val="00FB3F7E"/>
    <w:rsid w:val="00FC6B06"/>
    <w:rsid w:val="00FD67D6"/>
    <w:rsid w:val="00FE1D1A"/>
    <w:rsid w:val="00FE57AB"/>
    <w:rsid w:val="00FE65AD"/>
    <w:rsid w:val="00FF4D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none [671]" strokecolor="none [3213]">
      <v:fill color="none [671]"/>
      <v:stroke color="none [3213]"/>
    </o:shapedefaults>
    <o:shapelayout v:ext="edit">
      <o:idmap v:ext="edit" data="1"/>
    </o:shapelayout>
  </w:shapeDefaults>
  <w:decimalSymbol w:val="."/>
  <w:listSeparator w:val=","/>
  <w15:docId w15:val="{34D7162E-1792-459B-A19F-515E61EDF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50E1"/>
  </w:style>
  <w:style w:type="paragraph" w:styleId="Heading1">
    <w:name w:val="heading 1"/>
    <w:basedOn w:val="Normal1"/>
    <w:next w:val="Normal1"/>
    <w:link w:val="Heading1Char"/>
    <w:rsid w:val="00D45ED5"/>
    <w:pPr>
      <w:keepNext/>
      <w:keepLines/>
      <w:spacing w:before="480" w:after="0"/>
      <w:outlineLvl w:val="0"/>
    </w:pPr>
    <w:rPr>
      <w:rFonts w:ascii="Cambria" w:eastAsia="Cambria" w:hAnsi="Cambria" w:cs="Cambria"/>
      <w:b/>
      <w:color w:val="366091"/>
      <w:sz w:val="28"/>
      <w:szCs w:val="28"/>
    </w:rPr>
  </w:style>
  <w:style w:type="paragraph" w:styleId="Heading3">
    <w:name w:val="heading 3"/>
    <w:basedOn w:val="Normal1"/>
    <w:next w:val="Normal1"/>
    <w:link w:val="Heading3Char"/>
    <w:rsid w:val="00D45ED5"/>
    <w:p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link w:val="Heading4Char"/>
    <w:uiPriority w:val="9"/>
    <w:unhideWhenUsed/>
    <w:qFormat/>
    <w:rsid w:val="00BF763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45ED5"/>
    <w:rPr>
      <w:rFonts w:ascii="Cambria" w:eastAsia="Cambria" w:hAnsi="Cambria" w:cs="Cambria"/>
      <w:b/>
      <w:color w:val="366091"/>
      <w:sz w:val="28"/>
      <w:szCs w:val="28"/>
    </w:rPr>
  </w:style>
  <w:style w:type="character" w:customStyle="1" w:styleId="Heading3Char">
    <w:name w:val="Heading 3 Char"/>
    <w:basedOn w:val="DefaultParagraphFont"/>
    <w:link w:val="Heading3"/>
    <w:rsid w:val="00D45ED5"/>
    <w:rPr>
      <w:rFonts w:ascii="Times New Roman" w:eastAsia="Times New Roman" w:hAnsi="Times New Roman" w:cs="Times New Roman"/>
      <w:b/>
      <w:sz w:val="27"/>
      <w:szCs w:val="27"/>
    </w:rPr>
  </w:style>
  <w:style w:type="paragraph" w:customStyle="1" w:styleId="Normal1">
    <w:name w:val="Normal1"/>
    <w:rsid w:val="00D45ED5"/>
    <w:rPr>
      <w:rFonts w:ascii="Calibri" w:eastAsia="Calibri" w:hAnsi="Calibri" w:cs="Calibri"/>
    </w:rPr>
  </w:style>
  <w:style w:type="character" w:customStyle="1" w:styleId="go">
    <w:name w:val="go"/>
    <w:basedOn w:val="DefaultParagraphFont"/>
    <w:rsid w:val="00D45ED5"/>
  </w:style>
  <w:style w:type="paragraph" w:styleId="Header">
    <w:name w:val="header"/>
    <w:basedOn w:val="Normal"/>
    <w:link w:val="HeaderChar"/>
    <w:uiPriority w:val="99"/>
    <w:semiHidden/>
    <w:unhideWhenUsed/>
    <w:rsid w:val="00F7450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74505"/>
  </w:style>
  <w:style w:type="paragraph" w:styleId="Footer">
    <w:name w:val="footer"/>
    <w:basedOn w:val="Normal"/>
    <w:link w:val="FooterChar"/>
    <w:uiPriority w:val="99"/>
    <w:semiHidden/>
    <w:unhideWhenUsed/>
    <w:rsid w:val="00F7450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74505"/>
  </w:style>
  <w:style w:type="paragraph" w:styleId="BalloonText">
    <w:name w:val="Balloon Text"/>
    <w:basedOn w:val="Normal"/>
    <w:link w:val="BalloonTextChar"/>
    <w:uiPriority w:val="99"/>
    <w:semiHidden/>
    <w:unhideWhenUsed/>
    <w:rsid w:val="00041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1C54"/>
    <w:rPr>
      <w:rFonts w:ascii="Tahoma" w:hAnsi="Tahoma" w:cs="Tahoma"/>
      <w:sz w:val="16"/>
      <w:szCs w:val="16"/>
    </w:rPr>
  </w:style>
  <w:style w:type="table" w:styleId="TableGrid">
    <w:name w:val="Table Grid"/>
    <w:basedOn w:val="TableNormal"/>
    <w:uiPriority w:val="59"/>
    <w:rsid w:val="001656A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265E21"/>
    <w:pPr>
      <w:ind w:left="720"/>
      <w:contextualSpacing/>
    </w:pPr>
  </w:style>
  <w:style w:type="character" w:customStyle="1" w:styleId="Heading4Char">
    <w:name w:val="Heading 4 Char"/>
    <w:basedOn w:val="DefaultParagraphFont"/>
    <w:link w:val="Heading4"/>
    <w:uiPriority w:val="9"/>
    <w:rsid w:val="00BF7636"/>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CE1D7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935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preet_virdi@yahoo.com" TargetMode="External"/><Relationship Id="rId13" Type="http://schemas.openxmlformats.org/officeDocument/2006/relationships/image" Target="media/image3.emf"/><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oleObject" Target="embeddings/oleObject7.bin"/><Relationship Id="rId10" Type="http://schemas.openxmlformats.org/officeDocument/2006/relationships/oleObject" Target="embeddings/oleObject1.bin"/><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3767787-2B29-4CE3-8A61-F4099E7A6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65505</Words>
  <Characters>373384</Characters>
  <Application>Microsoft Office Word</Application>
  <DocSecurity>0</DocSecurity>
  <Lines>3111</Lines>
  <Paragraphs>87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38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hish Jistu</dc:creator>
  <cp:lastModifiedBy>Dell</cp:lastModifiedBy>
  <cp:revision>5</cp:revision>
  <dcterms:created xsi:type="dcterms:W3CDTF">2023-03-01T08:59:00Z</dcterms:created>
  <dcterms:modified xsi:type="dcterms:W3CDTF">2023-03-02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9022d9-64bc-3adc-be9b-b4229ac38fb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